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899F1E" w14:textId="57EC523F" w:rsidR="0047055D" w:rsidRPr="00787335" w:rsidRDefault="0047055D" w:rsidP="00CD4619">
      <w:pPr>
        <w:spacing w:after="240"/>
        <w:jc w:val="center"/>
        <w:rPr>
          <w:rFonts w:ascii="Times New Roman" w:eastAsia="Times New Roman" w:hAnsi="Times New Roman" w:cs="Times New Roman"/>
          <w:b/>
          <w:bCs/>
        </w:rPr>
      </w:pPr>
      <w:r w:rsidRPr="00787335">
        <w:rPr>
          <w:rFonts w:ascii="Times New Roman" w:eastAsia="Times New Roman" w:hAnsi="Times New Roman" w:cs="Times New Roman"/>
          <w:b/>
          <w:bCs/>
        </w:rPr>
        <w:t>Are all risks equal? Understanding the differential mechanism linking</w:t>
      </w:r>
      <w:r w:rsidR="003B5F60" w:rsidRPr="00787335">
        <w:rPr>
          <w:rFonts w:ascii="Times New Roman" w:hAnsi="Times New Roman" w:cs="Times New Roman"/>
          <w:b/>
          <w:bCs/>
        </w:rPr>
        <w:t xml:space="preserve"> early</w:t>
      </w:r>
      <w:r w:rsidRPr="00787335">
        <w:rPr>
          <w:rFonts w:ascii="Times New Roman" w:eastAsia="Times New Roman" w:hAnsi="Times New Roman" w:cs="Times New Roman"/>
          <w:b/>
          <w:bCs/>
        </w:rPr>
        <w:t xml:space="preserve"> environmental risk and </w:t>
      </w:r>
      <w:r w:rsidR="00307B0B" w:rsidRPr="00787335">
        <w:rPr>
          <w:rFonts w:ascii="Times New Roman" w:hAnsi="Times New Roman" w:cs="Times New Roman" w:hint="eastAsia"/>
          <w:b/>
          <w:bCs/>
        </w:rPr>
        <w:t xml:space="preserve">obesity </w:t>
      </w:r>
      <w:r w:rsidRPr="00787335">
        <w:rPr>
          <w:rFonts w:ascii="Times New Roman" w:eastAsia="Times New Roman" w:hAnsi="Times New Roman" w:cs="Times New Roman"/>
          <w:b/>
          <w:bCs/>
        </w:rPr>
        <w:t>via the interplay of mental health and lifestyle factors</w:t>
      </w:r>
    </w:p>
    <w:p w14:paraId="35AA1213" w14:textId="77777777" w:rsidR="00954542" w:rsidRPr="00787335" w:rsidRDefault="00954542" w:rsidP="0047055D">
      <w:pPr>
        <w:rPr>
          <w:rFonts w:ascii="Times New Roman" w:hAnsi="Times New Roman" w:cs="Times New Roman"/>
          <w:b/>
          <w:bCs/>
        </w:rPr>
      </w:pPr>
    </w:p>
    <w:p w14:paraId="58842404" w14:textId="77777777" w:rsidR="00954542" w:rsidRPr="00787335" w:rsidRDefault="00856A08" w:rsidP="00856A08">
      <w:pPr>
        <w:jc w:val="center"/>
        <w:rPr>
          <w:rFonts w:ascii="Times New Roman" w:hAnsi="Times New Roman" w:cs="Times New Roman"/>
        </w:rPr>
      </w:pPr>
      <w:r w:rsidRPr="00787335">
        <w:rPr>
          <w:rFonts w:ascii="Times New Roman" w:hAnsi="Times New Roman" w:cs="Times New Roman"/>
        </w:rPr>
        <w:t>Hongyi Sun, Msc.</w:t>
      </w:r>
      <w:bookmarkStart w:id="0" w:name="_Hlk215668181"/>
      <w:r w:rsidRPr="00787335">
        <w:rPr>
          <w:rFonts w:ascii="Times New Roman" w:hAnsi="Times New Roman" w:cs="Times New Roman"/>
          <w:vertAlign w:val="superscript"/>
        </w:rPr>
        <w:t>1</w:t>
      </w:r>
      <w:bookmarkEnd w:id="0"/>
      <w:r w:rsidR="00840643" w:rsidRPr="00787335">
        <w:rPr>
          <w:rFonts w:ascii="Times New Roman" w:hAnsi="Times New Roman" w:cs="Times New Roman"/>
        </w:rPr>
        <w:t>,</w:t>
      </w:r>
      <w:r w:rsidR="003569FB" w:rsidRPr="00787335">
        <w:rPr>
          <w:rFonts w:ascii="Times New Roman" w:hAnsi="Times New Roman" w:cs="Times New Roman"/>
        </w:rPr>
        <w:t xml:space="preserve"> Janet Kiri, Msc.</w:t>
      </w:r>
      <w:r w:rsidR="003569FB" w:rsidRPr="00787335">
        <w:rPr>
          <w:rFonts w:ascii="Times New Roman" w:hAnsi="Times New Roman" w:cs="Times New Roman"/>
          <w:vertAlign w:val="superscript"/>
        </w:rPr>
        <w:t>1</w:t>
      </w:r>
      <w:r w:rsidR="003569FB" w:rsidRPr="00787335">
        <w:rPr>
          <w:rFonts w:ascii="Times New Roman" w:hAnsi="Times New Roman" w:cs="Times New Roman"/>
        </w:rPr>
        <w:t>, Valerie</w:t>
      </w:r>
      <w:r w:rsidR="008C0AA6" w:rsidRPr="00787335">
        <w:rPr>
          <w:rFonts w:ascii="Times New Roman" w:hAnsi="Times New Roman" w:cs="Times New Roman"/>
        </w:rPr>
        <w:t xml:space="preserve"> Brandt</w:t>
      </w:r>
      <w:r w:rsidR="008C0AA6" w:rsidRPr="00787335">
        <w:rPr>
          <w:rFonts w:ascii="Times New Roman" w:hAnsi="Times New Roman" w:cs="Times New Roman"/>
          <w:color w:val="000000"/>
        </w:rPr>
        <w:t>, Ph.D.</w:t>
      </w:r>
      <w:r w:rsidR="008C0AA6" w:rsidRPr="00787335">
        <w:rPr>
          <w:rFonts w:ascii="Times New Roman" w:hAnsi="Times New Roman" w:cs="Times New Roman"/>
          <w:vertAlign w:val="superscript"/>
        </w:rPr>
        <w:t xml:space="preserve"> 1,2</w:t>
      </w:r>
      <w:r w:rsidR="008C0AA6" w:rsidRPr="00787335">
        <w:rPr>
          <w:rFonts w:ascii="Times New Roman" w:hAnsi="Times New Roman" w:cs="Times New Roman"/>
        </w:rPr>
        <w:t>*</w:t>
      </w:r>
      <w:r w:rsidR="00840643" w:rsidRPr="00787335">
        <w:rPr>
          <w:rFonts w:ascii="Times New Roman" w:hAnsi="Times New Roman" w:cs="Times New Roman"/>
        </w:rPr>
        <w:t xml:space="preserve">, </w:t>
      </w:r>
      <w:r w:rsidR="00CF1ED5" w:rsidRPr="00787335">
        <w:rPr>
          <w:rFonts w:ascii="Times New Roman" w:hAnsi="Times New Roman" w:cs="Times New Roman"/>
        </w:rPr>
        <w:t>Dennis Golm</w:t>
      </w:r>
      <w:r w:rsidR="00CF1ED5" w:rsidRPr="00787335">
        <w:rPr>
          <w:rFonts w:ascii="Times New Roman" w:hAnsi="Times New Roman" w:cs="Times New Roman"/>
          <w:color w:val="000000"/>
        </w:rPr>
        <w:t>, Ph.D.</w:t>
      </w:r>
      <w:r w:rsidR="00CF1ED5" w:rsidRPr="00787335">
        <w:rPr>
          <w:rFonts w:ascii="Times New Roman" w:hAnsi="Times New Roman" w:cs="Times New Roman"/>
          <w:vertAlign w:val="superscript"/>
        </w:rPr>
        <w:t xml:space="preserve"> 1</w:t>
      </w:r>
      <w:r w:rsidR="00CF1ED5" w:rsidRPr="00787335">
        <w:rPr>
          <w:rFonts w:ascii="Times New Roman" w:hAnsi="Times New Roman" w:cs="Times New Roman"/>
        </w:rPr>
        <w:t>*</w:t>
      </w:r>
    </w:p>
    <w:p w14:paraId="6066815F" w14:textId="77777777" w:rsidR="00457174" w:rsidRPr="00787335" w:rsidRDefault="00457174" w:rsidP="00856A08">
      <w:pPr>
        <w:jc w:val="center"/>
        <w:rPr>
          <w:rFonts w:ascii="Times New Roman" w:hAnsi="Times New Roman" w:cs="Times New Roman"/>
        </w:rPr>
      </w:pPr>
    </w:p>
    <w:p w14:paraId="577E0422" w14:textId="77777777" w:rsidR="00457174" w:rsidRPr="00787335" w:rsidRDefault="00457174" w:rsidP="00457174">
      <w:pPr>
        <w:spacing w:line="360" w:lineRule="auto"/>
        <w:jc w:val="both"/>
        <w:outlineLvl w:val="0"/>
        <w:rPr>
          <w:rFonts w:ascii="Times New Roman" w:hAnsi="Times New Roman" w:cs="Times New Roman"/>
        </w:rPr>
      </w:pPr>
      <w:r w:rsidRPr="00787335">
        <w:rPr>
          <w:rFonts w:ascii="Times New Roman" w:hAnsi="Times New Roman" w:cs="Times New Roman"/>
          <w:vertAlign w:val="superscript"/>
        </w:rPr>
        <w:t xml:space="preserve">1 </w:t>
      </w:r>
      <w:r w:rsidRPr="00787335">
        <w:rPr>
          <w:rFonts w:ascii="Times New Roman" w:hAnsi="Times New Roman" w:cs="Times New Roman"/>
        </w:rPr>
        <w:t>Centre for Innovation in Mental Health, School of Psychology, University of Southampton, Southampton, UK</w:t>
      </w:r>
    </w:p>
    <w:p w14:paraId="18717867" w14:textId="77777777" w:rsidR="0004624B" w:rsidRPr="00787335" w:rsidRDefault="0004624B" w:rsidP="0004624B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  <w:r w:rsidRPr="00787335">
        <w:rPr>
          <w:rFonts w:ascii="Times New Roman" w:eastAsia="Calibri" w:hAnsi="Times New Roman" w:cs="Times New Roman"/>
          <w:color w:val="000000" w:themeColor="text1"/>
          <w:vertAlign w:val="superscript"/>
        </w:rPr>
        <w:t xml:space="preserve">2 </w:t>
      </w:r>
      <w:r w:rsidRPr="00787335">
        <w:rPr>
          <w:rFonts w:ascii="Times New Roman" w:hAnsi="Times New Roman" w:cs="Times New Roman"/>
          <w:color w:val="000000" w:themeColor="text1"/>
        </w:rPr>
        <w:t>Clinic of Psychiatry, Social Psychiatry and Psychotherapy, Hannover Medical School, Hanover, Germany</w:t>
      </w:r>
    </w:p>
    <w:p w14:paraId="5424B80C" w14:textId="77777777" w:rsidR="0004624B" w:rsidRPr="00787335" w:rsidRDefault="0004624B" w:rsidP="00457174">
      <w:pPr>
        <w:spacing w:line="360" w:lineRule="auto"/>
        <w:jc w:val="both"/>
        <w:outlineLvl w:val="0"/>
        <w:rPr>
          <w:rFonts w:ascii="Times New Roman" w:hAnsi="Times New Roman" w:cs="Times New Roman"/>
        </w:rPr>
      </w:pPr>
    </w:p>
    <w:p w14:paraId="1FB579C8" w14:textId="77777777" w:rsidR="0004624B" w:rsidRPr="00787335" w:rsidRDefault="0004624B" w:rsidP="00457174">
      <w:pPr>
        <w:spacing w:line="360" w:lineRule="auto"/>
        <w:jc w:val="both"/>
        <w:outlineLvl w:val="0"/>
        <w:rPr>
          <w:rFonts w:ascii="Times New Roman" w:hAnsi="Times New Roman" w:cs="Times New Roman"/>
        </w:rPr>
      </w:pPr>
    </w:p>
    <w:p w14:paraId="100DA3D5" w14:textId="77777777" w:rsidR="0004624B" w:rsidRPr="00787335" w:rsidRDefault="005F253A" w:rsidP="00457174">
      <w:pPr>
        <w:spacing w:line="360" w:lineRule="auto"/>
        <w:jc w:val="both"/>
        <w:outlineLvl w:val="0"/>
        <w:rPr>
          <w:rFonts w:ascii="Times New Roman" w:hAnsi="Times New Roman" w:cs="Times New Roman"/>
          <w:b/>
          <w:bCs/>
          <w:szCs w:val="28"/>
        </w:rPr>
      </w:pPr>
      <w:r w:rsidRPr="00787335">
        <w:rPr>
          <w:rFonts w:ascii="Times New Roman" w:hAnsi="Times New Roman" w:cs="Times New Roman"/>
          <w:b/>
          <w:bCs/>
        </w:rPr>
        <w:t>*</w:t>
      </w:r>
      <w:r w:rsidR="006453D3" w:rsidRPr="00787335">
        <w:rPr>
          <w:rFonts w:ascii="Times New Roman" w:eastAsia="Calibri" w:hAnsi="Times New Roman" w:cs="Times New Roman"/>
          <w:b/>
          <w:bCs/>
          <w:szCs w:val="28"/>
        </w:rPr>
        <w:t xml:space="preserve">Shared </w:t>
      </w:r>
      <w:r w:rsidR="00410A57" w:rsidRPr="00787335">
        <w:rPr>
          <w:rFonts w:ascii="Times New Roman" w:eastAsia="Calibri" w:hAnsi="Times New Roman" w:cs="Times New Roman"/>
          <w:b/>
          <w:bCs/>
          <w:szCs w:val="28"/>
        </w:rPr>
        <w:t xml:space="preserve">senior </w:t>
      </w:r>
      <w:r w:rsidR="006453D3" w:rsidRPr="00787335">
        <w:rPr>
          <w:rFonts w:ascii="Times New Roman" w:eastAsia="Calibri" w:hAnsi="Times New Roman" w:cs="Times New Roman"/>
          <w:b/>
          <w:bCs/>
          <w:szCs w:val="28"/>
        </w:rPr>
        <w:t>authorship</w:t>
      </w:r>
      <w:r w:rsidR="00410A57" w:rsidRPr="00787335">
        <w:rPr>
          <w:rFonts w:ascii="Times New Roman" w:eastAsia="Calibri" w:hAnsi="Times New Roman" w:cs="Times New Roman"/>
          <w:b/>
          <w:bCs/>
          <w:szCs w:val="28"/>
        </w:rPr>
        <w:t>, the authors contributed equally to the manuscript</w:t>
      </w:r>
    </w:p>
    <w:p w14:paraId="7652E25D" w14:textId="77777777" w:rsidR="006453D3" w:rsidRPr="00787335" w:rsidRDefault="006453D3" w:rsidP="00457174">
      <w:pPr>
        <w:spacing w:line="360" w:lineRule="auto"/>
        <w:jc w:val="both"/>
        <w:outlineLvl w:val="0"/>
        <w:rPr>
          <w:rFonts w:ascii="Times New Roman" w:hAnsi="Times New Roman" w:cs="Times New Roman"/>
          <w:b/>
          <w:bCs/>
          <w:szCs w:val="28"/>
        </w:rPr>
      </w:pPr>
    </w:p>
    <w:p w14:paraId="64C30EA2" w14:textId="77777777" w:rsidR="000860BE" w:rsidRPr="00787335" w:rsidRDefault="000860BE" w:rsidP="000860BE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b/>
          <w:sz w:val="24"/>
          <w:szCs w:val="24"/>
        </w:rPr>
        <w:t>Corresponding author</w:t>
      </w:r>
      <w:r w:rsidRPr="00787335">
        <w:rPr>
          <w:rFonts w:ascii="Times New Roman" w:hAnsi="Times New Roman" w:cs="Times New Roman"/>
          <w:sz w:val="24"/>
          <w:szCs w:val="24"/>
        </w:rPr>
        <w:t>: Hongyi Sun</w:t>
      </w:r>
    </w:p>
    <w:p w14:paraId="2A1538A4" w14:textId="77777777" w:rsidR="000860BE" w:rsidRPr="00787335" w:rsidRDefault="000860BE" w:rsidP="000860BE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Shackleton Building, University of Southampton (Highfield), Southampton, UK, SO17 1BJ</w:t>
      </w:r>
    </w:p>
    <w:p w14:paraId="0B2AB29D" w14:textId="77777777" w:rsidR="000860BE" w:rsidRPr="00787335" w:rsidRDefault="000860BE" w:rsidP="000860BE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 xml:space="preserve">Email: </w:t>
      </w:r>
      <w:hyperlink r:id="rId11" w:history="1">
        <w:r w:rsidRPr="00787335">
          <w:rPr>
            <w:rStyle w:val="a8"/>
            <w:rFonts w:ascii="Times New Roman" w:hAnsi="Times New Roman" w:cs="Times New Roman"/>
            <w:sz w:val="24"/>
            <w:szCs w:val="24"/>
          </w:rPr>
          <w:t>Hongyi.Sun@soton.ac.uk</w:t>
        </w:r>
      </w:hyperlink>
    </w:p>
    <w:p w14:paraId="0012EC02" w14:textId="77777777" w:rsidR="006453D3" w:rsidRPr="00787335" w:rsidRDefault="006453D3" w:rsidP="00457174">
      <w:pPr>
        <w:spacing w:line="360" w:lineRule="auto"/>
        <w:jc w:val="both"/>
        <w:outlineLvl w:val="0"/>
        <w:rPr>
          <w:rFonts w:ascii="Times New Roman" w:hAnsi="Times New Roman" w:cs="Times New Roman"/>
          <w:b/>
          <w:bCs/>
        </w:rPr>
      </w:pPr>
    </w:p>
    <w:p w14:paraId="70F4BA54" w14:textId="77777777" w:rsidR="00C00AF7" w:rsidRPr="00787335" w:rsidRDefault="00C00AF7">
      <w:r w:rsidRPr="00787335">
        <w:br w:type="page"/>
      </w:r>
    </w:p>
    <w:p w14:paraId="779D0BCB" w14:textId="77777777" w:rsidR="00C34BB6" w:rsidRPr="00787335" w:rsidRDefault="00C34BB6" w:rsidP="00C34BB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ct</w:t>
      </w:r>
    </w:p>
    <w:p w14:paraId="53018C8B" w14:textId="201C27D6" w:rsidR="00BA065D" w:rsidRPr="00787335" w:rsidRDefault="00794DED" w:rsidP="00DF1E9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Background</w:t>
      </w:r>
      <w:r w:rsidR="00A158F5" w:rsidRPr="00787335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A158F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0F744C" w:rsidRPr="00787335">
        <w:rPr>
          <w:rFonts w:ascii="Times New Roman" w:hAnsi="Times New Roman" w:cs="Times New Roman"/>
          <w:sz w:val="24"/>
          <w:szCs w:val="24"/>
        </w:rPr>
        <w:t>The mechanisms</w:t>
      </w:r>
      <w:r w:rsidR="004451D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C38F8" w:rsidRPr="00787335">
        <w:rPr>
          <w:rFonts w:ascii="Times New Roman" w:hAnsi="Times New Roman" w:cs="Times New Roman"/>
          <w:sz w:val="24"/>
          <w:szCs w:val="24"/>
        </w:rPr>
        <w:t xml:space="preserve">linking </w:t>
      </w:r>
      <w:r w:rsidR="000F744C" w:rsidRPr="00787335">
        <w:rPr>
          <w:rFonts w:ascii="Times New Roman" w:hAnsi="Times New Roman" w:cs="Times New Roman"/>
          <w:sz w:val="24"/>
          <w:szCs w:val="24"/>
        </w:rPr>
        <w:t xml:space="preserve">early environmental risk (EER) </w:t>
      </w:r>
      <w:r w:rsidR="009C38F8" w:rsidRPr="00787335">
        <w:rPr>
          <w:rFonts w:ascii="Times New Roman" w:hAnsi="Times New Roman" w:cs="Times New Roman"/>
          <w:sz w:val="24"/>
          <w:szCs w:val="24"/>
        </w:rPr>
        <w:t xml:space="preserve">and </w:t>
      </w:r>
      <w:r w:rsidR="00F07310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9C38F8" w:rsidRPr="00787335">
        <w:rPr>
          <w:rFonts w:ascii="Times New Roman" w:hAnsi="Times New Roman" w:cs="Times New Roman"/>
          <w:sz w:val="24"/>
          <w:szCs w:val="24"/>
        </w:rPr>
        <w:t xml:space="preserve"> via the interplay of mental health and lifestyle factors</w:t>
      </w:r>
      <w:r w:rsidR="00D7131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05DFF" w:rsidRPr="00787335">
        <w:rPr>
          <w:rFonts w:ascii="Times New Roman" w:hAnsi="Times New Roman" w:cs="Times New Roman"/>
          <w:sz w:val="24"/>
          <w:szCs w:val="24"/>
        </w:rPr>
        <w:t xml:space="preserve">in the </w:t>
      </w:r>
      <w:r w:rsidR="004D275B" w:rsidRPr="00787335">
        <w:rPr>
          <w:rFonts w:ascii="Times New Roman" w:hAnsi="Times New Roman" w:cs="Times New Roman"/>
          <w:sz w:val="24"/>
          <w:szCs w:val="24"/>
        </w:rPr>
        <w:t xml:space="preserve">early life stage remain unclear. </w:t>
      </w:r>
    </w:p>
    <w:p w14:paraId="7C73BBF4" w14:textId="6B9BADCE" w:rsidR="00AB1DC6" w:rsidRPr="00787335" w:rsidRDefault="00BA065D" w:rsidP="00BA065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Objective:</w:t>
      </w:r>
      <w:r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40D4C" w:rsidRPr="00787335">
        <w:rPr>
          <w:rFonts w:ascii="Times New Roman" w:hAnsi="Times New Roman" w:cs="Times New Roman" w:hint="eastAsia"/>
          <w:sz w:val="24"/>
          <w:szCs w:val="24"/>
        </w:rPr>
        <w:t xml:space="preserve">To </w:t>
      </w:r>
      <w:r w:rsidR="004D275B" w:rsidRPr="00787335">
        <w:rPr>
          <w:rFonts w:ascii="Times New Roman" w:hAnsi="Times New Roman" w:cs="Times New Roman"/>
          <w:sz w:val="24"/>
          <w:szCs w:val="24"/>
        </w:rPr>
        <w:t xml:space="preserve">examine whether </w:t>
      </w:r>
      <w:r w:rsidR="007C5B81" w:rsidRPr="00787335">
        <w:rPr>
          <w:rFonts w:ascii="Times New Roman" w:hAnsi="Times New Roman" w:cs="Times New Roman"/>
          <w:sz w:val="24"/>
          <w:szCs w:val="24"/>
        </w:rPr>
        <w:t>EER</w:t>
      </w:r>
      <w:r w:rsidR="004D275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E42A0E" w:rsidRPr="00787335">
        <w:rPr>
          <w:rFonts w:ascii="Times New Roman" w:hAnsi="Times New Roman" w:cs="Times New Roman" w:hint="eastAsia"/>
          <w:sz w:val="24"/>
          <w:szCs w:val="24"/>
        </w:rPr>
        <w:t>was associated with</w:t>
      </w:r>
      <w:r w:rsidR="00E42A0E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C5B81" w:rsidRPr="00787335">
        <w:rPr>
          <w:rFonts w:ascii="Times New Roman" w:hAnsi="Times New Roman" w:cs="Times New Roman"/>
          <w:sz w:val="24"/>
          <w:szCs w:val="24"/>
        </w:rPr>
        <w:t>later mental health</w:t>
      </w:r>
      <w:r w:rsidR="004D275B" w:rsidRPr="00787335">
        <w:rPr>
          <w:rFonts w:ascii="Times New Roman" w:hAnsi="Times New Roman" w:cs="Times New Roman"/>
          <w:sz w:val="24"/>
          <w:szCs w:val="24"/>
        </w:rPr>
        <w:t xml:space="preserve">, lifestyle </w:t>
      </w:r>
      <w:r w:rsidR="007C5B81" w:rsidRPr="00787335">
        <w:rPr>
          <w:rFonts w:ascii="Times New Roman" w:hAnsi="Times New Roman" w:cs="Times New Roman"/>
          <w:sz w:val="24"/>
          <w:szCs w:val="24"/>
        </w:rPr>
        <w:t>factors</w:t>
      </w:r>
      <w:r w:rsidR="004D275B" w:rsidRPr="00787335">
        <w:rPr>
          <w:rFonts w:ascii="Times New Roman" w:hAnsi="Times New Roman" w:cs="Times New Roman"/>
          <w:sz w:val="24"/>
          <w:szCs w:val="24"/>
        </w:rPr>
        <w:t xml:space="preserve">, and </w:t>
      </w:r>
      <w:r w:rsidR="00F07310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4D275B" w:rsidRPr="00787335">
        <w:rPr>
          <w:rFonts w:ascii="Times New Roman" w:hAnsi="Times New Roman" w:cs="Times New Roman"/>
          <w:sz w:val="24"/>
          <w:szCs w:val="24"/>
        </w:rPr>
        <w:t>, and to identify the mediating roles of mental health and lifestyle in these relationships.</w:t>
      </w:r>
    </w:p>
    <w:p w14:paraId="015397A3" w14:textId="788295CB" w:rsidR="00AB1DC6" w:rsidRPr="00787335" w:rsidRDefault="00AB1DC6" w:rsidP="00BA065D">
      <w:pPr>
        <w:spacing w:line="360" w:lineRule="auto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Method:</w:t>
      </w:r>
      <w:r w:rsidR="00A158F5" w:rsidRPr="0078733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3153D" w:rsidRPr="00787335">
        <w:rPr>
          <w:rFonts w:ascii="Times New Roman" w:hAnsi="Times New Roman" w:cs="Times New Roman"/>
          <w:sz w:val="24"/>
          <w:szCs w:val="24"/>
        </w:rPr>
        <w:t>U</w:t>
      </w:r>
      <w:r w:rsidR="00FD66DC" w:rsidRPr="00787335">
        <w:rPr>
          <w:rFonts w:ascii="Times New Roman" w:hAnsi="Times New Roman" w:cs="Times New Roman"/>
          <w:sz w:val="24"/>
          <w:szCs w:val="24"/>
        </w:rPr>
        <w:t xml:space="preserve">sing </w:t>
      </w:r>
      <w:r w:rsidR="00410A57" w:rsidRPr="00787335">
        <w:rPr>
          <w:rFonts w:ascii="Times New Roman" w:hAnsi="Times New Roman" w:cs="Times New Roman"/>
          <w:sz w:val="24"/>
          <w:szCs w:val="24"/>
        </w:rPr>
        <w:t xml:space="preserve">data from the </w:t>
      </w:r>
      <w:r w:rsidR="0083153D" w:rsidRPr="00787335">
        <w:rPr>
          <w:rFonts w:ascii="Times New Roman" w:hAnsi="Times New Roman" w:cs="Times New Roman"/>
          <w:sz w:val="24"/>
          <w:szCs w:val="24"/>
        </w:rPr>
        <w:t>Millennium Cohort Study (</w:t>
      </w:r>
      <w:r w:rsidR="00410A57" w:rsidRPr="00787335">
        <w:rPr>
          <w:rFonts w:ascii="Times New Roman" w:hAnsi="Times New Roman" w:cs="Times New Roman"/>
          <w:sz w:val="24"/>
          <w:szCs w:val="24"/>
        </w:rPr>
        <w:t>v</w:t>
      </w:r>
      <w:r w:rsidR="007A5FB5" w:rsidRPr="00787335">
        <w:rPr>
          <w:rFonts w:ascii="Times New Roman" w:hAnsi="Times New Roman" w:cs="Times New Roman"/>
          <w:sz w:val="24"/>
          <w:szCs w:val="24"/>
        </w:rPr>
        <w:t xml:space="preserve">alid </w:t>
      </w:r>
      <w:r w:rsidR="0083153D" w:rsidRPr="00787335">
        <w:rPr>
          <w:rFonts w:ascii="Times New Roman" w:hAnsi="Times New Roman" w:cs="Times New Roman"/>
          <w:sz w:val="24"/>
          <w:szCs w:val="24"/>
        </w:rPr>
        <w:t>N=</w:t>
      </w:r>
      <w:r w:rsidR="00B252A4" w:rsidRPr="00787335">
        <w:rPr>
          <w:rFonts w:ascii="Times New Roman" w:hAnsi="Times New Roman" w:cs="Times New Roman" w:hint="eastAsia"/>
          <w:sz w:val="24"/>
          <w:szCs w:val="24"/>
        </w:rPr>
        <w:t>5401</w:t>
      </w:r>
      <w:r w:rsidR="0083153D" w:rsidRPr="00787335">
        <w:rPr>
          <w:rFonts w:ascii="Times New Roman" w:hAnsi="Times New Roman" w:cs="Times New Roman"/>
          <w:sz w:val="24"/>
          <w:szCs w:val="24"/>
        </w:rPr>
        <w:t>)</w:t>
      </w:r>
      <w:r w:rsidR="00E70D44" w:rsidRPr="00787335">
        <w:rPr>
          <w:rFonts w:ascii="Times New Roman" w:hAnsi="Times New Roman" w:cs="Times New Roman"/>
          <w:sz w:val="24"/>
          <w:szCs w:val="24"/>
        </w:rPr>
        <w:t xml:space="preserve">, we </w:t>
      </w:r>
      <w:r w:rsidR="00410A57" w:rsidRPr="00787335">
        <w:rPr>
          <w:rFonts w:ascii="Times New Roman" w:hAnsi="Times New Roman" w:cs="Times New Roman"/>
          <w:sz w:val="24"/>
          <w:szCs w:val="24"/>
        </w:rPr>
        <w:t xml:space="preserve">longitudinally </w:t>
      </w:r>
      <w:r w:rsidR="00E70D44" w:rsidRPr="00787335">
        <w:rPr>
          <w:rFonts w:ascii="Times New Roman" w:hAnsi="Times New Roman" w:cs="Times New Roman"/>
          <w:sz w:val="24"/>
          <w:szCs w:val="24"/>
        </w:rPr>
        <w:t>assessed</w:t>
      </w:r>
      <w:r w:rsidR="004013D4" w:rsidRPr="00787335">
        <w:rPr>
          <w:rFonts w:ascii="Times New Roman" w:hAnsi="Times New Roman" w:cs="Times New Roman"/>
          <w:sz w:val="24"/>
          <w:szCs w:val="24"/>
        </w:rPr>
        <w:t xml:space="preserve"> the relationship between</w:t>
      </w:r>
      <w:r w:rsidR="00E70D44" w:rsidRPr="00787335">
        <w:rPr>
          <w:rFonts w:ascii="Times New Roman" w:hAnsi="Times New Roman" w:cs="Times New Roman"/>
          <w:sz w:val="24"/>
          <w:szCs w:val="24"/>
        </w:rPr>
        <w:t xml:space="preserve"> EER (</w:t>
      </w:r>
      <w:r w:rsidR="00801FA1" w:rsidRPr="00787335">
        <w:rPr>
          <w:rFonts w:ascii="Times New Roman" w:hAnsi="Times New Roman" w:cs="Times New Roman"/>
          <w:sz w:val="24"/>
          <w:szCs w:val="24"/>
        </w:rPr>
        <w:t>prenatal</w:t>
      </w:r>
      <w:r w:rsidR="00410A57" w:rsidRPr="00787335">
        <w:rPr>
          <w:rFonts w:ascii="Times New Roman" w:hAnsi="Times New Roman" w:cs="Times New Roman"/>
          <w:sz w:val="24"/>
          <w:szCs w:val="24"/>
        </w:rPr>
        <w:t xml:space="preserve"> risk</w:t>
      </w:r>
      <w:r w:rsidR="005900A4" w:rsidRPr="00787335">
        <w:rPr>
          <w:rFonts w:ascii="Times New Roman" w:hAnsi="Times New Roman" w:cs="Times New Roman"/>
          <w:sz w:val="24"/>
          <w:szCs w:val="24"/>
        </w:rPr>
        <w:t>s</w:t>
      </w:r>
      <w:r w:rsidR="00801FA1" w:rsidRPr="00787335">
        <w:rPr>
          <w:rFonts w:ascii="Times New Roman" w:hAnsi="Times New Roman" w:cs="Times New Roman"/>
          <w:sz w:val="24"/>
          <w:szCs w:val="24"/>
        </w:rPr>
        <w:t>, neonatal</w:t>
      </w:r>
      <w:r w:rsidR="00410A57" w:rsidRPr="00787335">
        <w:rPr>
          <w:rFonts w:ascii="Times New Roman" w:hAnsi="Times New Roman" w:cs="Times New Roman"/>
          <w:sz w:val="24"/>
          <w:szCs w:val="24"/>
        </w:rPr>
        <w:t xml:space="preserve"> risk</w:t>
      </w:r>
      <w:r w:rsidR="005900A4" w:rsidRPr="00787335">
        <w:rPr>
          <w:rFonts w:ascii="Times New Roman" w:hAnsi="Times New Roman" w:cs="Times New Roman"/>
          <w:sz w:val="24"/>
          <w:szCs w:val="24"/>
        </w:rPr>
        <w:t>s</w:t>
      </w:r>
      <w:r w:rsidR="00801FA1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410A57" w:rsidRPr="00787335">
        <w:rPr>
          <w:rFonts w:ascii="Times New Roman" w:hAnsi="Times New Roman" w:cs="Times New Roman"/>
          <w:sz w:val="24"/>
          <w:szCs w:val="24"/>
        </w:rPr>
        <w:t xml:space="preserve">low </w:t>
      </w:r>
      <w:r w:rsidR="00801FA1" w:rsidRPr="00787335">
        <w:rPr>
          <w:rFonts w:ascii="Times New Roman" w:hAnsi="Times New Roman" w:cs="Times New Roman"/>
          <w:sz w:val="24"/>
          <w:szCs w:val="24"/>
        </w:rPr>
        <w:t>socioeconomic</w:t>
      </w:r>
      <w:r w:rsidR="00410A57" w:rsidRPr="00787335">
        <w:rPr>
          <w:rFonts w:ascii="Times New Roman" w:hAnsi="Times New Roman" w:cs="Times New Roman"/>
          <w:sz w:val="24"/>
          <w:szCs w:val="24"/>
        </w:rPr>
        <w:t xml:space="preserve"> status</w:t>
      </w:r>
      <w:r w:rsidR="00801FA1" w:rsidRPr="00787335">
        <w:rPr>
          <w:rFonts w:ascii="Times New Roman" w:hAnsi="Times New Roman" w:cs="Times New Roman"/>
          <w:sz w:val="24"/>
          <w:szCs w:val="24"/>
        </w:rPr>
        <w:t xml:space="preserve">, maternal </w:t>
      </w:r>
      <w:r w:rsidR="00140D4C" w:rsidRPr="00787335">
        <w:rPr>
          <w:rFonts w:ascii="Times New Roman" w:hAnsi="Times New Roman" w:cs="Times New Roman" w:hint="eastAsia"/>
          <w:sz w:val="24"/>
          <w:szCs w:val="24"/>
        </w:rPr>
        <w:t xml:space="preserve">psychological </w:t>
      </w:r>
      <w:r w:rsidR="00410A57" w:rsidRPr="00787335">
        <w:rPr>
          <w:rFonts w:ascii="Times New Roman" w:hAnsi="Times New Roman" w:cs="Times New Roman"/>
          <w:sz w:val="24"/>
          <w:szCs w:val="24"/>
        </w:rPr>
        <w:t>problems</w:t>
      </w:r>
      <w:r w:rsidR="00801FA1" w:rsidRPr="00787335">
        <w:rPr>
          <w:rFonts w:ascii="Times New Roman" w:hAnsi="Times New Roman" w:cs="Times New Roman"/>
          <w:sz w:val="24"/>
          <w:szCs w:val="24"/>
        </w:rPr>
        <w:t xml:space="preserve">, and </w:t>
      </w:r>
      <w:r w:rsidR="00410A57" w:rsidRPr="00787335">
        <w:rPr>
          <w:rFonts w:ascii="Times New Roman" w:hAnsi="Times New Roman" w:cs="Times New Roman"/>
          <w:sz w:val="24"/>
          <w:szCs w:val="24"/>
        </w:rPr>
        <w:t xml:space="preserve">harsh </w:t>
      </w:r>
      <w:r w:rsidR="00801FA1" w:rsidRPr="00787335">
        <w:rPr>
          <w:rFonts w:ascii="Times New Roman" w:hAnsi="Times New Roman" w:cs="Times New Roman"/>
          <w:sz w:val="24"/>
          <w:szCs w:val="24"/>
        </w:rPr>
        <w:t xml:space="preserve">parenting; </w:t>
      </w:r>
      <w:r w:rsidR="009A12FD" w:rsidRPr="00787335">
        <w:rPr>
          <w:rFonts w:ascii="Times New Roman" w:hAnsi="Times New Roman" w:cs="Times New Roman"/>
          <w:sz w:val="24"/>
          <w:szCs w:val="24"/>
        </w:rPr>
        <w:t>9 months to age 3</w:t>
      </w:r>
      <w:r w:rsidR="00E70D44" w:rsidRPr="00787335">
        <w:rPr>
          <w:rFonts w:ascii="Times New Roman" w:hAnsi="Times New Roman" w:cs="Times New Roman"/>
          <w:sz w:val="24"/>
          <w:szCs w:val="24"/>
        </w:rPr>
        <w:t>)</w:t>
      </w:r>
      <w:r w:rsidR="004013D4" w:rsidRPr="00787335">
        <w:rPr>
          <w:rFonts w:ascii="Times New Roman" w:hAnsi="Times New Roman" w:cs="Times New Roman"/>
          <w:sz w:val="24"/>
          <w:szCs w:val="24"/>
        </w:rPr>
        <w:t xml:space="preserve">, mental health </w:t>
      </w:r>
      <w:r w:rsidR="00410A57" w:rsidRPr="00787335">
        <w:rPr>
          <w:rFonts w:ascii="Times New Roman" w:hAnsi="Times New Roman" w:cs="Times New Roman"/>
          <w:sz w:val="24"/>
          <w:szCs w:val="24"/>
        </w:rPr>
        <w:t xml:space="preserve">problems in childhood </w:t>
      </w:r>
      <w:r w:rsidR="004013D4" w:rsidRPr="00787335">
        <w:rPr>
          <w:rFonts w:ascii="Times New Roman" w:hAnsi="Times New Roman" w:cs="Times New Roman"/>
          <w:sz w:val="24"/>
          <w:szCs w:val="24"/>
        </w:rPr>
        <w:t>(</w:t>
      </w:r>
      <w:r w:rsidR="00355923" w:rsidRPr="00787335">
        <w:rPr>
          <w:rFonts w:ascii="Times New Roman" w:hAnsi="Times New Roman" w:cs="Times New Roman"/>
          <w:sz w:val="24"/>
          <w:szCs w:val="24"/>
        </w:rPr>
        <w:t xml:space="preserve">internalizing and externalizing problems; </w:t>
      </w:r>
      <w:r w:rsidR="009A12FD" w:rsidRPr="00787335">
        <w:rPr>
          <w:rFonts w:ascii="Times New Roman" w:hAnsi="Times New Roman" w:cs="Times New Roman"/>
          <w:sz w:val="24"/>
          <w:szCs w:val="24"/>
        </w:rPr>
        <w:t>age 7</w:t>
      </w:r>
      <w:r w:rsidR="004013D4" w:rsidRPr="00787335">
        <w:rPr>
          <w:rFonts w:ascii="Times New Roman" w:hAnsi="Times New Roman" w:cs="Times New Roman"/>
          <w:sz w:val="24"/>
          <w:szCs w:val="24"/>
        </w:rPr>
        <w:t>)</w:t>
      </w:r>
      <w:r w:rsidR="003C4E21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3E04D9" w:rsidRPr="00787335">
        <w:rPr>
          <w:rFonts w:ascii="Times New Roman" w:hAnsi="Times New Roman" w:cs="Times New Roman"/>
          <w:sz w:val="24"/>
          <w:szCs w:val="24"/>
        </w:rPr>
        <w:t xml:space="preserve">lifestyle factors </w:t>
      </w:r>
      <w:r w:rsidR="00410A57" w:rsidRPr="00787335">
        <w:rPr>
          <w:rFonts w:ascii="Times New Roman" w:hAnsi="Times New Roman" w:cs="Times New Roman"/>
          <w:sz w:val="24"/>
          <w:szCs w:val="24"/>
        </w:rPr>
        <w:t xml:space="preserve">in early adolescence </w:t>
      </w:r>
      <w:r w:rsidR="003E04D9" w:rsidRPr="00787335">
        <w:rPr>
          <w:rFonts w:ascii="Times New Roman" w:hAnsi="Times New Roman" w:cs="Times New Roman"/>
          <w:sz w:val="24"/>
          <w:szCs w:val="24"/>
        </w:rPr>
        <w:t>(diet, exercise, smoking, and drinking; age</w:t>
      </w:r>
      <w:r w:rsidR="00C46B7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9396C" w:rsidRPr="00787335">
        <w:rPr>
          <w:rFonts w:ascii="Times New Roman" w:hAnsi="Times New Roman" w:cs="Times New Roman"/>
          <w:sz w:val="24"/>
          <w:szCs w:val="24"/>
        </w:rPr>
        <w:t>11</w:t>
      </w:r>
      <w:r w:rsidR="003E04D9" w:rsidRPr="00787335">
        <w:rPr>
          <w:rFonts w:ascii="Times New Roman" w:hAnsi="Times New Roman" w:cs="Times New Roman"/>
          <w:sz w:val="24"/>
          <w:szCs w:val="24"/>
        </w:rPr>
        <w:t>)</w:t>
      </w:r>
      <w:r w:rsidR="0059396C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F07310" w:rsidRPr="00787335">
        <w:rPr>
          <w:rFonts w:ascii="Times New Roman" w:hAnsi="Times New Roman" w:cs="Times New Roman" w:hint="eastAsia"/>
          <w:sz w:val="24"/>
          <w:szCs w:val="24"/>
        </w:rPr>
        <w:t xml:space="preserve">and obesity </w:t>
      </w:r>
      <w:r w:rsidR="00410A57" w:rsidRPr="00787335">
        <w:rPr>
          <w:rFonts w:ascii="Times New Roman" w:hAnsi="Times New Roman" w:cs="Times New Roman"/>
          <w:sz w:val="24"/>
          <w:szCs w:val="24"/>
        </w:rPr>
        <w:t xml:space="preserve">in late adolescence </w:t>
      </w:r>
      <w:r w:rsidR="0059396C" w:rsidRPr="00787335">
        <w:rPr>
          <w:rFonts w:ascii="Times New Roman" w:hAnsi="Times New Roman" w:cs="Times New Roman"/>
          <w:sz w:val="24"/>
          <w:szCs w:val="24"/>
        </w:rPr>
        <w:t>(age</w:t>
      </w:r>
      <w:r w:rsidR="001A530C" w:rsidRPr="00787335">
        <w:rPr>
          <w:rFonts w:ascii="Times New Roman" w:hAnsi="Times New Roman" w:cs="Times New Roman"/>
          <w:sz w:val="24"/>
          <w:szCs w:val="24"/>
        </w:rPr>
        <w:t>14</w:t>
      </w:r>
      <w:r w:rsidR="00C46B7B" w:rsidRPr="00787335">
        <w:rPr>
          <w:rFonts w:ascii="Times New Roman" w:hAnsi="Times New Roman" w:cs="Times New Roman"/>
          <w:sz w:val="24"/>
          <w:szCs w:val="24"/>
        </w:rPr>
        <w:t>-</w:t>
      </w:r>
      <w:r w:rsidR="001A530C" w:rsidRPr="00787335">
        <w:rPr>
          <w:rFonts w:ascii="Times New Roman" w:hAnsi="Times New Roman" w:cs="Times New Roman"/>
          <w:sz w:val="24"/>
          <w:szCs w:val="24"/>
        </w:rPr>
        <w:t>17</w:t>
      </w:r>
      <w:r w:rsidR="0059396C" w:rsidRPr="00787335">
        <w:rPr>
          <w:rFonts w:ascii="Times New Roman" w:hAnsi="Times New Roman" w:cs="Times New Roman"/>
          <w:sz w:val="24"/>
          <w:szCs w:val="24"/>
        </w:rPr>
        <w:t>)</w:t>
      </w:r>
      <w:r w:rsidR="00945D54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531EEA" w:rsidRPr="00787335">
        <w:rPr>
          <w:rFonts w:ascii="Times New Roman" w:hAnsi="Times New Roman" w:cs="Times New Roman"/>
          <w:sz w:val="24"/>
          <w:szCs w:val="24"/>
        </w:rPr>
        <w:t xml:space="preserve">Structural equation </w:t>
      </w:r>
      <w:r w:rsidR="00C46B7B" w:rsidRPr="00787335">
        <w:rPr>
          <w:rFonts w:ascii="Times New Roman" w:hAnsi="Times New Roman" w:cs="Times New Roman"/>
          <w:sz w:val="24"/>
          <w:szCs w:val="24"/>
        </w:rPr>
        <w:t>modelling</w:t>
      </w:r>
      <w:r w:rsidR="00531EEA" w:rsidRPr="00787335">
        <w:rPr>
          <w:rFonts w:ascii="Times New Roman" w:hAnsi="Times New Roman" w:cs="Times New Roman"/>
          <w:sz w:val="24"/>
          <w:szCs w:val="24"/>
        </w:rPr>
        <w:t xml:space="preserve"> (SEM) was used to test proposed pathways</w:t>
      </w:r>
      <w:r w:rsidR="004F3E5E" w:rsidRPr="00787335">
        <w:rPr>
          <w:rFonts w:ascii="Times New Roman" w:hAnsi="Times New Roman" w:cs="Times New Roman"/>
          <w:sz w:val="24"/>
          <w:szCs w:val="24"/>
        </w:rPr>
        <w:t>.</w:t>
      </w:r>
      <w:r w:rsidR="00165472" w:rsidRPr="0078733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EABF375" w14:textId="3A504927" w:rsidR="00B252A4" w:rsidRPr="00787335" w:rsidRDefault="00BA065D" w:rsidP="00AC6B37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Hlk215572352"/>
      <w:bookmarkStart w:id="2" w:name="_Hlk215737145"/>
      <w:r w:rsidRPr="00787335">
        <w:rPr>
          <w:rFonts w:ascii="Times New Roman" w:hAnsi="Times New Roman" w:cs="Times New Roman"/>
          <w:b/>
          <w:bCs/>
          <w:sz w:val="24"/>
          <w:szCs w:val="24"/>
        </w:rPr>
        <w:t>Finding</w:t>
      </w:r>
      <w:r w:rsidR="009A12FD" w:rsidRPr="00787335">
        <w:rPr>
          <w:rFonts w:ascii="Times New Roman" w:hAnsi="Times New Roman" w:cs="Times New Roman"/>
          <w:b/>
          <w:bCs/>
          <w:sz w:val="24"/>
          <w:szCs w:val="24"/>
        </w:rPr>
        <w:t xml:space="preserve">s: </w:t>
      </w:r>
      <w:r w:rsidR="00A7632B" w:rsidRPr="00787335">
        <w:rPr>
          <w:rFonts w:ascii="Times New Roman" w:hAnsi="Times New Roman" w:cs="Times New Roman"/>
          <w:sz w:val="24"/>
          <w:szCs w:val="24"/>
        </w:rPr>
        <w:t>The</w:t>
      </w:r>
      <w:r w:rsidR="00A7632B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848DE" w:rsidRPr="00787335">
        <w:rPr>
          <w:rFonts w:ascii="Times New Roman" w:hAnsi="Times New Roman" w:cs="Times New Roman" w:hint="eastAsia"/>
          <w:sz w:val="24"/>
          <w:szCs w:val="24"/>
        </w:rPr>
        <w:t xml:space="preserve">proposed </w:t>
      </w:r>
      <w:r w:rsidR="00A7632B" w:rsidRPr="00787335">
        <w:rPr>
          <w:rFonts w:ascii="Times New Roman" w:hAnsi="Times New Roman" w:cs="Times New Roman"/>
          <w:sz w:val="24"/>
          <w:szCs w:val="24"/>
        </w:rPr>
        <w:t>model</w:t>
      </w:r>
      <w:r w:rsidR="00A7632B" w:rsidRPr="00787335">
        <w:rPr>
          <w:rFonts w:ascii="Times New Roman" w:hAnsi="Times New Roman" w:cs="Times New Roman" w:hint="eastAsia"/>
          <w:sz w:val="24"/>
          <w:szCs w:val="24"/>
        </w:rPr>
        <w:t xml:space="preserve"> showed</w:t>
      </w:r>
      <w:r w:rsidR="00A7632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27AFD" w:rsidRPr="00787335">
        <w:rPr>
          <w:rFonts w:ascii="Times New Roman" w:hAnsi="Times New Roman" w:cs="Times New Roman"/>
          <w:sz w:val="24"/>
          <w:szCs w:val="24"/>
        </w:rPr>
        <w:t xml:space="preserve">an </w:t>
      </w:r>
      <w:r w:rsidR="00627AFD" w:rsidRPr="00787335">
        <w:rPr>
          <w:rFonts w:ascii="Times New Roman" w:hAnsi="Times New Roman" w:cs="Times New Roman" w:hint="eastAsia"/>
          <w:sz w:val="24"/>
          <w:szCs w:val="24"/>
        </w:rPr>
        <w:t>acceptable</w:t>
      </w:r>
      <w:r w:rsidR="00A7632B" w:rsidRPr="00787335">
        <w:rPr>
          <w:rFonts w:ascii="Times New Roman" w:hAnsi="Times New Roman" w:cs="Times New Roman"/>
          <w:sz w:val="24"/>
          <w:szCs w:val="24"/>
        </w:rPr>
        <w:t xml:space="preserve"> fit</w:t>
      </w:r>
      <w:r w:rsidR="00A7632B" w:rsidRPr="00787335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A7632B" w:rsidRPr="00787335">
        <w:rPr>
          <w:rFonts w:ascii="Times New Roman" w:hAnsi="Times New Roman" w:cs="Times New Roman"/>
          <w:sz w:val="24"/>
          <w:szCs w:val="24"/>
        </w:rPr>
        <w:t>CFI=0.9</w:t>
      </w:r>
      <w:r w:rsidR="00B252A4" w:rsidRPr="00787335">
        <w:rPr>
          <w:rFonts w:ascii="Times New Roman" w:hAnsi="Times New Roman" w:cs="Times New Roman" w:hint="eastAsia"/>
          <w:sz w:val="24"/>
          <w:szCs w:val="24"/>
        </w:rPr>
        <w:t>26</w:t>
      </w:r>
      <w:r w:rsidR="00A7632B" w:rsidRPr="00787335">
        <w:rPr>
          <w:rFonts w:ascii="Times New Roman" w:hAnsi="Times New Roman" w:cs="Times New Roman"/>
          <w:sz w:val="24"/>
          <w:szCs w:val="24"/>
        </w:rPr>
        <w:t>, T</w:t>
      </w:r>
      <w:r w:rsidR="00F848DE" w:rsidRPr="00787335">
        <w:rPr>
          <w:rFonts w:ascii="Times New Roman" w:hAnsi="Times New Roman" w:cs="Times New Roman" w:hint="eastAsia"/>
          <w:sz w:val="24"/>
          <w:szCs w:val="24"/>
        </w:rPr>
        <w:t>LI</w:t>
      </w:r>
      <w:r w:rsidR="00A7632B" w:rsidRPr="00787335">
        <w:rPr>
          <w:rFonts w:ascii="Times New Roman" w:hAnsi="Times New Roman" w:cs="Times New Roman"/>
          <w:sz w:val="24"/>
          <w:szCs w:val="24"/>
        </w:rPr>
        <w:t>=0.8</w:t>
      </w:r>
      <w:r w:rsidR="00B252A4" w:rsidRPr="00787335">
        <w:rPr>
          <w:rFonts w:ascii="Times New Roman" w:hAnsi="Times New Roman" w:cs="Times New Roman" w:hint="eastAsia"/>
          <w:sz w:val="24"/>
          <w:szCs w:val="24"/>
        </w:rPr>
        <w:t>7</w:t>
      </w:r>
      <w:r w:rsidR="00F07310" w:rsidRPr="00787335">
        <w:rPr>
          <w:rFonts w:ascii="Times New Roman" w:hAnsi="Times New Roman" w:cs="Times New Roman" w:hint="eastAsia"/>
          <w:sz w:val="24"/>
          <w:szCs w:val="24"/>
        </w:rPr>
        <w:t>5</w:t>
      </w:r>
      <w:r w:rsidR="00A7632B" w:rsidRPr="00787335">
        <w:rPr>
          <w:rFonts w:ascii="Times New Roman" w:hAnsi="Times New Roman" w:cs="Times New Roman"/>
          <w:sz w:val="24"/>
          <w:szCs w:val="24"/>
        </w:rPr>
        <w:t>,</w:t>
      </w:r>
      <w:r w:rsidR="00A7632B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7632B" w:rsidRPr="00787335">
        <w:rPr>
          <w:rFonts w:ascii="Times New Roman" w:hAnsi="Times New Roman" w:cs="Times New Roman"/>
          <w:sz w:val="24"/>
          <w:szCs w:val="24"/>
        </w:rPr>
        <w:t>RMSEA=0.0</w:t>
      </w:r>
      <w:r w:rsidR="00B252A4" w:rsidRPr="00787335">
        <w:rPr>
          <w:rFonts w:ascii="Times New Roman" w:hAnsi="Times New Roman" w:cs="Times New Roman" w:hint="eastAsia"/>
          <w:sz w:val="24"/>
          <w:szCs w:val="24"/>
        </w:rPr>
        <w:t>34</w:t>
      </w:r>
      <w:r w:rsidR="00A7632B" w:rsidRPr="00787335">
        <w:rPr>
          <w:rFonts w:ascii="Times New Roman" w:hAnsi="Times New Roman" w:cs="Times New Roman"/>
          <w:sz w:val="24"/>
          <w:szCs w:val="24"/>
        </w:rPr>
        <w:t>, SRMR=0.0</w:t>
      </w:r>
      <w:r w:rsidR="00F07310" w:rsidRPr="00787335">
        <w:rPr>
          <w:rFonts w:ascii="Times New Roman" w:hAnsi="Times New Roman" w:cs="Times New Roman" w:hint="eastAsia"/>
          <w:sz w:val="24"/>
          <w:szCs w:val="24"/>
        </w:rPr>
        <w:t>46</w:t>
      </w:r>
      <w:r w:rsidR="00A7632B" w:rsidRPr="00787335">
        <w:rPr>
          <w:rFonts w:ascii="Times New Roman" w:hAnsi="Times New Roman" w:cs="Times New Roman" w:hint="eastAsia"/>
          <w:sz w:val="24"/>
          <w:szCs w:val="24"/>
        </w:rPr>
        <w:t xml:space="preserve">). </w:t>
      </w:r>
      <w:r w:rsidR="00C3339E" w:rsidRPr="00787335">
        <w:rPr>
          <w:rFonts w:ascii="Times New Roman" w:hAnsi="Times New Roman" w:cs="Times New Roman"/>
          <w:sz w:val="24"/>
          <w:szCs w:val="24"/>
        </w:rPr>
        <w:t>EER</w:t>
      </w:r>
      <w:r w:rsidR="00FC350E" w:rsidRPr="00787335">
        <w:rPr>
          <w:rFonts w:ascii="Times New Roman" w:hAnsi="Times New Roman" w:cs="Times New Roman" w:hint="eastAsia"/>
          <w:sz w:val="24"/>
          <w:szCs w:val="24"/>
        </w:rPr>
        <w:t xml:space="preserve"> was </w:t>
      </w:r>
      <w:r w:rsidR="002B4753" w:rsidRPr="00787335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FC350E" w:rsidRPr="00787335">
        <w:rPr>
          <w:rFonts w:ascii="Times New Roman" w:hAnsi="Times New Roman" w:cs="Times New Roman" w:hint="eastAsia"/>
          <w:sz w:val="24"/>
          <w:szCs w:val="24"/>
        </w:rPr>
        <w:t xml:space="preserve">associated with </w:t>
      </w:r>
      <w:r w:rsidR="00140D4C" w:rsidRPr="00787335">
        <w:rPr>
          <w:rFonts w:ascii="Times New Roman" w:hAnsi="Times New Roman" w:cs="Times New Roman" w:hint="eastAsia"/>
          <w:sz w:val="24"/>
          <w:szCs w:val="24"/>
        </w:rPr>
        <w:t xml:space="preserve">later </w:t>
      </w:r>
      <w:r w:rsidR="004F4CA3" w:rsidRPr="00787335">
        <w:rPr>
          <w:rFonts w:ascii="Times New Roman" w:hAnsi="Times New Roman" w:cs="Times New Roman"/>
          <w:sz w:val="24"/>
          <w:szCs w:val="24"/>
        </w:rPr>
        <w:t xml:space="preserve">mental health </w:t>
      </w:r>
      <w:r w:rsidR="00410A57" w:rsidRPr="00787335">
        <w:rPr>
          <w:rFonts w:ascii="Times New Roman" w:hAnsi="Times New Roman" w:cs="Times New Roman"/>
          <w:sz w:val="24"/>
          <w:szCs w:val="24"/>
        </w:rPr>
        <w:t>problems</w:t>
      </w:r>
      <w:r w:rsidR="004F4CA3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9A15B3" w:rsidRPr="00787335">
        <w:rPr>
          <w:rFonts w:ascii="Times New Roman" w:hAnsi="Times New Roman" w:cs="Times New Roman"/>
          <w:sz w:val="24"/>
          <w:szCs w:val="24"/>
        </w:rPr>
        <w:t>lifestyle factors</w:t>
      </w:r>
      <w:r w:rsidR="00B252A4" w:rsidRPr="00787335">
        <w:rPr>
          <w:rFonts w:ascii="Times New Roman" w:hAnsi="Times New Roman" w:cs="Times New Roman" w:hint="eastAsia"/>
          <w:sz w:val="24"/>
          <w:szCs w:val="24"/>
        </w:rPr>
        <w:t xml:space="preserve"> (i.e., </w:t>
      </w:r>
      <w:r w:rsidR="00B252A4" w:rsidRPr="00787335">
        <w:rPr>
          <w:rFonts w:ascii="Times New Roman" w:hAnsi="Times New Roman" w:cs="Times New Roman"/>
          <w:sz w:val="24"/>
          <w:szCs w:val="24"/>
        </w:rPr>
        <w:t>diet, exercise, smoking</w:t>
      </w:r>
      <w:r w:rsidR="00B252A4" w:rsidRPr="00787335">
        <w:rPr>
          <w:rFonts w:ascii="Times New Roman" w:hAnsi="Times New Roman" w:cs="Times New Roman" w:hint="eastAsia"/>
          <w:sz w:val="24"/>
          <w:szCs w:val="24"/>
        </w:rPr>
        <w:t>)</w:t>
      </w:r>
      <w:r w:rsidR="009A15B3" w:rsidRPr="00787335">
        <w:rPr>
          <w:rFonts w:ascii="Times New Roman" w:hAnsi="Times New Roman" w:cs="Times New Roman"/>
          <w:sz w:val="24"/>
          <w:szCs w:val="24"/>
        </w:rPr>
        <w:t xml:space="preserve">, and </w:t>
      </w:r>
      <w:r w:rsidR="00F07310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B84199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9540B2" w:rsidRPr="00787335">
        <w:rPr>
          <w:rFonts w:ascii="Times New Roman" w:hAnsi="Times New Roman" w:cs="Times New Roman"/>
          <w:sz w:val="24"/>
          <w:szCs w:val="24"/>
        </w:rPr>
        <w:t>Higher EER was</w:t>
      </w:r>
      <w:r w:rsidR="00627AFD" w:rsidRPr="00787335">
        <w:rPr>
          <w:rFonts w:ascii="Times New Roman" w:hAnsi="Times New Roman" w:cs="Times New Roman" w:hint="eastAsia"/>
          <w:sz w:val="24"/>
          <w:szCs w:val="24"/>
        </w:rPr>
        <w:t xml:space="preserve"> modestly</w:t>
      </w:r>
      <w:r w:rsidR="009540B2" w:rsidRPr="00787335">
        <w:rPr>
          <w:rFonts w:ascii="Times New Roman" w:hAnsi="Times New Roman" w:cs="Times New Roman"/>
          <w:sz w:val="24"/>
          <w:szCs w:val="24"/>
        </w:rPr>
        <w:t xml:space="preserve"> associated with </w:t>
      </w:r>
      <w:r w:rsidR="00BE083D" w:rsidRPr="00787335">
        <w:rPr>
          <w:rFonts w:ascii="Times New Roman" w:hAnsi="Times New Roman" w:cs="Times New Roman" w:hint="eastAsia"/>
          <w:sz w:val="24"/>
          <w:szCs w:val="24"/>
        </w:rPr>
        <w:t>higher</w:t>
      </w:r>
      <w:r w:rsidR="009540B2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F07310" w:rsidRPr="00787335">
        <w:rPr>
          <w:rFonts w:ascii="Times New Roman" w:hAnsi="Times New Roman" w:cs="Times New Roman" w:hint="eastAsia"/>
          <w:sz w:val="24"/>
          <w:szCs w:val="24"/>
        </w:rPr>
        <w:t xml:space="preserve">obesity </w:t>
      </w:r>
      <w:r w:rsidR="009540B2" w:rsidRPr="00787335">
        <w:rPr>
          <w:rFonts w:ascii="Times New Roman" w:hAnsi="Times New Roman" w:cs="Times New Roman"/>
          <w:sz w:val="24"/>
          <w:szCs w:val="24"/>
        </w:rPr>
        <w:t xml:space="preserve">risk via </w:t>
      </w:r>
      <w:r w:rsidR="00A7632B" w:rsidRPr="00787335">
        <w:rPr>
          <w:rFonts w:ascii="Times New Roman" w:hAnsi="Times New Roman" w:cs="Times New Roman" w:hint="eastAsia"/>
          <w:sz w:val="24"/>
          <w:szCs w:val="24"/>
        </w:rPr>
        <w:t>the interplay of</w:t>
      </w:r>
      <w:r w:rsidR="009540B2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BE083D" w:rsidRPr="00787335">
        <w:rPr>
          <w:rFonts w:ascii="Times New Roman" w:hAnsi="Times New Roman" w:cs="Times New Roman" w:hint="eastAsia"/>
          <w:sz w:val="24"/>
          <w:szCs w:val="24"/>
        </w:rPr>
        <w:t>ex</w:t>
      </w:r>
      <w:r w:rsidR="009540B2" w:rsidRPr="00787335">
        <w:rPr>
          <w:rFonts w:ascii="Times New Roman" w:hAnsi="Times New Roman" w:cs="Times New Roman"/>
          <w:sz w:val="24"/>
          <w:szCs w:val="24"/>
        </w:rPr>
        <w:t>ternalizing problems and drinking (β=0.0</w:t>
      </w:r>
      <w:r w:rsidR="00B252A4" w:rsidRPr="00787335">
        <w:rPr>
          <w:rFonts w:ascii="Times New Roman" w:hAnsi="Times New Roman" w:cs="Times New Roman" w:hint="eastAsia"/>
          <w:sz w:val="24"/>
          <w:szCs w:val="24"/>
        </w:rPr>
        <w:t>1</w:t>
      </w:r>
      <w:r w:rsidR="009540B2" w:rsidRPr="00787335">
        <w:rPr>
          <w:rFonts w:ascii="Times New Roman" w:hAnsi="Times New Roman" w:cs="Times New Roman"/>
          <w:sz w:val="24"/>
          <w:szCs w:val="24"/>
        </w:rPr>
        <w:t>, p=0.0</w:t>
      </w:r>
      <w:r w:rsidR="00B252A4" w:rsidRPr="00787335">
        <w:rPr>
          <w:rFonts w:ascii="Times New Roman" w:hAnsi="Times New Roman" w:cs="Times New Roman" w:hint="eastAsia"/>
          <w:sz w:val="24"/>
          <w:szCs w:val="24"/>
        </w:rPr>
        <w:t>36</w:t>
      </w:r>
      <w:r w:rsidR="009540B2" w:rsidRPr="00787335">
        <w:rPr>
          <w:rFonts w:ascii="Times New Roman" w:hAnsi="Times New Roman" w:cs="Times New Roman"/>
          <w:sz w:val="24"/>
          <w:szCs w:val="24"/>
        </w:rPr>
        <w:t>).</w:t>
      </w:r>
      <w:r w:rsidR="009540B2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End w:id="1"/>
      <w:r w:rsidR="00F07310" w:rsidRPr="00787335">
        <w:rPr>
          <w:rFonts w:ascii="Times New Roman" w:hAnsi="Times New Roman" w:cs="Times New Roman"/>
          <w:sz w:val="24"/>
          <w:szCs w:val="24"/>
        </w:rPr>
        <w:t>The sex-stratified model results indicated differences between males and females.</w:t>
      </w:r>
      <w:bookmarkEnd w:id="2"/>
    </w:p>
    <w:p w14:paraId="08DD4531" w14:textId="23D183D6" w:rsidR="00D47EFE" w:rsidRPr="00787335" w:rsidRDefault="007A5FB5" w:rsidP="00AC6B3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 xml:space="preserve">Conclusion: </w:t>
      </w:r>
      <w:r w:rsidR="00AB40D2" w:rsidRPr="00787335">
        <w:rPr>
          <w:rFonts w:ascii="Times New Roman" w:hAnsi="Times New Roman" w:cs="Times New Roman"/>
          <w:sz w:val="24"/>
          <w:szCs w:val="24"/>
        </w:rPr>
        <w:t>By</w:t>
      </w:r>
      <w:r w:rsidR="000F75B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AB23D7" w:rsidRPr="00787335">
        <w:rPr>
          <w:rFonts w:ascii="Times New Roman" w:hAnsi="Times New Roman" w:cs="Times New Roman"/>
          <w:sz w:val="24"/>
          <w:szCs w:val="24"/>
        </w:rPr>
        <w:t>highlighting</w:t>
      </w:r>
      <w:r w:rsidR="000F75B3" w:rsidRPr="00787335">
        <w:rPr>
          <w:rFonts w:ascii="Times New Roman" w:hAnsi="Times New Roman" w:cs="Times New Roman"/>
          <w:sz w:val="24"/>
          <w:szCs w:val="24"/>
        </w:rPr>
        <w:t xml:space="preserve"> the</w:t>
      </w:r>
      <w:r w:rsidR="005B779F" w:rsidRPr="00787335">
        <w:rPr>
          <w:rFonts w:ascii="Times New Roman" w:hAnsi="Times New Roman" w:cs="Times New Roman"/>
          <w:sz w:val="24"/>
          <w:szCs w:val="24"/>
        </w:rPr>
        <w:t xml:space="preserve"> importance of </w:t>
      </w:r>
      <w:r w:rsidR="00083843" w:rsidRPr="00787335">
        <w:rPr>
          <w:rFonts w:ascii="Times New Roman" w:hAnsi="Times New Roman" w:cs="Times New Roman"/>
          <w:sz w:val="24"/>
          <w:szCs w:val="24"/>
        </w:rPr>
        <w:t>EER and</w:t>
      </w:r>
      <w:r w:rsidR="00CE085D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083843" w:rsidRPr="00787335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887320" w:rsidRPr="00787335">
        <w:rPr>
          <w:rFonts w:ascii="Times New Roman" w:hAnsi="Times New Roman" w:cs="Times New Roman"/>
          <w:sz w:val="24"/>
          <w:szCs w:val="24"/>
        </w:rPr>
        <w:t>mediating</w:t>
      </w:r>
      <w:r w:rsidR="00AB23D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87320" w:rsidRPr="00787335">
        <w:rPr>
          <w:rFonts w:ascii="Times New Roman" w:hAnsi="Times New Roman" w:cs="Times New Roman"/>
          <w:sz w:val="24"/>
          <w:szCs w:val="24"/>
        </w:rPr>
        <w:t xml:space="preserve">role of </w:t>
      </w:r>
      <w:r w:rsidR="00AB23D7" w:rsidRPr="00787335">
        <w:rPr>
          <w:rFonts w:ascii="Times New Roman" w:hAnsi="Times New Roman" w:cs="Times New Roman"/>
          <w:sz w:val="24"/>
          <w:szCs w:val="24"/>
        </w:rPr>
        <w:t>lifestyle</w:t>
      </w:r>
      <w:r w:rsidR="00701874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01874" w:rsidRPr="00787335">
        <w:rPr>
          <w:rFonts w:ascii="Times New Roman" w:hAnsi="Times New Roman" w:cs="Times New Roman"/>
          <w:sz w:val="24"/>
          <w:szCs w:val="24"/>
        </w:rPr>
        <w:t>factors</w:t>
      </w:r>
      <w:r w:rsidR="00CE085D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BD6BA9" w:rsidRPr="00787335">
        <w:rPr>
          <w:rFonts w:ascii="Times New Roman" w:hAnsi="Times New Roman" w:cs="Times New Roman"/>
          <w:sz w:val="24"/>
          <w:szCs w:val="24"/>
        </w:rPr>
        <w:t>in</w:t>
      </w:r>
      <w:r w:rsidR="0056015E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B1463" w:rsidRPr="00787335">
        <w:rPr>
          <w:rFonts w:ascii="Times New Roman" w:hAnsi="Times New Roman" w:cs="Times New Roman"/>
          <w:sz w:val="24"/>
          <w:szCs w:val="24"/>
        </w:rPr>
        <w:t xml:space="preserve">mental </w:t>
      </w:r>
      <w:r w:rsidR="00F07310" w:rsidRPr="00787335">
        <w:rPr>
          <w:rFonts w:ascii="Times New Roman" w:hAnsi="Times New Roman" w:cs="Times New Roman" w:hint="eastAsia"/>
          <w:sz w:val="24"/>
          <w:szCs w:val="24"/>
        </w:rPr>
        <w:t xml:space="preserve">health </w:t>
      </w:r>
      <w:r w:rsidR="008B1463" w:rsidRPr="00787335">
        <w:rPr>
          <w:rFonts w:ascii="Times New Roman" w:hAnsi="Times New Roman" w:cs="Times New Roman"/>
          <w:sz w:val="24"/>
          <w:szCs w:val="24"/>
        </w:rPr>
        <w:t>and</w:t>
      </w:r>
      <w:r w:rsidR="00083843" w:rsidRPr="00787335">
        <w:rPr>
          <w:rFonts w:ascii="Times New Roman" w:hAnsi="Times New Roman" w:cs="Times New Roman" w:hint="eastAsia"/>
          <w:sz w:val="24"/>
          <w:szCs w:val="24"/>
        </w:rPr>
        <w:t xml:space="preserve"> later</w:t>
      </w:r>
      <w:r w:rsidR="008B146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F07310" w:rsidRPr="00787335">
        <w:rPr>
          <w:rFonts w:ascii="Times New Roman" w:hAnsi="Times New Roman" w:cs="Times New Roman" w:hint="eastAsia"/>
          <w:sz w:val="24"/>
          <w:szCs w:val="24"/>
        </w:rPr>
        <w:t>obesity risk</w:t>
      </w:r>
      <w:r w:rsidR="00AE54A7" w:rsidRPr="00787335">
        <w:rPr>
          <w:rFonts w:ascii="Times New Roman" w:hAnsi="Times New Roman" w:cs="Times New Roman"/>
          <w:sz w:val="24"/>
          <w:szCs w:val="24"/>
        </w:rPr>
        <w:t>,</w:t>
      </w:r>
      <w:r w:rsidR="007839D8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F14F2" w:rsidRPr="00787335">
        <w:rPr>
          <w:rFonts w:ascii="Times New Roman" w:hAnsi="Times New Roman" w:cs="Times New Roman"/>
          <w:sz w:val="24"/>
          <w:szCs w:val="24"/>
        </w:rPr>
        <w:t xml:space="preserve">our findings provide evidence </w:t>
      </w:r>
      <w:r w:rsidR="00685BD2" w:rsidRPr="00787335">
        <w:rPr>
          <w:rFonts w:ascii="Times New Roman" w:hAnsi="Times New Roman" w:cs="Times New Roman"/>
          <w:sz w:val="24"/>
          <w:szCs w:val="24"/>
        </w:rPr>
        <w:t>of shared</w:t>
      </w:r>
      <w:r w:rsidR="001F14F2" w:rsidRPr="00787335">
        <w:rPr>
          <w:rFonts w:ascii="Times New Roman" w:hAnsi="Times New Roman" w:cs="Times New Roman"/>
          <w:sz w:val="24"/>
          <w:szCs w:val="24"/>
        </w:rPr>
        <w:t xml:space="preserve"> risk </w:t>
      </w:r>
      <w:r w:rsidR="00103038" w:rsidRPr="00787335">
        <w:rPr>
          <w:rFonts w:ascii="Times New Roman" w:hAnsi="Times New Roman" w:cs="Times New Roman"/>
          <w:sz w:val="24"/>
          <w:szCs w:val="24"/>
        </w:rPr>
        <w:t>mechanism</w:t>
      </w:r>
      <w:r w:rsidR="00704B9D" w:rsidRPr="00787335">
        <w:rPr>
          <w:rFonts w:ascii="Times New Roman" w:hAnsi="Times New Roman" w:cs="Times New Roman"/>
          <w:sz w:val="24"/>
          <w:szCs w:val="24"/>
        </w:rPr>
        <w:t>s</w:t>
      </w:r>
      <w:r w:rsidR="00103038" w:rsidRPr="00787335">
        <w:rPr>
          <w:rFonts w:ascii="Times New Roman" w:hAnsi="Times New Roman" w:cs="Times New Roman"/>
          <w:sz w:val="24"/>
          <w:szCs w:val="24"/>
        </w:rPr>
        <w:t xml:space="preserve"> linking mental and physical health. </w:t>
      </w:r>
    </w:p>
    <w:p w14:paraId="701BF95A" w14:textId="7759A262" w:rsidR="007D4BB3" w:rsidRPr="00787335" w:rsidRDefault="007D4BB3" w:rsidP="00AC6B3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Clinical implications:</w:t>
      </w:r>
      <w:r w:rsidRPr="00787335">
        <w:rPr>
          <w:rFonts w:ascii="Times New Roman" w:hAnsi="Times New Roman" w:cs="Times New Roman"/>
          <w:sz w:val="24"/>
          <w:szCs w:val="24"/>
        </w:rPr>
        <w:t xml:space="preserve"> These findings suggest that integrating mental health assessment (especially externalizing symptoms) with routine screening for adolescent alcohol use and </w:t>
      </w:r>
      <w:r w:rsidR="0076492B" w:rsidRPr="00787335">
        <w:rPr>
          <w:rFonts w:ascii="Times New Roman" w:hAnsi="Times New Roman" w:cs="Times New Roman" w:hint="eastAsia"/>
          <w:sz w:val="24"/>
          <w:szCs w:val="24"/>
        </w:rPr>
        <w:t>other risk factors</w:t>
      </w:r>
      <w:r w:rsidRPr="00787335">
        <w:rPr>
          <w:rFonts w:ascii="Times New Roman" w:hAnsi="Times New Roman" w:cs="Times New Roman"/>
          <w:sz w:val="24"/>
          <w:szCs w:val="24"/>
        </w:rPr>
        <w:t xml:space="preserve"> could inform more targeted obesity prevention in clinical and public health settings</w:t>
      </w:r>
      <w:r w:rsidRPr="00787335">
        <w:rPr>
          <w:rFonts w:ascii="Times New Roman" w:hAnsi="Times New Roman" w:cs="Times New Roman" w:hint="eastAsia"/>
          <w:sz w:val="24"/>
          <w:szCs w:val="24"/>
        </w:rPr>
        <w:t>.</w:t>
      </w:r>
    </w:p>
    <w:p w14:paraId="121D4009" w14:textId="1645F486" w:rsidR="00A402F5" w:rsidRPr="00787335" w:rsidRDefault="00A402F5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4C27141" w14:textId="4DF77CF8" w:rsidR="00A402F5" w:rsidRPr="00787335" w:rsidRDefault="00A402F5" w:rsidP="005D5E9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lastRenderedPageBreak/>
        <w:t>What is already known on this topic</w:t>
      </w:r>
    </w:p>
    <w:p w14:paraId="3D0D9D35" w14:textId="35D203FC" w:rsidR="002E6EDB" w:rsidRPr="00787335" w:rsidRDefault="002E6EDB" w:rsidP="005D5E9A">
      <w:pPr>
        <w:pStyle w:val="af0"/>
        <w:numPr>
          <w:ilvl w:val="0"/>
          <w:numId w:val="2"/>
        </w:numPr>
        <w:spacing w:line="360" w:lineRule="auto"/>
        <w:rPr>
          <w:rFonts w:ascii="Times New Roman" w:hAnsi="Times New Roman" w:cs="Times New Roman"/>
        </w:rPr>
      </w:pPr>
      <w:r w:rsidRPr="00787335">
        <w:rPr>
          <w:rFonts w:ascii="Times New Roman" w:hAnsi="Times New Roman" w:cs="Times New Roman"/>
        </w:rPr>
        <w:t>E</w:t>
      </w:r>
      <w:r w:rsidR="00EC24DB" w:rsidRPr="00787335">
        <w:rPr>
          <w:rFonts w:ascii="Times New Roman" w:hAnsi="Times New Roman" w:cs="Times New Roman"/>
        </w:rPr>
        <w:t>arly environmental risk</w:t>
      </w:r>
      <w:r w:rsidR="004129F7" w:rsidRPr="00787335">
        <w:rPr>
          <w:rFonts w:ascii="Times New Roman" w:hAnsi="Times New Roman" w:cs="Times New Roman"/>
        </w:rPr>
        <w:t xml:space="preserve"> </w:t>
      </w:r>
      <w:r w:rsidR="004129F7" w:rsidRPr="00787335">
        <w:rPr>
          <w:rFonts w:ascii="Times New Roman" w:hAnsi="Times New Roman" w:cs="Times New Roman" w:hint="eastAsia"/>
        </w:rPr>
        <w:t>(</w:t>
      </w:r>
      <w:r w:rsidR="004129F7" w:rsidRPr="00787335">
        <w:rPr>
          <w:rFonts w:ascii="Times New Roman" w:hAnsi="Times New Roman" w:cs="Times New Roman"/>
        </w:rPr>
        <w:t>EER)</w:t>
      </w:r>
      <w:r w:rsidR="00EC24DB" w:rsidRPr="00787335">
        <w:rPr>
          <w:rFonts w:ascii="Times New Roman" w:hAnsi="Times New Roman" w:cs="Times New Roman"/>
        </w:rPr>
        <w:t xml:space="preserve"> </w:t>
      </w:r>
      <w:r w:rsidR="004129F7" w:rsidRPr="00787335">
        <w:rPr>
          <w:rFonts w:ascii="Times New Roman" w:hAnsi="Times New Roman" w:cs="Times New Roman"/>
        </w:rPr>
        <w:t>has</w:t>
      </w:r>
      <w:r w:rsidR="00EC24DB" w:rsidRPr="00787335">
        <w:rPr>
          <w:rFonts w:ascii="Times New Roman" w:hAnsi="Times New Roman" w:cs="Times New Roman"/>
        </w:rPr>
        <w:t xml:space="preserve"> been linked to both mental health difficulties and </w:t>
      </w:r>
      <w:r w:rsidR="008F71ED" w:rsidRPr="00787335">
        <w:rPr>
          <w:rFonts w:ascii="Times New Roman" w:hAnsi="Times New Roman" w:cs="Times New Roman" w:hint="eastAsia"/>
        </w:rPr>
        <w:t xml:space="preserve">obesity risk </w:t>
      </w:r>
      <w:r w:rsidR="00EC24DB" w:rsidRPr="00787335">
        <w:rPr>
          <w:rFonts w:ascii="Times New Roman" w:hAnsi="Times New Roman" w:cs="Times New Roman"/>
        </w:rPr>
        <w:t>later in life.</w:t>
      </w:r>
    </w:p>
    <w:p w14:paraId="2611BD23" w14:textId="0BCB216C" w:rsidR="002E6EDB" w:rsidRPr="00787335" w:rsidRDefault="00EC24DB" w:rsidP="005D5E9A">
      <w:pPr>
        <w:pStyle w:val="af0"/>
        <w:numPr>
          <w:ilvl w:val="0"/>
          <w:numId w:val="2"/>
        </w:numPr>
        <w:spacing w:line="360" w:lineRule="auto"/>
        <w:rPr>
          <w:rFonts w:ascii="Times New Roman" w:hAnsi="Times New Roman" w:cs="Times New Roman"/>
        </w:rPr>
      </w:pPr>
      <w:r w:rsidRPr="00787335">
        <w:rPr>
          <w:rFonts w:ascii="Times New Roman" w:hAnsi="Times New Roman" w:cs="Times New Roman"/>
        </w:rPr>
        <w:t xml:space="preserve">Mental health problems and unhealthy lifestyle </w:t>
      </w:r>
      <w:r w:rsidR="003A496D" w:rsidRPr="00787335">
        <w:rPr>
          <w:rFonts w:ascii="Times New Roman" w:hAnsi="Times New Roman" w:cs="Times New Roman"/>
        </w:rPr>
        <w:t>factor</w:t>
      </w:r>
      <w:r w:rsidRPr="00787335">
        <w:rPr>
          <w:rFonts w:ascii="Times New Roman" w:hAnsi="Times New Roman" w:cs="Times New Roman"/>
        </w:rPr>
        <w:t xml:space="preserve">s are known to contribute to </w:t>
      </w:r>
      <w:r w:rsidR="008F71ED" w:rsidRPr="00787335">
        <w:rPr>
          <w:rFonts w:ascii="Times New Roman" w:hAnsi="Times New Roman" w:cs="Times New Roman"/>
        </w:rPr>
        <w:t>obesity</w:t>
      </w:r>
      <w:r w:rsidRPr="00787335">
        <w:rPr>
          <w:rFonts w:ascii="Times New Roman" w:hAnsi="Times New Roman" w:cs="Times New Roman"/>
        </w:rPr>
        <w:t>.</w:t>
      </w:r>
    </w:p>
    <w:p w14:paraId="733725DB" w14:textId="008B090C" w:rsidR="00EC24DB" w:rsidRPr="00787335" w:rsidRDefault="00EC24DB" w:rsidP="005D5E9A">
      <w:pPr>
        <w:pStyle w:val="af0"/>
        <w:numPr>
          <w:ilvl w:val="0"/>
          <w:numId w:val="2"/>
        </w:numPr>
        <w:spacing w:line="360" w:lineRule="auto"/>
        <w:rPr>
          <w:rFonts w:ascii="Times New Roman" w:hAnsi="Times New Roman" w:cs="Times New Roman"/>
        </w:rPr>
      </w:pPr>
      <w:r w:rsidRPr="00787335">
        <w:rPr>
          <w:rFonts w:ascii="Times New Roman" w:hAnsi="Times New Roman" w:cs="Times New Roman"/>
        </w:rPr>
        <w:t xml:space="preserve">Previous studies </w:t>
      </w:r>
      <w:r w:rsidR="00CC659B" w:rsidRPr="00787335">
        <w:rPr>
          <w:rFonts w:ascii="Times New Roman" w:hAnsi="Times New Roman" w:cs="Times New Roman"/>
        </w:rPr>
        <w:t>have often examined single risk factors or single pathways; however, the combined and differential mechanisms linking early environmental risk to later physical health, via mental health and lifestyle,</w:t>
      </w:r>
      <w:r w:rsidRPr="00787335">
        <w:rPr>
          <w:rFonts w:ascii="Times New Roman" w:hAnsi="Times New Roman" w:cs="Times New Roman"/>
        </w:rPr>
        <w:t xml:space="preserve"> remain unclear.</w:t>
      </w:r>
    </w:p>
    <w:p w14:paraId="5B3CAEE6" w14:textId="6DD426DC" w:rsidR="00A402F5" w:rsidRPr="00787335" w:rsidRDefault="00360FF4" w:rsidP="005D5E9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What this study adds</w:t>
      </w:r>
    </w:p>
    <w:p w14:paraId="596DABA1" w14:textId="5294AFB6" w:rsidR="00360FF4" w:rsidRPr="00787335" w:rsidRDefault="00C32655" w:rsidP="005D5E9A">
      <w:pPr>
        <w:pStyle w:val="af0"/>
        <w:numPr>
          <w:ilvl w:val="0"/>
          <w:numId w:val="2"/>
        </w:numPr>
        <w:spacing w:line="360" w:lineRule="auto"/>
        <w:rPr>
          <w:rFonts w:ascii="Times New Roman" w:hAnsi="Times New Roman" w:cs="Times New Roman"/>
        </w:rPr>
      </w:pPr>
      <w:r w:rsidRPr="00787335">
        <w:rPr>
          <w:rFonts w:ascii="Times New Roman" w:hAnsi="Times New Roman" w:cs="Times New Roman"/>
        </w:rPr>
        <w:t xml:space="preserve">Using a large representative UK </w:t>
      </w:r>
      <w:r w:rsidRPr="00787335">
        <w:rPr>
          <w:rFonts w:ascii="Times New Roman" w:hAnsi="Times New Roman" w:cs="Times New Roman" w:hint="eastAsia"/>
        </w:rPr>
        <w:t>birth</w:t>
      </w:r>
      <w:r w:rsidRPr="00787335">
        <w:rPr>
          <w:rFonts w:ascii="Times New Roman" w:hAnsi="Times New Roman" w:cs="Times New Roman"/>
        </w:rPr>
        <w:t xml:space="preserve"> </w:t>
      </w:r>
      <w:r w:rsidRPr="00787335">
        <w:rPr>
          <w:rFonts w:ascii="Times New Roman" w:hAnsi="Times New Roman" w:cs="Times New Roman" w:hint="eastAsia"/>
        </w:rPr>
        <w:t>cohort</w:t>
      </w:r>
      <w:r w:rsidRPr="00787335">
        <w:rPr>
          <w:rFonts w:ascii="Times New Roman" w:hAnsi="Times New Roman" w:cs="Times New Roman"/>
        </w:rPr>
        <w:t>, </w:t>
      </w:r>
      <w:r w:rsidR="00617DC3" w:rsidRPr="00787335">
        <w:rPr>
          <w:rFonts w:ascii="Times New Roman" w:hAnsi="Times New Roman" w:cs="Times New Roman"/>
          <w:color w:val="000000"/>
        </w:rPr>
        <w:t xml:space="preserve">our findings highlight </w:t>
      </w:r>
      <w:r w:rsidR="00762018" w:rsidRPr="00787335">
        <w:rPr>
          <w:rFonts w:ascii="Times New Roman" w:hAnsi="Times New Roman" w:cs="Times New Roman" w:hint="eastAsia"/>
          <w:color w:val="000000"/>
        </w:rPr>
        <w:t>a modest but</w:t>
      </w:r>
      <w:r w:rsidR="00617DC3" w:rsidRPr="00787335">
        <w:rPr>
          <w:rFonts w:ascii="Times New Roman" w:hAnsi="Times New Roman" w:cs="Times New Roman"/>
          <w:color w:val="000000"/>
        </w:rPr>
        <w:t xml:space="preserve"> </w:t>
      </w:r>
      <w:r w:rsidR="00762018" w:rsidRPr="00787335">
        <w:rPr>
          <w:rFonts w:ascii="Times New Roman" w:hAnsi="Times New Roman" w:cs="Times New Roman" w:hint="eastAsia"/>
          <w:color w:val="000000"/>
        </w:rPr>
        <w:t>significant</w:t>
      </w:r>
      <w:r w:rsidR="00762018" w:rsidRPr="00787335">
        <w:rPr>
          <w:rFonts w:ascii="Times New Roman" w:hAnsi="Times New Roman" w:cs="Times New Roman"/>
          <w:color w:val="000000"/>
        </w:rPr>
        <w:t xml:space="preserve"> </w:t>
      </w:r>
      <w:r w:rsidR="00617DC3" w:rsidRPr="00787335">
        <w:rPr>
          <w:rFonts w:ascii="Times New Roman" w:hAnsi="Times New Roman" w:cs="Times New Roman"/>
          <w:color w:val="000000"/>
        </w:rPr>
        <w:t>pathway</w:t>
      </w:r>
      <w:r w:rsidR="00617DC3" w:rsidRPr="00787335">
        <w:rPr>
          <w:rFonts w:ascii="Times New Roman" w:hAnsi="Times New Roman" w:cs="Times New Roman" w:hint="eastAsia"/>
          <w:color w:val="000000"/>
        </w:rPr>
        <w:t xml:space="preserve">: </w:t>
      </w:r>
      <w:r w:rsidR="00617DC3" w:rsidRPr="00787335">
        <w:rPr>
          <w:rFonts w:ascii="Times New Roman" w:hAnsi="Times New Roman" w:cs="Times New Roman" w:hint="eastAsia"/>
        </w:rPr>
        <w:t xml:space="preserve">EER increased </w:t>
      </w:r>
      <w:r w:rsidR="008F71ED" w:rsidRPr="00787335">
        <w:rPr>
          <w:rFonts w:ascii="Times New Roman" w:hAnsi="Times New Roman" w:cs="Times New Roman" w:hint="eastAsia"/>
        </w:rPr>
        <w:t xml:space="preserve">obesity </w:t>
      </w:r>
      <w:r w:rsidR="00617DC3" w:rsidRPr="00787335">
        <w:rPr>
          <w:rFonts w:ascii="Times New Roman" w:hAnsi="Times New Roman" w:cs="Times New Roman" w:hint="eastAsia"/>
        </w:rPr>
        <w:t xml:space="preserve">risk via the </w:t>
      </w:r>
      <w:r w:rsidR="00617DC3" w:rsidRPr="00787335">
        <w:rPr>
          <w:rFonts w:ascii="Times New Roman" w:hAnsi="Times New Roman" w:cs="Times New Roman"/>
        </w:rPr>
        <w:t>externalizing</w:t>
      </w:r>
      <w:r w:rsidR="00617DC3" w:rsidRPr="00787335">
        <w:rPr>
          <w:rFonts w:ascii="Times New Roman" w:hAnsi="Times New Roman" w:cs="Times New Roman" w:hint="eastAsia"/>
        </w:rPr>
        <w:t>-</w:t>
      </w:r>
      <w:r w:rsidR="00617DC3" w:rsidRPr="00787335">
        <w:rPr>
          <w:rFonts w:ascii="Times New Roman" w:hAnsi="Times New Roman" w:cs="Times New Roman"/>
        </w:rPr>
        <w:t xml:space="preserve">alcohol </w:t>
      </w:r>
      <w:r w:rsidR="00617DC3" w:rsidRPr="00787335">
        <w:rPr>
          <w:rFonts w:ascii="Times New Roman" w:hAnsi="Times New Roman" w:cs="Times New Roman" w:hint="eastAsia"/>
        </w:rPr>
        <w:t xml:space="preserve">drinking </w:t>
      </w:r>
      <w:r w:rsidR="00617DC3" w:rsidRPr="00787335">
        <w:rPr>
          <w:rFonts w:ascii="Times New Roman" w:hAnsi="Times New Roman" w:cs="Times New Roman"/>
        </w:rPr>
        <w:t xml:space="preserve">frequency </w:t>
      </w:r>
      <w:r w:rsidR="00617DC3" w:rsidRPr="00787335">
        <w:rPr>
          <w:rFonts w:ascii="Times New Roman" w:hAnsi="Times New Roman" w:cs="Times New Roman" w:hint="eastAsia"/>
        </w:rPr>
        <w:t>pathway.</w:t>
      </w:r>
      <w:r w:rsidR="00617DC3" w:rsidRPr="00787335">
        <w:rPr>
          <w:rFonts w:ascii="Times New Roman" w:hAnsi="Times New Roman" w:cs="Times New Roman" w:hint="eastAsia"/>
          <w:color w:val="000000"/>
        </w:rPr>
        <w:t xml:space="preserve"> </w:t>
      </w:r>
      <w:r w:rsidR="008F71ED" w:rsidRPr="00787335">
        <w:rPr>
          <w:rFonts w:ascii="Times New Roman" w:hAnsi="Times New Roman" w:cs="Times New Roman" w:hint="eastAsia"/>
          <w:color w:val="000000"/>
        </w:rPr>
        <w:t>The sex-stratified model results indicated differences between males and females.</w:t>
      </w:r>
    </w:p>
    <w:p w14:paraId="03290BE5" w14:textId="080F6272" w:rsidR="00360FF4" w:rsidRPr="00787335" w:rsidRDefault="00360FF4" w:rsidP="005D5E9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How this study might affect research, practice or policy</w:t>
      </w:r>
    </w:p>
    <w:p w14:paraId="30D07777" w14:textId="009DC354" w:rsidR="00360FF4" w:rsidRPr="00787335" w:rsidRDefault="003975C3" w:rsidP="005D5E9A">
      <w:pPr>
        <w:pStyle w:val="af0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b/>
          <w:bCs/>
        </w:rPr>
      </w:pPr>
      <w:r w:rsidRPr="00787335">
        <w:rPr>
          <w:rFonts w:ascii="Times New Roman" w:hAnsi="Times New Roman" w:cs="Times New Roman"/>
        </w:rPr>
        <w:t xml:space="preserve">Our findings </w:t>
      </w:r>
      <w:r w:rsidR="008F71ED" w:rsidRPr="00787335">
        <w:rPr>
          <w:rFonts w:ascii="Times New Roman" w:hAnsi="Times New Roman" w:cs="Times New Roman"/>
        </w:rPr>
        <w:t>emphasize</w:t>
      </w:r>
      <w:r w:rsidRPr="00787335">
        <w:rPr>
          <w:rFonts w:ascii="Times New Roman" w:hAnsi="Times New Roman" w:cs="Times New Roman"/>
        </w:rPr>
        <w:t xml:space="preserve"> the need for early prevention strategies that integrate mental health and lifestyle interventions, guiding tailored clinical screening and informing public health policies to reduce long-term </w:t>
      </w:r>
      <w:r w:rsidR="008F71ED" w:rsidRPr="00787335">
        <w:rPr>
          <w:rFonts w:ascii="Times New Roman" w:hAnsi="Times New Roman" w:cs="Times New Roman" w:hint="eastAsia"/>
        </w:rPr>
        <w:t xml:space="preserve">obesity </w:t>
      </w:r>
      <w:r w:rsidRPr="00787335">
        <w:rPr>
          <w:rFonts w:ascii="Times New Roman" w:hAnsi="Times New Roman" w:cs="Times New Roman"/>
        </w:rPr>
        <w:t>burden.</w:t>
      </w:r>
      <w:r w:rsidR="00360FF4" w:rsidRPr="00787335">
        <w:rPr>
          <w:rFonts w:ascii="Times New Roman" w:hAnsi="Times New Roman" w:cs="Times New Roman"/>
          <w:b/>
          <w:bCs/>
        </w:rPr>
        <w:br w:type="page"/>
      </w:r>
    </w:p>
    <w:p w14:paraId="720CD6E7" w14:textId="514074DF" w:rsidR="007231FB" w:rsidRPr="00787335" w:rsidRDefault="004F561F" w:rsidP="008132D8">
      <w:pPr>
        <w:spacing w:line="360" w:lineRule="auto"/>
        <w:jc w:val="center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lastRenderedPageBreak/>
        <w:t>Introduction</w:t>
      </w:r>
    </w:p>
    <w:p w14:paraId="719D47AA" w14:textId="13457739" w:rsidR="00F10856" w:rsidRPr="00787335" w:rsidRDefault="004F561F" w:rsidP="004F561F">
      <w:pPr>
        <w:spacing w:line="360" w:lineRule="auto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2D40D3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9965A5" w:rsidRPr="00787335">
        <w:rPr>
          <w:rFonts w:ascii="Times New Roman" w:hAnsi="Times New Roman" w:cs="Times New Roman"/>
          <w:sz w:val="24"/>
          <w:szCs w:val="24"/>
        </w:rPr>
        <w:t>idea</w:t>
      </w:r>
      <w:r w:rsidR="00812F19" w:rsidRPr="00787335">
        <w:rPr>
          <w:rFonts w:ascii="Times New Roman" w:hAnsi="Times New Roman" w:cs="Times New Roman"/>
          <w:sz w:val="24"/>
          <w:szCs w:val="24"/>
        </w:rPr>
        <w:t xml:space="preserve"> that physical and mental </w:t>
      </w:r>
      <w:r w:rsidR="001E69B3" w:rsidRPr="00787335">
        <w:rPr>
          <w:rFonts w:ascii="Times New Roman" w:hAnsi="Times New Roman" w:cs="Times New Roman"/>
          <w:sz w:val="24"/>
          <w:szCs w:val="24"/>
        </w:rPr>
        <w:t xml:space="preserve">disorders </w:t>
      </w:r>
      <w:r w:rsidR="00812F19" w:rsidRPr="00787335">
        <w:rPr>
          <w:rFonts w:ascii="Times New Roman" w:hAnsi="Times New Roman" w:cs="Times New Roman"/>
          <w:sz w:val="24"/>
          <w:szCs w:val="24"/>
        </w:rPr>
        <w:t xml:space="preserve">are closely related has been continually explored since </w:t>
      </w:r>
      <w:r w:rsidR="007758B2" w:rsidRPr="00787335">
        <w:rPr>
          <w:rFonts w:ascii="Times New Roman" w:hAnsi="Times New Roman" w:cs="Times New Roman"/>
          <w:sz w:val="24"/>
          <w:szCs w:val="24"/>
        </w:rPr>
        <w:t>the observations of Aristotle and Hippocrates</w:t>
      </w:r>
      <w:r w:rsidR="002512C1"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5D5E9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921D7" w:rsidRPr="00787335">
        <w:rPr>
          <w:rFonts w:ascii="Times New Roman" w:hAnsi="Times New Roman" w:cs="Times New Roman"/>
          <w:sz w:val="24"/>
          <w:szCs w:val="24"/>
        </w:rPr>
        <w:t xml:space="preserve">and this co-morbidity has been shown to </w:t>
      </w:r>
      <w:r w:rsidR="00051C39" w:rsidRPr="00787335">
        <w:rPr>
          <w:rFonts w:ascii="Times New Roman" w:hAnsi="Times New Roman" w:cs="Times New Roman"/>
          <w:sz w:val="24"/>
          <w:szCs w:val="24"/>
        </w:rPr>
        <w:t>be</w:t>
      </w:r>
      <w:r w:rsidR="005921D7" w:rsidRPr="00787335">
        <w:rPr>
          <w:rFonts w:ascii="Times New Roman" w:hAnsi="Times New Roman" w:cs="Times New Roman"/>
          <w:sz w:val="24"/>
          <w:szCs w:val="24"/>
        </w:rPr>
        <w:t xml:space="preserve"> prevalent </w:t>
      </w:r>
      <w:r w:rsidR="001E69B3" w:rsidRPr="00787335">
        <w:rPr>
          <w:rFonts w:ascii="Times New Roman" w:hAnsi="Times New Roman" w:cs="Times New Roman"/>
          <w:sz w:val="24"/>
          <w:szCs w:val="24"/>
        </w:rPr>
        <w:t>across a wide range of mental and physical health problems</w:t>
      </w:r>
      <w:r w:rsidR="00CF54E6" w:rsidRPr="00787335">
        <w:rPr>
          <w:rFonts w:ascii="Times New Roman" w:hAnsi="Times New Roman" w:cs="Times New Roman"/>
          <w:sz w:val="24"/>
          <w:szCs w:val="24"/>
        </w:rPr>
        <w:t>,</w:t>
      </w:r>
      <w:r w:rsidR="001E69B3" w:rsidRPr="00787335">
        <w:rPr>
          <w:rFonts w:ascii="Times New Roman" w:hAnsi="Times New Roman" w:cs="Times New Roman"/>
          <w:sz w:val="24"/>
          <w:szCs w:val="24"/>
        </w:rPr>
        <w:t xml:space="preserve"> as evidenced by </w:t>
      </w:r>
      <w:r w:rsidR="00EF6D09" w:rsidRPr="00787335">
        <w:rPr>
          <w:rFonts w:ascii="Times New Roman" w:hAnsi="Times New Roman" w:cs="Times New Roman"/>
          <w:sz w:val="24"/>
          <w:szCs w:val="24"/>
        </w:rPr>
        <w:t xml:space="preserve">concepts, such as </w:t>
      </w:r>
      <w:r w:rsidR="001E69B3" w:rsidRPr="00787335">
        <w:rPr>
          <w:rFonts w:ascii="Times New Roman" w:hAnsi="Times New Roman" w:cs="Times New Roman"/>
          <w:sz w:val="24"/>
          <w:szCs w:val="24"/>
        </w:rPr>
        <w:t xml:space="preserve">a </w:t>
      </w:r>
      <w:r w:rsidR="008274EF" w:rsidRPr="00787335">
        <w:rPr>
          <w:rFonts w:ascii="Times New Roman" w:hAnsi="Times New Roman" w:cs="Times New Roman"/>
          <w:sz w:val="24"/>
          <w:szCs w:val="24"/>
        </w:rPr>
        <w:t>general</w:t>
      </w:r>
      <w:r w:rsidR="001E69B3" w:rsidRPr="00787335">
        <w:rPr>
          <w:rFonts w:ascii="Times New Roman" w:hAnsi="Times New Roman" w:cs="Times New Roman"/>
          <w:sz w:val="24"/>
          <w:szCs w:val="24"/>
        </w:rPr>
        <w:t xml:space="preserve"> disease </w:t>
      </w:r>
      <w:r w:rsidR="003E7920" w:rsidRPr="00787335">
        <w:rPr>
          <w:rFonts w:ascii="Times New Roman" w:hAnsi="Times New Roman" w:cs="Times New Roman"/>
          <w:sz w:val="24"/>
          <w:szCs w:val="24"/>
        </w:rPr>
        <w:t xml:space="preserve">(d) </w:t>
      </w:r>
      <w:r w:rsidR="001E69B3" w:rsidRPr="00787335">
        <w:rPr>
          <w:rFonts w:ascii="Times New Roman" w:hAnsi="Times New Roman" w:cs="Times New Roman"/>
          <w:sz w:val="24"/>
          <w:szCs w:val="24"/>
        </w:rPr>
        <w:t>factor</w:t>
      </w:r>
      <w:r w:rsidR="0093352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n&lt;/Author&gt;&lt;Year&gt;2025&lt;/Year&gt;&lt;RecNum&gt;4&lt;/RecNum&gt;&lt;DisplayText&gt;&lt;style face="superscript"&gt;1&lt;/style&gt;&lt;/DisplayText&gt;&lt;record&gt;&lt;rec-number&gt;4&lt;/rec-number&gt;&lt;foreign-keys&gt;&lt;key app="EN" db-id="vsffpewp2pasryevdxixv0a35xzr50xrs0s9" timestamp="1757450032"&gt;4&lt;/key&gt;&lt;/foreign-keys&gt;&lt;ref-type name="Journal Article"&gt;17&lt;/ref-type&gt;&lt;contributors&gt;&lt;authors&gt;&lt;author&gt;Sun, Hongyi&lt;/author&gt;&lt;author&gt;Carr, Hannah&lt;/author&gt;&lt;author&gt;Garcia-Argibay, Miguel&lt;/author&gt;&lt;author&gt;Cortese, Samuele&lt;/author&gt;&lt;author&gt;Solmi, Marco&lt;/author&gt;&lt;author&gt;Golm, Dennis&lt;/author&gt;&lt;author&gt;Brandt, Valerie&lt;/author&gt;&lt;/authors&gt;&lt;/contributors&gt;&lt;titles&gt;&lt;title&gt;Large-scale evidence of a general disease (‘d’) factor accounting for both mental and physical health disorders in different age groups&lt;/title&gt;&lt;secondary-title&gt;Psychological Medicine&lt;/secondary-title&gt;&lt;/titles&gt;&lt;periodical&gt;&lt;full-title&gt;Psychological Medicine&lt;/full-title&gt;&lt;/periodical&gt;&lt;pages&gt;e78&lt;/pages&gt;&lt;volume&gt;55&lt;/volume&gt;&lt;keywords&gt;&lt;keyword&gt;Comorbidity&lt;/keyword&gt;&lt;keyword&gt;lifestyle&lt;/keyword&gt;&lt;keyword&gt;multi-morbidity&lt;/keyword&gt;&lt;keyword&gt;wellbeing&lt;/keyword&gt;&lt;keyword&gt;“d” factor&lt;/keyword&gt;&lt;/keywords&gt;&lt;dates&gt;&lt;year&gt;2025&lt;/year&gt;&lt;/dates&gt;&lt;publisher&gt;Cambridge University Press&lt;/publisher&gt;&lt;isbn&gt;0033-2917&lt;/isbn&gt;&lt;urls&gt;&lt;related-urls&gt;&lt;url&gt;https://www.cambridge.org/core/product/96B87CFD03D77CF99A41C970342C9E9C&lt;/url&gt;&lt;/related-urls&gt;&lt;/urls&gt;&lt;custom7&gt;e78&lt;/custom7&gt;&lt;electronic-resource-num&gt;10.1017/S0033291725000522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984CBE" w:rsidRPr="0078733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EF6D09" w:rsidRPr="00787335">
        <w:rPr>
          <w:rFonts w:ascii="Times New Roman" w:hAnsi="Times New Roman" w:cs="Times New Roman"/>
          <w:sz w:val="24"/>
          <w:szCs w:val="24"/>
        </w:rPr>
        <w:t xml:space="preserve"> and frailty</w:t>
      </w:r>
      <w:r w:rsidR="00C2585A" w:rsidRPr="00787335">
        <w:rPr>
          <w:rFonts w:ascii="Times New Roman" w:hAnsi="Times New Roman" w:cs="Times New Roman"/>
          <w:sz w:val="24"/>
          <w:szCs w:val="24"/>
        </w:rPr>
        <w:t>.</w:t>
      </w:r>
      <w:r w:rsidR="00EF6D0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CF54E6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ied&lt;/Author&gt;&lt;Year&gt;2001&lt;/Year&gt;&lt;RecNum&gt;4&lt;/RecNum&gt;&lt;DisplayText&gt;&lt;style face="superscript"&gt;2&lt;/style&gt;&lt;/DisplayText&gt;&lt;record&gt;&lt;rec-number&gt;4&lt;/rec-number&gt;&lt;foreign-keys&gt;&lt;key app="EN" db-id="0aw9dfrem9xweqew5tvvzw94zp2tpwtzx2st" timestamp="1757536281"&gt;4&lt;/key&gt;&lt;/foreign-keys&gt;&lt;ref-type name="Journal Article"&gt;17&lt;/ref-type&gt;&lt;contributors&gt;&lt;authors&gt;&lt;author&gt;Fried, Linda P.&lt;/author&gt;&lt;author&gt;Tangen, Catherine M.&lt;/author&gt;&lt;author&gt;Walston, Jeremy&lt;/author&gt;&lt;author&gt;Newman, Anne B.&lt;/author&gt;&lt;author&gt;Hirsch, Calvin&lt;/author&gt;&lt;author&gt;Gottdiener, John&lt;/author&gt;&lt;author&gt;Seeman, Teresa&lt;/author&gt;&lt;author&gt;Tracy, Russell&lt;/author&gt;&lt;author&gt;Kop, Willem J.&lt;/author&gt;&lt;author&gt;Burke, Gregory&lt;/author&gt;&lt;author&gt;McBurnie, Mary Ann&lt;/author&gt;&lt;/authors&gt;&lt;/contributors&gt;&lt;titles&gt;&lt;title&gt;Frailty in Older Adults: Evidence for a Phenotype&lt;/title&gt;&lt;secondary-title&gt;The Journals of Gerontology: Series A&lt;/secondary-title&gt;&lt;/titles&gt;&lt;periodical&gt;&lt;full-title&gt;The Journals of Gerontology: Series A&lt;/full-title&gt;&lt;/periodical&gt;&lt;pages&gt;M146-M157&lt;/pages&gt;&lt;volume&gt;56&lt;/volume&gt;&lt;number&gt;3&lt;/number&gt;&lt;dates&gt;&lt;year&gt;2001&lt;/year&gt;&lt;/dates&gt;&lt;isbn&gt;1079-5006&lt;/isbn&gt;&lt;urls&gt;&lt;related-urls&gt;&lt;url&gt;https://doi.org/10.1093/gerona/56.3.M146&lt;/url&gt;&lt;/related-urls&gt;&lt;/urls&gt;&lt;electronic-resource-num&gt;10.1093/gerona/56.3.M146&lt;/electronic-resource-num&gt;&lt;access-date&gt;9/9/2025&lt;/access-date&gt;&lt;/record&gt;&lt;/Cite&gt;&lt;/EndNote&gt;</w:instrText>
      </w:r>
      <w:r w:rsidR="00CF54E6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984CBE" w:rsidRPr="0078733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CF54E6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1E69B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E271D" w:rsidRPr="00787335">
        <w:rPr>
          <w:rFonts w:ascii="Times New Roman" w:hAnsi="Times New Roman" w:cs="Times New Roman"/>
          <w:sz w:val="24"/>
          <w:szCs w:val="24"/>
        </w:rPr>
        <w:t xml:space="preserve">Broad associations between physical and mental conditions </w:t>
      </w:r>
      <w:r w:rsidR="001E69B3" w:rsidRPr="00787335">
        <w:rPr>
          <w:rFonts w:ascii="Times New Roman" w:hAnsi="Times New Roman" w:cs="Times New Roman"/>
          <w:sz w:val="24"/>
          <w:szCs w:val="24"/>
        </w:rPr>
        <w:t>ha</w:t>
      </w:r>
      <w:r w:rsidR="009E77D5" w:rsidRPr="00787335">
        <w:rPr>
          <w:rFonts w:ascii="Times New Roman" w:hAnsi="Times New Roman" w:cs="Times New Roman"/>
          <w:sz w:val="24"/>
          <w:szCs w:val="24"/>
        </w:rPr>
        <w:t>ve</w:t>
      </w:r>
      <w:r w:rsidR="001E69B3" w:rsidRPr="00787335">
        <w:rPr>
          <w:rFonts w:ascii="Times New Roman" w:hAnsi="Times New Roman" w:cs="Times New Roman"/>
          <w:sz w:val="24"/>
          <w:szCs w:val="24"/>
        </w:rPr>
        <w:t xml:space="preserve"> recently been shown in adolescence, middle age</w:t>
      </w:r>
      <w:r w:rsidR="00E236B8"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1E69B3" w:rsidRPr="00787335">
        <w:rPr>
          <w:rFonts w:ascii="Times New Roman" w:hAnsi="Times New Roman" w:cs="Times New Roman"/>
          <w:sz w:val="24"/>
          <w:szCs w:val="24"/>
        </w:rPr>
        <w:t xml:space="preserve"> and old age</w:t>
      </w:r>
      <w:r w:rsidR="00C2585A" w:rsidRPr="00787335">
        <w:rPr>
          <w:rFonts w:ascii="Times New Roman" w:hAnsi="Times New Roman" w:cs="Times New Roman"/>
          <w:sz w:val="24"/>
          <w:szCs w:val="24"/>
        </w:rPr>
        <w:t>.</w:t>
      </w:r>
      <w:r w:rsidR="001E69B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144B4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n&lt;/Author&gt;&lt;Year&gt;2025&lt;/Year&gt;&lt;RecNum&gt;4&lt;/RecNum&gt;&lt;DisplayText&gt;&lt;style face="superscript"&gt;1&lt;/style&gt;&lt;/DisplayText&gt;&lt;record&gt;&lt;rec-number&gt;4&lt;/rec-number&gt;&lt;foreign-keys&gt;&lt;key app="EN" db-id="vsffpewp2pasryevdxixv0a35xzr50xrs0s9" timestamp="1757450032"&gt;4&lt;/key&gt;&lt;/foreign-keys&gt;&lt;ref-type name="Journal Article"&gt;17&lt;/ref-type&gt;&lt;contributors&gt;&lt;authors&gt;&lt;author&gt;Sun, Hongyi&lt;/author&gt;&lt;author&gt;Carr, Hannah&lt;/author&gt;&lt;author&gt;Garcia-Argibay, Miguel&lt;/author&gt;&lt;author&gt;Cortese, Samuele&lt;/author&gt;&lt;author&gt;Solmi, Marco&lt;/author&gt;&lt;author&gt;Golm, Dennis&lt;/author&gt;&lt;author&gt;Brandt, Valerie&lt;/author&gt;&lt;/authors&gt;&lt;/contributors&gt;&lt;titles&gt;&lt;title&gt;Large-scale evidence of a general disease (‘d’) factor accounting for both mental and physical health disorders in different age groups&lt;/title&gt;&lt;secondary-title&gt;Psychological Medicine&lt;/secondary-title&gt;&lt;/titles&gt;&lt;periodical&gt;&lt;full-title&gt;Psychological Medicine&lt;/full-title&gt;&lt;/periodical&gt;&lt;pages&gt;e78&lt;/pages&gt;&lt;volume&gt;55&lt;/volume&gt;&lt;keywords&gt;&lt;keyword&gt;Comorbidity&lt;/keyword&gt;&lt;keyword&gt;lifestyle&lt;/keyword&gt;&lt;keyword&gt;multi-morbidity&lt;/keyword&gt;&lt;keyword&gt;wellbeing&lt;/keyword&gt;&lt;keyword&gt;“d” factor&lt;/keyword&gt;&lt;/keywords&gt;&lt;dates&gt;&lt;year&gt;2025&lt;/year&gt;&lt;/dates&gt;&lt;publisher&gt;Cambridge University Press&lt;/publisher&gt;&lt;isbn&gt;0033-2917&lt;/isbn&gt;&lt;urls&gt;&lt;related-urls&gt;&lt;url&gt;https://www.cambridge.org/core/product/96B87CFD03D77CF99A41C970342C9E9C&lt;/url&gt;&lt;/related-urls&gt;&lt;/urls&gt;&lt;custom7&gt;e78&lt;/custom7&gt;&lt;electronic-resource-num&gt;10.1017/S0033291725000522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4144B4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984CBE" w:rsidRPr="0078733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4144B4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0224F1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E51EF7" w:rsidRPr="00787335">
        <w:rPr>
          <w:rFonts w:ascii="Times New Roman" w:hAnsi="Times New Roman" w:cs="Times New Roman"/>
          <w:sz w:val="24"/>
          <w:szCs w:val="24"/>
        </w:rPr>
        <w:t xml:space="preserve">The comorbidity between </w:t>
      </w:r>
      <w:r w:rsidR="00E75132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001E04" w:rsidRPr="00787335">
        <w:rPr>
          <w:rFonts w:ascii="Times New Roman" w:hAnsi="Times New Roman" w:cs="Times New Roman"/>
          <w:sz w:val="24"/>
          <w:szCs w:val="24"/>
        </w:rPr>
        <w:t xml:space="preserve"> and mental health </w:t>
      </w:r>
      <w:r w:rsidR="006A6E6C" w:rsidRPr="00787335">
        <w:rPr>
          <w:rFonts w:ascii="Times New Roman" w:hAnsi="Times New Roman" w:cs="Times New Roman"/>
          <w:sz w:val="24"/>
          <w:szCs w:val="24"/>
        </w:rPr>
        <w:t xml:space="preserve">has been </w:t>
      </w:r>
      <w:r w:rsidR="00015396" w:rsidRPr="00787335">
        <w:rPr>
          <w:rFonts w:ascii="Times New Roman" w:hAnsi="Times New Roman" w:cs="Times New Roman"/>
          <w:sz w:val="24"/>
          <w:szCs w:val="24"/>
        </w:rPr>
        <w:t xml:space="preserve">well </w:t>
      </w:r>
      <w:r w:rsidR="00F25F29" w:rsidRPr="00787335">
        <w:rPr>
          <w:rFonts w:ascii="Times New Roman" w:hAnsi="Times New Roman" w:cs="Times New Roman"/>
          <w:sz w:val="24"/>
          <w:szCs w:val="24"/>
        </w:rPr>
        <w:t>evidenced</w:t>
      </w:r>
      <w:r w:rsidR="00C2585A" w:rsidRPr="00787335">
        <w:rPr>
          <w:rFonts w:ascii="Times New Roman" w:hAnsi="Times New Roman" w:cs="Times New Roman"/>
          <w:sz w:val="24"/>
          <w:szCs w:val="24"/>
        </w:rPr>
        <w:t>.</w:t>
      </w:r>
      <w:r w:rsidR="00FD186F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003F3E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984CBE" w:rsidRPr="007873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umpton&lt;/Author&gt;&lt;Year&gt;2013&lt;/Year&gt;&lt;RecNum&gt;72&lt;/RecNum&gt;&lt;DisplayText&gt;&lt;style face="superscript"&gt;3&lt;/style&gt;&lt;/DisplayText&gt;&lt;record&gt;&lt;rec-number&gt;72&lt;/rec-number&gt;&lt;foreign-keys&gt;&lt;key app="EN" db-id="vsffpewp2pasryevdxixv0a35xzr50xrs0s9" timestamp="1764596920"&gt;72&lt;/key&gt;&lt;/foreign-keys&gt;&lt;ref-type name="Journal Article"&gt;17&lt;/ref-type&gt;&lt;contributors&gt;&lt;authors&gt;&lt;author&gt;Brumpton, B.&lt;/author&gt;&lt;author&gt;Langhammer, A.&lt;/author&gt;&lt;author&gt;Romundstad, P.&lt;/author&gt;&lt;author&gt;Chen, Y.&lt;/author&gt;&lt;author&gt;Mai, X. M.&lt;/author&gt;&lt;/authors&gt;&lt;/contributors&gt;&lt;titles&gt;&lt;title&gt;The associations of anxiety and depression symptoms with weight change and incident obesity: The HUNT Study&lt;/title&gt;&lt;secondary-title&gt;International Journal of Obesity&lt;/secondary-title&gt;&lt;/titles&gt;&lt;periodical&gt;&lt;full-title&gt;International Journal of Obesity&lt;/full-title&gt;&lt;/periodical&gt;&lt;pages&gt;1268-1274&lt;/pages&gt;&lt;volume&gt;37&lt;/volume&gt;&lt;number&gt;9&lt;/number&gt;&lt;dates&gt;&lt;year&gt;2013&lt;/year&gt;&lt;pub-dates&gt;&lt;date&gt;2013/09/01&lt;/date&gt;&lt;/pub-dates&gt;&lt;/dates&gt;&lt;isbn&gt;1476-5497&lt;/isbn&gt;&lt;urls&gt;&lt;related-urls&gt;&lt;url&gt;https://doi.org/10.1038/ijo.2012.204&lt;/url&gt;&lt;/related-urls&gt;&lt;/urls&gt;&lt;electronic-resource-num&gt;10.1038/ijo.2012.204&lt;/electronic-resource-num&gt;&lt;/record&gt;&lt;/Cite&gt;&lt;/EndNote&gt;</w:instrText>
      </w:r>
      <w:r w:rsidR="00003F3E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984CBE" w:rsidRPr="00787335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003F3E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003F3E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AC4993" w:rsidRPr="00787335">
        <w:rPr>
          <w:rFonts w:ascii="Times New Roman" w:hAnsi="Times New Roman" w:cs="Times New Roman" w:hint="eastAsia"/>
          <w:sz w:val="24"/>
          <w:szCs w:val="24"/>
        </w:rPr>
        <w:t>For instance,</w:t>
      </w:r>
      <w:r w:rsidR="006C5CE2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AC4993" w:rsidRPr="00787335">
        <w:rPr>
          <w:rFonts w:ascii="Times New Roman" w:hAnsi="Times New Roman" w:cs="Times New Roman" w:hint="eastAsia"/>
          <w:sz w:val="24"/>
          <w:szCs w:val="24"/>
        </w:rPr>
        <w:t>a</w:t>
      </w:r>
      <w:r w:rsidR="00A55A2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8081D" w:rsidRPr="00787335">
        <w:rPr>
          <w:rFonts w:ascii="Times New Roman" w:hAnsi="Times New Roman" w:cs="Times New Roman" w:hint="eastAsia"/>
          <w:sz w:val="24"/>
          <w:szCs w:val="24"/>
        </w:rPr>
        <w:t>prospective</w:t>
      </w:r>
      <w:r w:rsidR="00DA6468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5A27" w:rsidRPr="00787335">
        <w:rPr>
          <w:rFonts w:ascii="Times New Roman" w:hAnsi="Times New Roman" w:cs="Times New Roman"/>
          <w:sz w:val="24"/>
          <w:szCs w:val="24"/>
        </w:rPr>
        <w:t xml:space="preserve">study </w:t>
      </w:r>
      <w:r w:rsidR="001E69B3" w:rsidRPr="00787335">
        <w:rPr>
          <w:rFonts w:ascii="Times New Roman" w:hAnsi="Times New Roman" w:cs="Times New Roman"/>
          <w:sz w:val="24"/>
          <w:szCs w:val="24"/>
        </w:rPr>
        <w:t>from</w:t>
      </w:r>
      <w:r w:rsidR="00DA6468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8081D" w:rsidRPr="00787335">
        <w:rPr>
          <w:rFonts w:ascii="Times New Roman" w:hAnsi="Times New Roman" w:cs="Times New Roman" w:hint="eastAsia"/>
          <w:sz w:val="24"/>
          <w:szCs w:val="24"/>
        </w:rPr>
        <w:t>Norway</w:t>
      </w:r>
      <w:r w:rsidR="001E69B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A55A27" w:rsidRPr="00787335">
        <w:rPr>
          <w:rFonts w:ascii="Times New Roman" w:hAnsi="Times New Roman" w:cs="Times New Roman"/>
          <w:sz w:val="24"/>
          <w:szCs w:val="24"/>
        </w:rPr>
        <w:t xml:space="preserve">found </w:t>
      </w:r>
      <w:r w:rsidR="0068081D" w:rsidRPr="00787335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68081D" w:rsidRPr="00787335">
        <w:rPr>
          <w:rFonts w:ascii="Times New Roman" w:hAnsi="Times New Roman" w:cs="Times New Roman"/>
          <w:sz w:val="24"/>
          <w:szCs w:val="24"/>
        </w:rPr>
        <w:t>longitudinal</w:t>
      </w:r>
      <w:r w:rsidR="0068081D" w:rsidRPr="00787335">
        <w:rPr>
          <w:rFonts w:ascii="Times New Roman" w:hAnsi="Times New Roman" w:cs="Times New Roman" w:hint="eastAsia"/>
          <w:sz w:val="24"/>
          <w:szCs w:val="24"/>
        </w:rPr>
        <w:t xml:space="preserve"> association between mental health conditions </w:t>
      </w:r>
      <w:r w:rsidR="0068081D" w:rsidRPr="00787335">
        <w:rPr>
          <w:rFonts w:ascii="Times New Roman" w:hAnsi="Times New Roman" w:cs="Times New Roman"/>
          <w:sz w:val="24"/>
          <w:szCs w:val="24"/>
        </w:rPr>
        <w:t>and</w:t>
      </w:r>
      <w:r w:rsidR="0068081D" w:rsidRPr="00787335">
        <w:rPr>
          <w:rFonts w:ascii="Times New Roman" w:hAnsi="Times New Roman" w:cs="Times New Roman" w:hint="eastAsia"/>
          <w:sz w:val="24"/>
          <w:szCs w:val="24"/>
        </w:rPr>
        <w:t xml:space="preserve"> obesity in adults</w:t>
      </w:r>
      <w:r w:rsidR="002E0850" w:rsidRPr="00787335">
        <w:rPr>
          <w:rFonts w:ascii="Times New Roman" w:hAnsi="Times New Roman" w:cs="Times New Roman"/>
          <w:sz w:val="24"/>
          <w:szCs w:val="24"/>
        </w:rPr>
        <w:t>.</w:t>
      </w:r>
      <w:r w:rsidR="00C3633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8081D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984CBE" w:rsidRPr="007873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umpton&lt;/Author&gt;&lt;Year&gt;2013&lt;/Year&gt;&lt;RecNum&gt;72&lt;/RecNum&gt;&lt;DisplayText&gt;&lt;style face="superscript"&gt;3&lt;/style&gt;&lt;/DisplayText&gt;&lt;record&gt;&lt;rec-number&gt;72&lt;/rec-number&gt;&lt;foreign-keys&gt;&lt;key app="EN" db-id="vsffpewp2pasryevdxixv0a35xzr50xrs0s9" timestamp="1764596920"&gt;72&lt;/key&gt;&lt;/foreign-keys&gt;&lt;ref-type name="Journal Article"&gt;17&lt;/ref-type&gt;&lt;contributors&gt;&lt;authors&gt;&lt;author&gt;Brumpton, B.&lt;/author&gt;&lt;author&gt;Langhammer, A.&lt;/author&gt;&lt;author&gt;Romundstad, P.&lt;/author&gt;&lt;author&gt;Chen, Y.&lt;/author&gt;&lt;author&gt;Mai, X. M.&lt;/author&gt;&lt;/authors&gt;&lt;/contributors&gt;&lt;titles&gt;&lt;title&gt;The associations of anxiety and depression symptoms with weight change and incident obesity: The HUNT Study&lt;/title&gt;&lt;secondary-title&gt;International Journal of Obesity&lt;/secondary-title&gt;&lt;/titles&gt;&lt;periodical&gt;&lt;full-title&gt;International Journal of Obesity&lt;/full-title&gt;&lt;/periodical&gt;&lt;pages&gt;1268-1274&lt;/pages&gt;&lt;volume&gt;37&lt;/volume&gt;&lt;number&gt;9&lt;/number&gt;&lt;dates&gt;&lt;year&gt;2013&lt;/year&gt;&lt;pub-dates&gt;&lt;date&gt;2013/09/01&lt;/date&gt;&lt;/pub-dates&gt;&lt;/dates&gt;&lt;isbn&gt;1476-5497&lt;/isbn&gt;&lt;urls&gt;&lt;related-urls&gt;&lt;url&gt;https://doi.org/10.1038/ijo.2012.204&lt;/url&gt;&lt;/related-urls&gt;&lt;/urls&gt;&lt;electronic-resource-num&gt;10.1038/ijo.2012.204&lt;/electronic-resource-num&gt;&lt;/record&gt;&lt;/Cite&gt;&lt;/EndNote&gt;</w:instrText>
      </w:r>
      <w:r w:rsidR="0068081D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984CBE" w:rsidRPr="00787335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68081D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0C67EA" w:rsidRPr="0078733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9D32664" w14:textId="67309261" w:rsidR="000A6B59" w:rsidRPr="00787335" w:rsidRDefault="00022443" w:rsidP="00C43F69">
      <w:pPr>
        <w:spacing w:line="360" w:lineRule="auto"/>
        <w:ind w:firstLine="720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Obesity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787335">
        <w:rPr>
          <w:rFonts w:ascii="Times New Roman" w:hAnsi="Times New Roman" w:cs="Times New Roman"/>
          <w:sz w:val="24"/>
          <w:szCs w:val="24"/>
        </w:rPr>
        <w:t>as a key cardio-metabolic condition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787335">
        <w:rPr>
          <w:rFonts w:ascii="Times New Roman" w:hAnsi="Times New Roman" w:cs="Times New Roman"/>
          <w:sz w:val="24"/>
          <w:szCs w:val="24"/>
        </w:rPr>
        <w:t>is a major global public health concern and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>substantially increases the risk of cardiovascular diseases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and diabetes, </w:t>
      </w:r>
      <w:r w:rsidRPr="00787335">
        <w:rPr>
          <w:rFonts w:ascii="Times New Roman" w:hAnsi="Times New Roman" w:cs="Times New Roman"/>
          <w:sz w:val="24"/>
          <w:szCs w:val="24"/>
        </w:rPr>
        <w:t>which remain among the leading causes of mortality worldwide</w:t>
      </w:r>
      <w:r w:rsidRPr="00787335">
        <w:rPr>
          <w:rFonts w:ascii="Times New Roman" w:hAnsi="Times New Roman" w:cs="Times New Roman" w:hint="eastAsia"/>
          <w:sz w:val="24"/>
          <w:szCs w:val="24"/>
        </w:rPr>
        <w:t>.</w:t>
      </w:r>
      <w:r w:rsidR="00FB58A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B96738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984CBE" w:rsidRPr="007873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duganathan&lt;/Author&gt;&lt;Year&gt;2022&lt;/Year&gt;&lt;RecNum&gt;8&lt;/RecNum&gt;&lt;DisplayText&gt;&lt;style face="superscript"&gt;4&lt;/style&gt;&lt;/DisplayText&gt;&lt;record&gt;&lt;rec-number&gt;8&lt;/rec-number&gt;&lt;foreign-keys&gt;&lt;key app="EN" db-id="vsffpewp2pasryevdxixv0a35xzr50xrs0s9" timestamp="1757450032"&gt;8&lt;/key&gt;&lt;/foreign-keys&gt;&lt;ref-type name="Journal Article"&gt;17&lt;/ref-type&gt;&lt;contributors&gt;&lt;authors&gt;&lt;author&gt;Muthiah Vaduganathan&lt;/author&gt;&lt;author&gt;George A. Mensah&lt;/author&gt;&lt;author&gt;Justine Varieur Turco&lt;/author&gt;&lt;author&gt;Valentin Fuster&lt;/author&gt;&lt;author&gt;Gregory A. Roth&lt;/author&gt;&lt;/authors&gt;&lt;/contributors&gt;&lt;titles&gt;&lt;title&gt;The Global Burden of Cardiovascular Diseases and Risk&lt;/title&gt;&lt;secondary-title&gt;JACC&lt;/secondary-title&gt;&lt;/titles&gt;&lt;periodical&gt;&lt;full-title&gt;JACC&lt;/full-title&gt;&lt;/periodical&gt;&lt;pages&gt;2361-2371&lt;/pages&gt;&lt;volume&gt;80&lt;/volume&gt;&lt;number&gt;25&lt;/number&gt;&lt;dates&gt;&lt;year&gt;2022&lt;/year&gt;&lt;/dates&gt;&lt;urls&gt;&lt;related-urls&gt;&lt;url&gt;https://www.jacc.org/doi/abs/10.1016/j.jacc.2022.11.005&lt;/url&gt;&lt;/related-urls&gt;&lt;/urls&gt;&lt;electronic-resource-num&gt;doi:10.1016/j.jacc.2022.11.005&lt;/electronic-resource-num&gt;&lt;/record&gt;&lt;/Cite&gt;&lt;/EndNote&gt;</w:instrText>
      </w:r>
      <w:r w:rsidR="00B96738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984CBE" w:rsidRPr="00787335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B96738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F6275A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45AC9" w:rsidRPr="00787335">
        <w:rPr>
          <w:rFonts w:ascii="Times New Roman" w:hAnsi="Times New Roman" w:cs="Times New Roman" w:hint="eastAsia"/>
          <w:sz w:val="24"/>
          <w:szCs w:val="24"/>
        </w:rPr>
        <w:t>T</w:t>
      </w:r>
      <w:r w:rsidR="00794CF4" w:rsidRPr="00787335">
        <w:rPr>
          <w:rFonts w:ascii="Times New Roman" w:hAnsi="Times New Roman" w:cs="Times New Roman"/>
          <w:sz w:val="24"/>
          <w:szCs w:val="24"/>
        </w:rPr>
        <w:t xml:space="preserve">he </w:t>
      </w:r>
      <w:r w:rsidR="0089470E" w:rsidRPr="00787335">
        <w:rPr>
          <w:rFonts w:ascii="Times New Roman" w:hAnsi="Times New Roman" w:cs="Times New Roman"/>
          <w:sz w:val="24"/>
          <w:szCs w:val="24"/>
        </w:rPr>
        <w:t xml:space="preserve">prevalence of </w:t>
      </w:r>
      <w:r w:rsidR="004F163E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B9602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9470E" w:rsidRPr="00787335">
        <w:rPr>
          <w:rFonts w:ascii="Times New Roman" w:hAnsi="Times New Roman" w:cs="Times New Roman"/>
          <w:sz w:val="24"/>
          <w:szCs w:val="24"/>
        </w:rPr>
        <w:t xml:space="preserve">among children and </w:t>
      </w:r>
      <w:r w:rsidR="00F07AFB" w:rsidRPr="00787335">
        <w:rPr>
          <w:rFonts w:ascii="Times New Roman" w:hAnsi="Times New Roman" w:cs="Times New Roman"/>
          <w:sz w:val="24"/>
          <w:szCs w:val="24"/>
        </w:rPr>
        <w:t>adolescents</w:t>
      </w:r>
      <w:r w:rsidR="0089470E" w:rsidRPr="00787335">
        <w:rPr>
          <w:rFonts w:ascii="Times New Roman" w:hAnsi="Times New Roman" w:cs="Times New Roman"/>
          <w:sz w:val="24"/>
          <w:szCs w:val="24"/>
        </w:rPr>
        <w:t xml:space="preserve"> has been increasing in recent decades and </w:t>
      </w:r>
      <w:r w:rsidR="00306538" w:rsidRPr="00787335">
        <w:rPr>
          <w:rFonts w:ascii="Times New Roman" w:hAnsi="Times New Roman" w:cs="Times New Roman"/>
          <w:sz w:val="24"/>
          <w:szCs w:val="24"/>
        </w:rPr>
        <w:t xml:space="preserve">is </w:t>
      </w:r>
      <w:r w:rsidR="0089470E" w:rsidRPr="00787335">
        <w:rPr>
          <w:rFonts w:ascii="Times New Roman" w:hAnsi="Times New Roman" w:cs="Times New Roman"/>
          <w:sz w:val="24"/>
          <w:szCs w:val="24"/>
        </w:rPr>
        <w:t>emerging as a public health issue</w:t>
      </w:r>
      <w:r w:rsidRPr="00787335">
        <w:rPr>
          <w:rFonts w:ascii="Times New Roman" w:hAnsi="Times New Roman" w:cs="Times New Roman" w:hint="eastAsia"/>
          <w:sz w:val="24"/>
          <w:szCs w:val="24"/>
        </w:rPr>
        <w:t>.</w:t>
      </w:r>
      <w:r w:rsidR="009C310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C5DFC" w:rsidRPr="00787335">
        <w:rPr>
          <w:rFonts w:ascii="Times New Roman" w:hAnsi="Times New Roman" w:cs="Times New Roman"/>
          <w:sz w:val="24"/>
          <w:szCs w:val="24"/>
        </w:rPr>
        <w:fldChar w:fldCharType="begin">
          <w:fldData xml:space="preserve">c2NodXJlbiwgVy4gTS4gTW9uaXF1ZTwvYXV0aG9yPjxhdXRob3I+VmljdG9yYSwgQ2VzYXIgRy48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</w:fldData>
        </w:fldChar>
      </w:r>
      <w:r w:rsidR="00984CBE" w:rsidRPr="0078733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YmFyY2EtR8OzbWV6PC9BdXRob3I+PFllYXI+MjAxNzwv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==
</w:fldData>
        </w:fldChar>
      </w:r>
      <w:r w:rsidR="00984CBE" w:rsidRPr="0078733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84CBE" w:rsidRPr="00787335">
        <w:rPr>
          <w:rFonts w:ascii="Times New Roman" w:hAnsi="Times New Roman" w:cs="Times New Roman"/>
          <w:sz w:val="24"/>
          <w:szCs w:val="24"/>
        </w:rPr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begin">
          <w:fldData xml:space="preserve">c2NodXJlbiwgVy4gTS4gTW9uaXF1ZTwvYXV0aG9yPjxhdXRob3I+VmljdG9yYSwgQ2VzYXIgRy48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</w:fldData>
        </w:fldChar>
      </w:r>
      <w:r w:rsidR="00984CBE" w:rsidRPr="0078733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84CBE" w:rsidRPr="00787335">
        <w:rPr>
          <w:rFonts w:ascii="Times New Roman" w:hAnsi="Times New Roman" w:cs="Times New Roman"/>
          <w:sz w:val="24"/>
          <w:szCs w:val="24"/>
        </w:rPr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4C5DFC" w:rsidRPr="00787335">
        <w:rPr>
          <w:rFonts w:ascii="Times New Roman" w:hAnsi="Times New Roman" w:cs="Times New Roman"/>
          <w:sz w:val="24"/>
          <w:szCs w:val="24"/>
        </w:rPr>
      </w:r>
      <w:r w:rsidR="004C5DFC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984CBE" w:rsidRPr="00787335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4C5DFC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89470E" w:rsidRPr="00787335">
        <w:rPr>
          <w:rFonts w:ascii="Times New Roman" w:hAnsi="Times New Roman" w:cs="Times New Roman"/>
          <w:sz w:val="24"/>
          <w:szCs w:val="24"/>
        </w:rPr>
        <w:t xml:space="preserve"> Evidence from a global sample suggest</w:t>
      </w:r>
      <w:r w:rsidR="00575FA1" w:rsidRPr="00787335">
        <w:rPr>
          <w:rFonts w:ascii="Times New Roman" w:hAnsi="Times New Roman" w:cs="Times New Roman" w:hint="eastAsia"/>
          <w:sz w:val="24"/>
          <w:szCs w:val="24"/>
        </w:rPr>
        <w:t>s that the prevalence of obesity among children and adolescents increased approximately eightfold between 1975 a</w:t>
      </w:r>
      <w:r w:rsidR="00575FA1" w:rsidRPr="00787335">
        <w:rPr>
          <w:rFonts w:ascii="Times New Roman" w:hAnsi="Times New Roman" w:cs="Times New Roman"/>
          <w:sz w:val="24"/>
          <w:szCs w:val="24"/>
        </w:rPr>
        <w:t>nd 2016</w:t>
      </w:r>
      <w:r w:rsidR="002E0850" w:rsidRPr="00787335">
        <w:rPr>
          <w:rFonts w:ascii="Times New Roman" w:hAnsi="Times New Roman" w:cs="Times New Roman"/>
          <w:sz w:val="24"/>
          <w:szCs w:val="24"/>
        </w:rPr>
        <w:t>.</w:t>
      </w:r>
      <w:r w:rsidR="00EE326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E250C2" w:rsidRPr="00787335">
        <w:rPr>
          <w:rFonts w:ascii="Times New Roman" w:hAnsi="Times New Roman" w:cs="Times New Roman"/>
          <w:sz w:val="24"/>
          <w:szCs w:val="24"/>
        </w:rPr>
        <w:fldChar w:fldCharType="begin">
          <w:fldData xml:space="preserve">c2NodXJlbiwgVy4gTS4gTW9uaXF1ZTwvYXV0aG9yPjxhdXRob3I+VmljdG9yYSwgQ2VzYXIgRy48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</w:fldData>
        </w:fldChar>
      </w:r>
      <w:r w:rsidR="00984CBE" w:rsidRPr="0078733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YmFyY2EtR8OzbWV6PC9BdXRob3I+PFllYXI+MjAxNzwv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==
</w:fldData>
        </w:fldChar>
      </w:r>
      <w:r w:rsidR="00984CBE" w:rsidRPr="0078733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84CBE" w:rsidRPr="00787335">
        <w:rPr>
          <w:rFonts w:ascii="Times New Roman" w:hAnsi="Times New Roman" w:cs="Times New Roman"/>
          <w:sz w:val="24"/>
          <w:szCs w:val="24"/>
        </w:rPr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begin">
          <w:fldData xml:space="preserve">c2NodXJlbiwgVy4gTS4gTW9uaXF1ZTwvYXV0aG9yPjxhdXRob3I+VmljdG9yYSwgQ2VzYXIgRy48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</w:fldData>
        </w:fldChar>
      </w:r>
      <w:r w:rsidR="00984CBE" w:rsidRPr="0078733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84CBE" w:rsidRPr="00787335">
        <w:rPr>
          <w:rFonts w:ascii="Times New Roman" w:hAnsi="Times New Roman" w:cs="Times New Roman"/>
          <w:sz w:val="24"/>
          <w:szCs w:val="24"/>
        </w:rPr>
      </w:r>
      <w:r w:rsidR="00984CBE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E250C2" w:rsidRPr="00787335">
        <w:rPr>
          <w:rFonts w:ascii="Times New Roman" w:hAnsi="Times New Roman" w:cs="Times New Roman"/>
          <w:sz w:val="24"/>
          <w:szCs w:val="24"/>
        </w:rPr>
      </w:r>
      <w:r w:rsidR="00E250C2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984CBE" w:rsidRPr="00787335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E250C2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21786E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358F7" w:rsidRPr="00787335">
        <w:rPr>
          <w:rFonts w:ascii="Times New Roman" w:hAnsi="Times New Roman" w:cs="Times New Roman"/>
          <w:sz w:val="24"/>
          <w:szCs w:val="24"/>
        </w:rPr>
        <w:t xml:space="preserve">In the Western world, </w:t>
      </w:r>
      <w:r w:rsidR="002358F7" w:rsidRPr="00787335">
        <w:rPr>
          <w:rFonts w:ascii="Times New Roman" w:hAnsi="Times New Roman" w:cs="Times New Roman" w:hint="eastAsia"/>
          <w:sz w:val="24"/>
          <w:szCs w:val="24"/>
        </w:rPr>
        <w:t>the</w:t>
      </w:r>
      <w:r w:rsidR="002358F7" w:rsidRPr="00787335">
        <w:rPr>
          <w:rFonts w:ascii="Times New Roman" w:hAnsi="Times New Roman" w:cs="Times New Roman"/>
          <w:sz w:val="24"/>
          <w:szCs w:val="24"/>
        </w:rPr>
        <w:t xml:space="preserve"> prevalence </w:t>
      </w:r>
      <w:r w:rsidR="002358F7" w:rsidRPr="00787335">
        <w:rPr>
          <w:rFonts w:ascii="Times New Roman" w:hAnsi="Times New Roman" w:cs="Times New Roman" w:hint="eastAsia"/>
          <w:sz w:val="24"/>
          <w:szCs w:val="24"/>
        </w:rPr>
        <w:t>of</w:t>
      </w:r>
      <w:r w:rsidR="002358F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35890" w:rsidRPr="00787335">
        <w:rPr>
          <w:rFonts w:ascii="Times New Roman" w:hAnsi="Times New Roman" w:cs="Times New Roman"/>
          <w:sz w:val="24"/>
          <w:szCs w:val="24"/>
        </w:rPr>
        <w:t xml:space="preserve">overweight and </w:t>
      </w:r>
      <w:r w:rsidR="002358F7" w:rsidRPr="00787335">
        <w:rPr>
          <w:rFonts w:ascii="Times New Roman" w:hAnsi="Times New Roman" w:cs="Times New Roman"/>
          <w:sz w:val="24"/>
          <w:szCs w:val="24"/>
        </w:rPr>
        <w:t>obesity among children and adolescents tend</w:t>
      </w:r>
      <w:r w:rsidR="00435890" w:rsidRPr="00787335">
        <w:rPr>
          <w:rFonts w:ascii="Times New Roman" w:hAnsi="Times New Roman" w:cs="Times New Roman"/>
          <w:sz w:val="24"/>
          <w:szCs w:val="24"/>
        </w:rPr>
        <w:t>s</w:t>
      </w:r>
      <w:r w:rsidR="002358F7" w:rsidRPr="00787335">
        <w:rPr>
          <w:rFonts w:ascii="Times New Roman" w:hAnsi="Times New Roman" w:cs="Times New Roman"/>
          <w:sz w:val="24"/>
          <w:szCs w:val="24"/>
        </w:rPr>
        <w:t xml:space="preserve"> to remain at a high level</w:t>
      </w:r>
      <w:r w:rsidR="0053723A"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53723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A9320B" w:rsidRPr="00787335">
        <w:rPr>
          <w:rFonts w:ascii="Times New Roman" w:hAnsi="Times New Roman" w:cs="Times New Roman" w:hint="eastAsia"/>
          <w:sz w:val="24"/>
          <w:szCs w:val="24"/>
        </w:rPr>
        <w:t>as</w:t>
      </w:r>
      <w:r w:rsidR="0053723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37D57" w:rsidRPr="00787335">
        <w:rPr>
          <w:rFonts w:ascii="Times New Roman" w:hAnsi="Times New Roman" w:cs="Times New Roman"/>
          <w:sz w:val="24"/>
          <w:szCs w:val="24"/>
        </w:rPr>
        <w:t>the prevalence of overweight (including obesity) was 31.7</w:t>
      </w:r>
      <w:r w:rsidR="00A9320B" w:rsidRPr="00787335">
        <w:rPr>
          <w:rFonts w:ascii="Times New Roman" w:hAnsi="Times New Roman" w:cs="Times New Roman"/>
          <w:sz w:val="24"/>
          <w:szCs w:val="24"/>
        </w:rPr>
        <w:t>% among children in 2019</w:t>
      </w:r>
      <w:r w:rsidR="002E0850" w:rsidRPr="00787335">
        <w:rPr>
          <w:rFonts w:ascii="Times New Roman" w:hAnsi="Times New Roman" w:cs="Times New Roman"/>
          <w:sz w:val="24"/>
          <w:szCs w:val="24"/>
        </w:rPr>
        <w:t>.</w:t>
      </w:r>
      <w:r w:rsidR="00555F5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93E5B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adbent&lt;/Author&gt;&lt;Year&gt;2024&lt;/Year&gt;&lt;RecNum&gt;13&lt;/RecNum&gt;&lt;DisplayText&gt;&lt;style face="superscript"&gt;6&lt;/style&gt;&lt;/DisplayText&gt;&lt;record&gt;&lt;rec-number&gt;13&lt;/rec-number&gt;&lt;foreign-keys&gt;&lt;key app="EN" db-id="vsffpewp2pasryevdxixv0a35xzr50xrs0s9" timestamp="1757450032"&gt;13&lt;/key&gt;&lt;/foreign-keys&gt;&lt;ref-type name="Journal Article"&gt;17&lt;/ref-type&gt;&lt;contributors&gt;&lt;authors&gt;&lt;author&gt;Broadbent, P.&lt;/author&gt;&lt;author&gt;Shen, Y.&lt;/author&gt;&lt;author&gt;Pearce, A.&lt;/author&gt;&lt;author&gt;Katikireddi, S. V.&lt;/author&gt;&lt;/authors&gt;&lt;/contributors&gt;&lt;auth-address&gt;University of Glasgow MRC/CSO Social and Public Health Sciences Unit, Glasgow, UK philip.broadbent3@nhs.scot.&amp;#xD;NHS Education for Scotland, Edinburgh, UK.&amp;#xD;University of Glasgow MRC/CSO Social and Public Health Sciences Unit, Glasgow, UK.&lt;/auth-address&gt;&lt;titles&gt;&lt;title&gt;Trends in inequalities in childhood overweight and obesity prevalence: a repeat cross-sectional analysis of the Health Survey for England&lt;/title&gt;&lt;secondary-title&gt;Arch Dis Child&lt;/secondary-title&gt;&lt;/titles&gt;&lt;periodical&gt;&lt;full-title&gt;Arch Dis Child&lt;/full-title&gt;&lt;/periodical&gt;&lt;pages&gt;233-239&lt;/pages&gt;&lt;volume&gt;109&lt;/volume&gt;&lt;number&gt;3&lt;/number&gt;&lt;keywords&gt;&lt;keyword&gt;Child&lt;/keyword&gt;&lt;keyword&gt;Humans&lt;/keyword&gt;&lt;keyword&gt;*Pediatric Obesity/epidemiology&lt;/keyword&gt;&lt;keyword&gt;Cross-Sectional Studies&lt;/keyword&gt;&lt;keyword&gt;Overweight/epidemiology&lt;/keyword&gt;&lt;keyword&gt;Socioeconomic Factors&lt;/keyword&gt;&lt;keyword&gt;England/epidemiology&lt;/keyword&gt;&lt;keyword&gt;Health Surveys&lt;/keyword&gt;&lt;keyword&gt;Prevalence&lt;/keyword&gt;&lt;keyword&gt;Body Mass Index&lt;/keyword&gt;&lt;keyword&gt;Child Health&lt;/keyword&gt;&lt;keyword&gt;Epidemiology&lt;/keyword&gt;&lt;keyword&gt;Obesity&lt;/keyword&gt;&lt;/keywords&gt;&lt;dates&gt;&lt;year&gt;2024&lt;/year&gt;&lt;/dates&gt;&lt;isbn&gt;0003-9888 (Print)&amp;#xD;0003-9888&lt;/isbn&gt;&lt;accession-num&gt;38262695&lt;/accession-num&gt;&lt;urls&gt;&lt;/urls&gt;&lt;custom1&gt;Competing interests: None declared.&lt;/custom1&gt;&lt;custom2&gt;PMC10894838&lt;/custom2&gt;&lt;electronic-resource-num&gt;10.1136/archdischild-2023-325844&lt;/electronic-resource-num&gt;&lt;remote-database-provider&gt;NLM&lt;/remote-database-provider&gt;&lt;language&gt;eng&lt;/language&gt;&lt;/record&gt;&lt;/Cite&gt;&lt;/EndNote&gt;</w:instrText>
      </w:r>
      <w:r w:rsidR="00893E5B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984CBE" w:rsidRPr="00787335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893E5B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28729C" w:rsidRPr="0078733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47497E0" w14:textId="11ECA39A" w:rsidR="00C43F69" w:rsidRPr="00787335" w:rsidRDefault="009D6D98" w:rsidP="00EA1D76">
      <w:pPr>
        <w:spacing w:line="360" w:lineRule="auto"/>
        <w:ind w:firstLine="720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 w:hint="eastAsia"/>
          <w:sz w:val="24"/>
          <w:szCs w:val="24"/>
        </w:rPr>
        <w:t>I</w:t>
      </w:r>
      <w:r w:rsidR="00313F40" w:rsidRPr="00787335">
        <w:rPr>
          <w:rFonts w:ascii="Times New Roman" w:hAnsi="Times New Roman" w:cs="Times New Roman"/>
          <w:sz w:val="24"/>
          <w:szCs w:val="24"/>
        </w:rPr>
        <w:t xml:space="preserve">t is </w:t>
      </w:r>
      <w:r w:rsidR="000462C0" w:rsidRPr="00787335">
        <w:rPr>
          <w:rFonts w:ascii="Times New Roman" w:hAnsi="Times New Roman" w:cs="Times New Roman" w:hint="eastAsia"/>
          <w:sz w:val="24"/>
          <w:szCs w:val="24"/>
        </w:rPr>
        <w:t>particularly</w:t>
      </w:r>
      <w:r w:rsidR="000462C0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313F40" w:rsidRPr="00787335">
        <w:rPr>
          <w:rFonts w:ascii="Times New Roman" w:hAnsi="Times New Roman" w:cs="Times New Roman"/>
          <w:sz w:val="24"/>
          <w:szCs w:val="24"/>
        </w:rPr>
        <w:t xml:space="preserve">concerning that many modifiable </w:t>
      </w:r>
      <w:proofErr w:type="gramStart"/>
      <w:r w:rsidR="00313F40" w:rsidRPr="00787335">
        <w:rPr>
          <w:rFonts w:ascii="Times New Roman" w:hAnsi="Times New Roman" w:cs="Times New Roman"/>
          <w:sz w:val="24"/>
          <w:szCs w:val="24"/>
        </w:rPr>
        <w:t>lifestyle</w:t>
      </w:r>
      <w:proofErr w:type="gramEnd"/>
      <w:r w:rsidR="00C15694" w:rsidRPr="00787335">
        <w:rPr>
          <w:rFonts w:ascii="Times New Roman" w:hAnsi="Times New Roman" w:cs="Times New Roman" w:hint="eastAsia"/>
          <w:sz w:val="24"/>
          <w:szCs w:val="24"/>
        </w:rPr>
        <w:t xml:space="preserve"> risk</w:t>
      </w:r>
      <w:r w:rsidR="00313F40" w:rsidRPr="00787335">
        <w:rPr>
          <w:rFonts w:ascii="Times New Roman" w:hAnsi="Times New Roman" w:cs="Times New Roman"/>
          <w:sz w:val="24"/>
          <w:szCs w:val="24"/>
        </w:rPr>
        <w:t xml:space="preserve"> factors</w:t>
      </w:r>
      <w:r w:rsidR="009C359E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C359E" w:rsidRPr="00787335">
        <w:rPr>
          <w:rFonts w:ascii="Times New Roman" w:hAnsi="Times New Roman" w:cs="Times New Roman" w:hint="eastAsia"/>
          <w:sz w:val="24"/>
          <w:szCs w:val="24"/>
        </w:rPr>
        <w:t>that</w:t>
      </w:r>
      <w:r w:rsidR="009C359E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C359E" w:rsidRPr="00787335">
        <w:rPr>
          <w:rFonts w:ascii="Times New Roman" w:hAnsi="Times New Roman" w:cs="Times New Roman" w:hint="eastAsia"/>
          <w:sz w:val="24"/>
          <w:szCs w:val="24"/>
        </w:rPr>
        <w:t>may</w:t>
      </w:r>
      <w:r w:rsidR="009C359E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D0D48" w:rsidRPr="00787335">
        <w:rPr>
          <w:rFonts w:ascii="Times New Roman" w:hAnsi="Times New Roman" w:cs="Times New Roman"/>
          <w:sz w:val="24"/>
          <w:szCs w:val="24"/>
        </w:rPr>
        <w:t>increase</w:t>
      </w:r>
      <w:r w:rsidR="008D0D48" w:rsidRPr="00787335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="00C15694" w:rsidRPr="00787335">
        <w:rPr>
          <w:rFonts w:ascii="Times New Roman" w:hAnsi="Times New Roman" w:cs="Times New Roman" w:hint="eastAsia"/>
          <w:sz w:val="24"/>
          <w:szCs w:val="24"/>
        </w:rPr>
        <w:t>risk</w:t>
      </w:r>
      <w:r w:rsidR="008D0D48" w:rsidRPr="00787335">
        <w:rPr>
          <w:rFonts w:ascii="Times New Roman" w:hAnsi="Times New Roman" w:cs="Times New Roman" w:hint="eastAsia"/>
          <w:sz w:val="24"/>
          <w:szCs w:val="24"/>
        </w:rPr>
        <w:t xml:space="preserve"> of obesity and related </w:t>
      </w:r>
      <w:r w:rsidR="008D0D48" w:rsidRPr="00787335">
        <w:rPr>
          <w:rFonts w:ascii="Times New Roman" w:hAnsi="Times New Roman" w:cs="Times New Roman"/>
          <w:sz w:val="24"/>
          <w:szCs w:val="24"/>
        </w:rPr>
        <w:t>cardio-metabolic complications</w:t>
      </w:r>
      <w:r w:rsidR="009D58CB"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313F40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02621" w:rsidRPr="00787335">
        <w:rPr>
          <w:rFonts w:ascii="Times New Roman" w:hAnsi="Times New Roman" w:cs="Times New Roman"/>
          <w:sz w:val="24"/>
          <w:szCs w:val="24"/>
        </w:rPr>
        <w:t xml:space="preserve">such as unhealthy diet, physical inactivity, smoking, and </w:t>
      </w:r>
      <w:r w:rsidR="00FE3C75" w:rsidRPr="00787335">
        <w:rPr>
          <w:rFonts w:ascii="Times New Roman" w:hAnsi="Times New Roman" w:cs="Times New Roman"/>
          <w:sz w:val="24"/>
          <w:szCs w:val="24"/>
        </w:rPr>
        <w:t>alcohol consumption</w:t>
      </w:r>
      <w:r w:rsidR="009D58CB" w:rsidRPr="00787335">
        <w:rPr>
          <w:rFonts w:ascii="Times New Roman" w:hAnsi="Times New Roman" w:cs="Times New Roman"/>
          <w:sz w:val="24"/>
          <w:szCs w:val="24"/>
        </w:rPr>
        <w:t>,</w:t>
      </w:r>
      <w:r w:rsidR="00FE3C7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910E1" w:rsidRPr="00787335">
        <w:rPr>
          <w:rFonts w:ascii="Times New Roman" w:hAnsi="Times New Roman" w:cs="Times New Roman"/>
          <w:sz w:val="24"/>
          <w:szCs w:val="24"/>
        </w:rPr>
        <w:t xml:space="preserve">are </w:t>
      </w:r>
      <w:r w:rsidR="00757678" w:rsidRPr="00787335">
        <w:rPr>
          <w:rFonts w:ascii="Times New Roman" w:hAnsi="Times New Roman" w:cs="Times New Roman"/>
          <w:sz w:val="24"/>
          <w:szCs w:val="24"/>
        </w:rPr>
        <w:t xml:space="preserve">becoming </w:t>
      </w:r>
      <w:r w:rsidR="00C15694" w:rsidRPr="00787335">
        <w:rPr>
          <w:rFonts w:ascii="Times New Roman" w:hAnsi="Times New Roman" w:cs="Times New Roman"/>
          <w:sz w:val="24"/>
          <w:szCs w:val="24"/>
        </w:rPr>
        <w:t xml:space="preserve">increasingly </w:t>
      </w:r>
      <w:r w:rsidR="003505B9" w:rsidRPr="00787335">
        <w:rPr>
          <w:rFonts w:ascii="Times New Roman" w:hAnsi="Times New Roman" w:cs="Times New Roman"/>
          <w:sz w:val="24"/>
          <w:szCs w:val="24"/>
        </w:rPr>
        <w:t>prevalent among children and adolescents</w:t>
      </w:r>
      <w:r w:rsidR="00F02272" w:rsidRPr="00787335">
        <w:rPr>
          <w:rFonts w:ascii="Times New Roman" w:hAnsi="Times New Roman" w:cs="Times New Roman"/>
          <w:sz w:val="24"/>
          <w:szCs w:val="24"/>
        </w:rPr>
        <w:t>.</w:t>
      </w:r>
      <w:r w:rsidR="00D0110E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D0110E" w:rsidRPr="007873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FmYTwvQXV0aG9yPjxZZWFyPjIwMjQ8L1llYXI+PFJl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</w:fldData>
        </w:fldChar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3B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FmYTwvQXV0aG9yPjxZZWFyPjIwMjQ8L1llYXI+PFJl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</w:fldData>
        </w:fldChar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3B68">
        <w:rPr>
          <w:rFonts w:ascii="Times New Roman" w:hAnsi="Times New Roman" w:cs="Times New Roman"/>
          <w:sz w:val="24"/>
          <w:szCs w:val="24"/>
        </w:rPr>
      </w:r>
      <w:r w:rsidR="00A53B68">
        <w:rPr>
          <w:rFonts w:ascii="Times New Roman" w:hAnsi="Times New Roman" w:cs="Times New Roman"/>
          <w:sz w:val="24"/>
          <w:szCs w:val="24"/>
        </w:rPr>
        <w:fldChar w:fldCharType="end"/>
      </w:r>
      <w:r w:rsidR="00D0110E" w:rsidRPr="00787335">
        <w:rPr>
          <w:rFonts w:ascii="Times New Roman" w:hAnsi="Times New Roman" w:cs="Times New Roman"/>
          <w:sz w:val="24"/>
          <w:szCs w:val="24"/>
        </w:rPr>
      </w:r>
      <w:r w:rsidR="00D0110E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D0110E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EA1D7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F836D3" w:rsidRPr="00787335">
        <w:rPr>
          <w:rFonts w:ascii="Times New Roman" w:hAnsi="Times New Roman" w:cs="Times New Roman"/>
          <w:sz w:val="24"/>
          <w:szCs w:val="24"/>
        </w:rPr>
        <w:t>M</w:t>
      </w:r>
      <w:r w:rsidR="00C94797" w:rsidRPr="00787335">
        <w:rPr>
          <w:rFonts w:ascii="Times New Roman" w:hAnsi="Times New Roman" w:cs="Times New Roman"/>
          <w:sz w:val="24"/>
          <w:szCs w:val="24"/>
        </w:rPr>
        <w:t>eta-evidence</w:t>
      </w:r>
      <w:r w:rsidR="002E4F1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3B3C22" w:rsidRPr="00787335">
        <w:rPr>
          <w:rFonts w:ascii="Times New Roman" w:hAnsi="Times New Roman" w:cs="Times New Roman"/>
          <w:sz w:val="24"/>
          <w:szCs w:val="24"/>
        </w:rPr>
        <w:t>emphasizes the benefits of</w:t>
      </w:r>
      <w:r w:rsidR="00FF13DA" w:rsidRPr="00787335">
        <w:rPr>
          <w:rFonts w:ascii="Times New Roman" w:hAnsi="Times New Roman" w:cs="Times New Roman"/>
          <w:sz w:val="24"/>
          <w:szCs w:val="24"/>
        </w:rPr>
        <w:t xml:space="preserve"> health</w:t>
      </w:r>
      <w:r w:rsidR="00062EF3" w:rsidRPr="00787335">
        <w:rPr>
          <w:rFonts w:ascii="Times New Roman" w:hAnsi="Times New Roman" w:cs="Times New Roman"/>
          <w:sz w:val="24"/>
          <w:szCs w:val="24"/>
        </w:rPr>
        <w:t xml:space="preserve">y lifestyle </w:t>
      </w:r>
      <w:proofErr w:type="spellStart"/>
      <w:r w:rsidR="00062EF3" w:rsidRPr="00787335">
        <w:rPr>
          <w:rFonts w:ascii="Times New Roman" w:hAnsi="Times New Roman" w:cs="Times New Roman"/>
          <w:sz w:val="24"/>
          <w:szCs w:val="24"/>
        </w:rPr>
        <w:t>behaviors</w:t>
      </w:r>
      <w:proofErr w:type="spellEnd"/>
      <w:r w:rsidR="00062EF3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363564" w:rsidRPr="00787335">
        <w:rPr>
          <w:rFonts w:ascii="Times New Roman" w:hAnsi="Times New Roman" w:cs="Times New Roman"/>
          <w:sz w:val="24"/>
          <w:szCs w:val="24"/>
        </w:rPr>
        <w:t xml:space="preserve">suggesting that </w:t>
      </w:r>
      <w:r w:rsidR="001F2944" w:rsidRPr="00787335">
        <w:rPr>
          <w:rFonts w:ascii="Times New Roman" w:hAnsi="Times New Roman" w:cs="Times New Roman"/>
          <w:sz w:val="24"/>
          <w:szCs w:val="24"/>
        </w:rPr>
        <w:t>lifestyle interventions are effective for the medium- to long-term prevention and treatment of obesity, with beneficial effects sustained for up to three years</w:t>
      </w:r>
      <w:r w:rsidR="00F02272" w:rsidRPr="00787335">
        <w:rPr>
          <w:rFonts w:ascii="Times New Roman" w:hAnsi="Times New Roman" w:cs="Times New Roman"/>
          <w:sz w:val="24"/>
          <w:szCs w:val="24"/>
        </w:rPr>
        <w:t>.</w:t>
      </w:r>
      <w:r w:rsidR="0093325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F2944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lani&lt;/Author&gt;&lt;Year&gt;2007&lt;/Year&gt;&lt;RecNum&gt;59&lt;/RecNum&gt;&lt;DisplayText&gt;&lt;style face="superscript"&gt;8&lt;/style&gt;&lt;/DisplayText&gt;&lt;record&gt;&lt;rec-number&gt;59&lt;/rec-number&gt;&lt;foreign-keys&gt;&lt;key app="EN" db-id="vsffpewp2pasryevdxixv0a35xzr50xrs0s9" timestamp="1764589601"&gt;59&lt;/key&gt;&lt;/foreign-keys&gt;&lt;ref-type name="Journal Article"&gt;17&lt;/ref-type&gt;&lt;contributors&gt;&lt;authors&gt;&lt;author&gt;Galani, Carmen&lt;/author&gt;&lt;author&gt;Schneider, Heinz&lt;/author&gt;&lt;/authors&gt;&lt;/contributors&gt;&lt;titles&gt;&lt;title&gt;Prevention and treatment of obesity with lifestyle interventions: review and meta-analysis&lt;/title&gt;&lt;secondary-title&gt;International Journal of Public Health&lt;/secondary-title&gt;&lt;/titles&gt;&lt;periodical&gt;&lt;full-title&gt;International Journal of Public Health&lt;/full-title&gt;&lt;/periodical&gt;&lt;pages&gt;348-359&lt;/pages&gt;&lt;volume&gt;52&lt;/volume&gt;&lt;number&gt;6&lt;/number&gt;&lt;dates&gt;&lt;year&gt;2007&lt;/year&gt;&lt;pub-dates&gt;&lt;date&gt;2007/12/01&lt;/date&gt;&lt;/pub-dates&gt;&lt;/dates&gt;&lt;isbn&gt;1420-911X&lt;/isbn&gt;&lt;urls&gt;&lt;related-urls&gt;&lt;url&gt;https://doi.org/10.1007/s00038-007-7015-8&lt;/url&gt;&lt;/related-urls&gt;&lt;/urls&gt;&lt;electronic-resource-num&gt;10.1007/s00038-007-7015-8&lt;/electronic-resource-num&gt;&lt;/record&gt;&lt;/Cite&gt;&lt;/EndNote&gt;</w:instrText>
      </w:r>
      <w:r w:rsidR="001F2944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="001F2944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AB1E9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61B75" w:rsidRPr="00787335">
        <w:rPr>
          <w:rFonts w:ascii="Times New Roman" w:hAnsi="Times New Roman" w:cs="Times New Roman"/>
          <w:sz w:val="24"/>
          <w:szCs w:val="24"/>
        </w:rPr>
        <w:t>Importantly</w:t>
      </w:r>
      <w:r w:rsidR="00AB1E96" w:rsidRPr="00787335">
        <w:rPr>
          <w:rFonts w:ascii="Times New Roman" w:hAnsi="Times New Roman" w:cs="Times New Roman"/>
          <w:sz w:val="24"/>
          <w:szCs w:val="24"/>
        </w:rPr>
        <w:t>,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B67FC" w:rsidRPr="00787335">
        <w:rPr>
          <w:rFonts w:ascii="Times New Roman" w:hAnsi="Times New Roman" w:cs="Times New Roman"/>
          <w:sz w:val="24"/>
          <w:szCs w:val="24"/>
        </w:rPr>
        <w:t xml:space="preserve">an </w:t>
      </w:r>
      <w:r w:rsidR="00661B75" w:rsidRPr="00787335">
        <w:rPr>
          <w:rFonts w:ascii="Times New Roman" w:hAnsi="Times New Roman" w:cs="Times New Roman"/>
          <w:sz w:val="24"/>
          <w:szCs w:val="24"/>
        </w:rPr>
        <w:t>unhealthy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 lifestyle has been well identified as a risk factor for both mental and physical health, and vice versa</w:t>
      </w:r>
      <w:r w:rsidR="00F02272" w:rsidRPr="00787335">
        <w:rPr>
          <w:rFonts w:ascii="Times New Roman" w:hAnsi="Times New Roman" w:cs="Times New Roman"/>
          <w:sz w:val="24"/>
          <w:szCs w:val="24"/>
        </w:rPr>
        <w:t>.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117F3" w:rsidRPr="007873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FmYTwvQXV0aG9yPjxZZWFyPjIwMjQ8L1llYXI+PFJl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</w:fldData>
        </w:fldChar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3B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FmYTwvQXV0aG9yPjxZZWFyPjIwMjQ8L1llYXI+PFJl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</w:fldData>
        </w:fldChar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3B68">
        <w:rPr>
          <w:rFonts w:ascii="Times New Roman" w:hAnsi="Times New Roman" w:cs="Times New Roman"/>
          <w:sz w:val="24"/>
          <w:szCs w:val="24"/>
        </w:rPr>
      </w:r>
      <w:r w:rsidR="00A53B68">
        <w:rPr>
          <w:rFonts w:ascii="Times New Roman" w:hAnsi="Times New Roman" w:cs="Times New Roman"/>
          <w:sz w:val="24"/>
          <w:szCs w:val="24"/>
        </w:rPr>
        <w:fldChar w:fldCharType="end"/>
      </w:r>
      <w:r w:rsidR="009117F3" w:rsidRPr="00787335">
        <w:rPr>
          <w:rFonts w:ascii="Times New Roman" w:hAnsi="Times New Roman" w:cs="Times New Roman"/>
          <w:sz w:val="24"/>
          <w:szCs w:val="24"/>
        </w:rPr>
      </w:r>
      <w:r w:rsidR="009117F3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7 9</w:t>
      </w:r>
      <w:r w:rsidR="009117F3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9117F3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B15CF" w:rsidRPr="00787335">
        <w:rPr>
          <w:rFonts w:ascii="Times New Roman" w:hAnsi="Times New Roman" w:cs="Times New Roman"/>
          <w:sz w:val="24"/>
          <w:szCs w:val="24"/>
        </w:rPr>
        <w:t>Specifically</w:t>
      </w:r>
      <w:r w:rsidR="00587DD4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600ACD" w:rsidRPr="00787335">
        <w:rPr>
          <w:rFonts w:ascii="Times New Roman" w:hAnsi="Times New Roman" w:cs="Times New Roman"/>
          <w:sz w:val="24"/>
          <w:szCs w:val="24"/>
        </w:rPr>
        <w:t>previous</w:t>
      </w:r>
      <w:r w:rsidR="00600ACD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00ACD" w:rsidRPr="00787335">
        <w:rPr>
          <w:rFonts w:ascii="Times New Roman" w:hAnsi="Times New Roman" w:cs="Times New Roman"/>
          <w:sz w:val="24"/>
          <w:szCs w:val="24"/>
        </w:rPr>
        <w:t>evidence</w:t>
      </w:r>
      <w:r w:rsidR="005C5BC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C5BC6" w:rsidRPr="00787335">
        <w:rPr>
          <w:rFonts w:ascii="Times New Roman" w:hAnsi="Times New Roman" w:cs="Times New Roman" w:hint="eastAsia"/>
          <w:sz w:val="24"/>
          <w:szCs w:val="24"/>
        </w:rPr>
        <w:t>showed</w:t>
      </w:r>
      <w:r w:rsidR="005C5BC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C5BC6" w:rsidRPr="00787335">
        <w:rPr>
          <w:rFonts w:ascii="Times New Roman" w:hAnsi="Times New Roman" w:cs="Times New Roman" w:hint="eastAsia"/>
          <w:sz w:val="24"/>
          <w:szCs w:val="24"/>
        </w:rPr>
        <w:t>that</w:t>
      </w:r>
      <w:r w:rsidR="005C5BC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41174" w:rsidRPr="00787335">
        <w:rPr>
          <w:rFonts w:ascii="Times New Roman" w:hAnsi="Times New Roman" w:cs="Times New Roman"/>
          <w:sz w:val="24"/>
          <w:szCs w:val="24"/>
        </w:rPr>
        <w:t>u</w:t>
      </w:r>
      <w:r w:rsidR="00AD442B" w:rsidRPr="00787335">
        <w:rPr>
          <w:rFonts w:ascii="Times New Roman" w:hAnsi="Times New Roman" w:cs="Times New Roman" w:hint="eastAsia"/>
          <w:sz w:val="24"/>
          <w:szCs w:val="24"/>
        </w:rPr>
        <w:t>n</w:t>
      </w:r>
      <w:r w:rsidR="00AD442B" w:rsidRPr="00787335">
        <w:rPr>
          <w:rFonts w:ascii="Times New Roman" w:hAnsi="Times New Roman" w:cs="Times New Roman"/>
          <w:sz w:val="24"/>
          <w:szCs w:val="24"/>
        </w:rPr>
        <w:t>healthy lifestyle factors</w:t>
      </w:r>
      <w:r w:rsidR="00C479B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C479B4" w:rsidRPr="00787335">
        <w:rPr>
          <w:rFonts w:ascii="Times New Roman" w:hAnsi="Times New Roman" w:cs="Times New Roman" w:hint="eastAsia"/>
          <w:sz w:val="24"/>
          <w:szCs w:val="24"/>
        </w:rPr>
        <w:t>s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ignificantly increase the risk of </w:t>
      </w:r>
      <w:r w:rsidR="00600ACD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92B12" w:rsidRPr="00787335">
        <w:rPr>
          <w:rFonts w:ascii="Times New Roman" w:hAnsi="Times New Roman" w:cs="Times New Roman"/>
          <w:sz w:val="24"/>
          <w:szCs w:val="24"/>
        </w:rPr>
        <w:t>and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 mental health problems</w:t>
      </w:r>
      <w:r w:rsidR="00F02272" w:rsidRPr="00787335">
        <w:rPr>
          <w:rFonts w:ascii="Times New Roman" w:hAnsi="Times New Roman" w:cs="Times New Roman"/>
          <w:sz w:val="24"/>
          <w:szCs w:val="24"/>
        </w:rPr>
        <w:t>.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117F3" w:rsidRPr="007873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FmYTwvQXV0aG9yPjxZZWFyPjIwMjQ8L1llYXI+PFJl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</w:fldData>
        </w:fldChar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3B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FmYTwvQXV0aG9yPjxZZWFyPjIwMjQ8L1llYXI+PFJl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</w:fldData>
        </w:fldChar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3B68">
        <w:rPr>
          <w:rFonts w:ascii="Times New Roman" w:hAnsi="Times New Roman" w:cs="Times New Roman"/>
          <w:sz w:val="24"/>
          <w:szCs w:val="24"/>
        </w:rPr>
      </w:r>
      <w:r w:rsidR="00A53B68">
        <w:rPr>
          <w:rFonts w:ascii="Times New Roman" w:hAnsi="Times New Roman" w:cs="Times New Roman"/>
          <w:sz w:val="24"/>
          <w:szCs w:val="24"/>
        </w:rPr>
        <w:fldChar w:fldCharType="end"/>
      </w:r>
      <w:r w:rsidR="009117F3" w:rsidRPr="00787335">
        <w:rPr>
          <w:rFonts w:ascii="Times New Roman" w:hAnsi="Times New Roman" w:cs="Times New Roman"/>
          <w:sz w:val="24"/>
          <w:szCs w:val="24"/>
        </w:rPr>
      </w:r>
      <w:r w:rsidR="009117F3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9117F3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DE198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A55F5" w:rsidRPr="00787335">
        <w:rPr>
          <w:rFonts w:ascii="Times New Roman" w:hAnsi="Times New Roman" w:cs="Times New Roman"/>
          <w:sz w:val="24"/>
          <w:szCs w:val="24"/>
        </w:rPr>
        <w:t>M</w:t>
      </w:r>
      <w:r w:rsidR="007A55F5" w:rsidRPr="00787335">
        <w:rPr>
          <w:rFonts w:ascii="Times New Roman" w:hAnsi="Times New Roman" w:cs="Times New Roman" w:hint="eastAsia"/>
          <w:sz w:val="24"/>
          <w:szCs w:val="24"/>
        </w:rPr>
        <w:t>or</w:t>
      </w:r>
      <w:r w:rsidR="00DE1986" w:rsidRPr="00787335">
        <w:rPr>
          <w:rFonts w:ascii="Times New Roman" w:hAnsi="Times New Roman" w:cs="Times New Roman" w:hint="eastAsia"/>
          <w:sz w:val="24"/>
          <w:szCs w:val="24"/>
        </w:rPr>
        <w:t>eover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2D1182" w:rsidRPr="00787335">
        <w:rPr>
          <w:rFonts w:ascii="Times New Roman" w:hAnsi="Times New Roman" w:cs="Times New Roman" w:hint="eastAsia"/>
          <w:sz w:val="24"/>
          <w:szCs w:val="24"/>
        </w:rPr>
        <w:t>i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ndividuals with mental health conditions tend to have </w:t>
      </w:r>
      <w:r w:rsidR="00DE1986" w:rsidRPr="00787335">
        <w:rPr>
          <w:rFonts w:ascii="Times New Roman" w:hAnsi="Times New Roman" w:cs="Times New Roman" w:hint="eastAsia"/>
          <w:sz w:val="24"/>
          <w:szCs w:val="24"/>
        </w:rPr>
        <w:t>less</w:t>
      </w:r>
      <w:r w:rsidR="00DE1986" w:rsidRPr="00787335">
        <w:rPr>
          <w:rFonts w:ascii="Times New Roman" w:hAnsi="Times New Roman" w:cs="Times New Roman"/>
          <w:sz w:val="24"/>
          <w:szCs w:val="24"/>
        </w:rPr>
        <w:t xml:space="preserve"> healthy 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lifestyles, which may contribute to </w:t>
      </w:r>
      <w:r w:rsidR="00600ACD" w:rsidRPr="00787335">
        <w:rPr>
          <w:rFonts w:ascii="Times New Roman" w:hAnsi="Times New Roman" w:cs="Times New Roman" w:hint="eastAsia"/>
          <w:sz w:val="24"/>
          <w:szCs w:val="24"/>
        </w:rPr>
        <w:t>o</w:t>
      </w:r>
      <w:r w:rsidR="00600ACD" w:rsidRPr="00787335">
        <w:rPr>
          <w:rFonts w:ascii="Times New Roman" w:hAnsi="Times New Roman" w:cs="Times New Roman"/>
          <w:sz w:val="24"/>
          <w:szCs w:val="24"/>
        </w:rPr>
        <w:t>besity and</w:t>
      </w:r>
      <w:r w:rsidR="00600ACD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00ACD" w:rsidRPr="00787335">
        <w:rPr>
          <w:rFonts w:ascii="Times New Roman" w:hAnsi="Times New Roman" w:cs="Times New Roman"/>
          <w:sz w:val="24"/>
          <w:szCs w:val="24"/>
        </w:rPr>
        <w:t>related conditions</w:t>
      </w:r>
      <w:r w:rsidR="00F02272" w:rsidRPr="00787335">
        <w:rPr>
          <w:rFonts w:ascii="Times New Roman" w:hAnsi="Times New Roman" w:cs="Times New Roman"/>
          <w:sz w:val="24"/>
          <w:szCs w:val="24"/>
        </w:rPr>
        <w:t>.</w:t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AD442B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ott&lt;/Author&gt;&lt;Year&gt;2011&lt;/Year&gt;&lt;RecNum&gt;21&lt;/RecNum&gt;&lt;DisplayText&gt;&lt;style face="superscript"&gt;9&lt;/style&gt;&lt;/DisplayText&gt;&lt;record&gt;&lt;rec-number&gt;21&lt;/rec-number&gt;&lt;foreign-keys&gt;&lt;key app="EN" db-id="vsffpewp2pasryevdxixv0a35xzr50xrs0s9" timestamp="1757450033"&gt;21&lt;/key&gt;&lt;/foreign-keys&gt;&lt;ref-type name="Journal Article"&gt;17&lt;/ref-type&gt;&lt;contributors&gt;&lt;authors&gt;&lt;author&gt;Scott, D.&lt;/author&gt;&lt;author&gt;Happell, B.&lt;/author&gt;&lt;/authors&gt;&lt;/contributors&gt;&lt;auth-address&gt;CQUniversity Australia, Institute for Health and Social Science Research and School of Nursing and Midwifery, Rockhampton, Queensland, Australia.&lt;/auth-address&gt;&lt;titles&gt;&lt;title&gt;The high prevalence of poor physical health and unhealthy lifestyle behaviours in individuals with severe mental illness&lt;/title&gt;&lt;secondary-title&gt;Issues Ment Health Nurs&lt;/secondary-title&gt;&lt;/titles&gt;&lt;periodical&gt;&lt;full-title&gt;Issues Ment Health Nurs&lt;/full-title&gt;&lt;/periodical&gt;&lt;pages&gt;589-97&lt;/pages&gt;&lt;volume&gt;32&lt;/volume&gt;&lt;number&gt;9&lt;/number&gt;&lt;keywords&gt;&lt;keyword&gt;*Health Behavior&lt;/keyword&gt;&lt;keyword&gt;*Health Status&lt;/keyword&gt;&lt;keyword&gt;Humans&lt;/keyword&gt;&lt;keyword&gt;*Life Style&lt;/keyword&gt;&lt;keyword&gt;Mental Disorders/*epidemiology/*psychology&lt;/keyword&gt;&lt;keyword&gt;Physical Fitness/*psychology&lt;/keyword&gt;&lt;keyword&gt;Prevalence&lt;/keyword&gt;&lt;/keywords&gt;&lt;dates&gt;&lt;year&gt;2011&lt;/year&gt;&lt;/dates&gt;&lt;isbn&gt;0161-2840&lt;/isbn&gt;&lt;accession-num&gt;21859410&lt;/accession-num&gt;&lt;urls&gt;&lt;/urls&gt;&lt;electronic-resource-num&gt;10.3109/01612840.2011.569846&lt;/electronic-resource-num&gt;&lt;remote-database-provider&gt;NLM&lt;/remote-database-provider&gt;&lt;language&gt;eng&lt;/language&gt;&lt;/record&gt;&lt;/Cite&gt;&lt;/EndNote&gt;</w:instrText>
      </w:r>
      <w:r w:rsidR="00AD442B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AD442B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AD442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D377A5" w:rsidRPr="00787335">
        <w:rPr>
          <w:rFonts w:ascii="Times New Roman" w:hAnsi="Times New Roman" w:cs="Times New Roman"/>
          <w:sz w:val="24"/>
          <w:szCs w:val="24"/>
        </w:rPr>
        <w:t>One possible exp</w:t>
      </w:r>
      <w:r w:rsidR="0028304E" w:rsidRPr="00787335">
        <w:rPr>
          <w:rFonts w:ascii="Times New Roman" w:hAnsi="Times New Roman" w:cs="Times New Roman"/>
          <w:sz w:val="24"/>
          <w:szCs w:val="24"/>
        </w:rPr>
        <w:t>la</w:t>
      </w:r>
      <w:r w:rsidR="00D377A5" w:rsidRPr="00787335">
        <w:rPr>
          <w:rFonts w:ascii="Times New Roman" w:hAnsi="Times New Roman" w:cs="Times New Roman"/>
          <w:sz w:val="24"/>
          <w:szCs w:val="24"/>
        </w:rPr>
        <w:t xml:space="preserve">nation is that </w:t>
      </w:r>
      <w:r w:rsidR="0028304E" w:rsidRPr="00787335">
        <w:rPr>
          <w:rFonts w:ascii="Times New Roman" w:hAnsi="Times New Roman" w:cs="Times New Roman"/>
          <w:sz w:val="24"/>
          <w:szCs w:val="24"/>
        </w:rPr>
        <w:t xml:space="preserve">these unhealthy </w:t>
      </w:r>
      <w:proofErr w:type="spellStart"/>
      <w:r w:rsidR="0028304E" w:rsidRPr="00787335">
        <w:rPr>
          <w:rFonts w:ascii="Times New Roman" w:hAnsi="Times New Roman" w:cs="Times New Roman"/>
          <w:sz w:val="24"/>
          <w:szCs w:val="24"/>
        </w:rPr>
        <w:t>behaviors</w:t>
      </w:r>
      <w:proofErr w:type="spellEnd"/>
      <w:r w:rsidR="0028304E" w:rsidRPr="00787335">
        <w:rPr>
          <w:rFonts w:ascii="Times New Roman" w:hAnsi="Times New Roman" w:cs="Times New Roman"/>
          <w:sz w:val="24"/>
          <w:szCs w:val="24"/>
        </w:rPr>
        <w:t xml:space="preserve"> may serve as coping mechanisms or reflect symptoms of the underlying mental health conditions.</w:t>
      </w:r>
      <w:r w:rsidR="0082600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D845FF" w:rsidRPr="00787335"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712AF6" w:rsidRPr="00787335">
        <w:rPr>
          <w:rFonts w:ascii="Times New Roman" w:hAnsi="Times New Roman" w:cs="Times New Roman"/>
          <w:sz w:val="24"/>
          <w:szCs w:val="24"/>
        </w:rPr>
        <w:t>major</w:t>
      </w:r>
      <w:r w:rsidR="00D845FF" w:rsidRPr="00787335">
        <w:rPr>
          <w:rFonts w:ascii="Times New Roman" w:hAnsi="Times New Roman" w:cs="Times New Roman"/>
          <w:sz w:val="24"/>
          <w:szCs w:val="24"/>
        </w:rPr>
        <w:t xml:space="preserve"> depression </w:t>
      </w:r>
      <w:r w:rsidR="00712AF6" w:rsidRPr="00787335">
        <w:rPr>
          <w:rFonts w:ascii="Times New Roman" w:hAnsi="Times New Roman" w:cs="Times New Roman"/>
          <w:sz w:val="24"/>
          <w:szCs w:val="24"/>
        </w:rPr>
        <w:t xml:space="preserve">is related to </w:t>
      </w:r>
      <w:r w:rsidR="00F12C85" w:rsidRPr="00787335">
        <w:rPr>
          <w:rFonts w:ascii="Times New Roman" w:hAnsi="Times New Roman" w:cs="Times New Roman" w:hint="eastAsia"/>
          <w:sz w:val="24"/>
          <w:szCs w:val="24"/>
        </w:rPr>
        <w:t>more</w:t>
      </w:r>
      <w:r w:rsidR="00F12C8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F12C85" w:rsidRPr="00787335">
        <w:rPr>
          <w:rFonts w:ascii="Times New Roman" w:hAnsi="Times New Roman" w:cs="Times New Roman" w:hint="eastAsia"/>
          <w:sz w:val="24"/>
          <w:szCs w:val="24"/>
        </w:rPr>
        <w:t>sedentary</w:t>
      </w:r>
      <w:r w:rsidR="00F12C85" w:rsidRPr="007873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2C85" w:rsidRPr="00787335">
        <w:rPr>
          <w:rFonts w:ascii="Times New Roman" w:hAnsi="Times New Roman" w:cs="Times New Roman" w:hint="eastAsia"/>
          <w:sz w:val="24"/>
          <w:szCs w:val="24"/>
        </w:rPr>
        <w:t>behavior</w:t>
      </w:r>
      <w:proofErr w:type="spellEnd"/>
      <w:r w:rsidR="00F12C8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F12C85" w:rsidRPr="00787335">
        <w:rPr>
          <w:rFonts w:ascii="Times New Roman" w:hAnsi="Times New Roman" w:cs="Times New Roman" w:hint="eastAsia"/>
          <w:sz w:val="24"/>
          <w:szCs w:val="24"/>
        </w:rPr>
        <w:t>and</w:t>
      </w:r>
      <w:r w:rsidR="00A34342" w:rsidRPr="00787335">
        <w:rPr>
          <w:rFonts w:ascii="Times New Roman" w:hAnsi="Times New Roman" w:cs="Times New Roman"/>
          <w:sz w:val="24"/>
          <w:szCs w:val="24"/>
        </w:rPr>
        <w:t xml:space="preserve"> physical </w:t>
      </w:r>
      <w:r w:rsidR="00854ABB" w:rsidRPr="00787335">
        <w:rPr>
          <w:rFonts w:ascii="Times New Roman" w:hAnsi="Times New Roman" w:cs="Times New Roman"/>
          <w:sz w:val="24"/>
          <w:szCs w:val="24"/>
        </w:rPr>
        <w:t>inactivity</w:t>
      </w:r>
      <w:r w:rsidR="00F02272" w:rsidRPr="00787335">
        <w:rPr>
          <w:rFonts w:ascii="Times New Roman" w:hAnsi="Times New Roman" w:cs="Times New Roman"/>
          <w:sz w:val="24"/>
          <w:szCs w:val="24"/>
        </w:rPr>
        <w:t>,</w:t>
      </w:r>
      <w:r w:rsidR="00020D2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30589A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uch&lt;/Author&gt;&lt;Year&gt;2017&lt;/Year&gt;&lt;RecNum&gt;22&lt;/RecNum&gt;&lt;DisplayText&gt;&lt;style face="superscript"&gt;10&lt;/style&gt;&lt;/DisplayText&gt;&lt;record&gt;&lt;rec-number&gt;22&lt;/rec-number&gt;&lt;foreign-keys&gt;&lt;key app="EN" db-id="vsffpewp2pasryevdxixv0a35xzr50xrs0s9" timestamp="1757450033"&gt;22&lt;/key&gt;&lt;/foreign-keys&gt;&lt;ref-type name="Journal Article"&gt;17&lt;/ref-type&gt;&lt;contributors&gt;&lt;authors&gt;&lt;author&gt;Schuch, Felipe&lt;/author&gt;&lt;author&gt;Vancampfort, Davy&lt;/author&gt;&lt;author&gt;Firth, Joseph&lt;/author&gt;&lt;author&gt;Rosenbaum, Simon&lt;/author&gt;&lt;author&gt;Ward, Philip&lt;/author&gt;&lt;author&gt;Reichert, Thaís&lt;/author&gt;&lt;author&gt;Bagatini, Natália Carvalho&lt;/author&gt;&lt;author&gt;Bgeginski, Roberta&lt;/author&gt;&lt;author&gt;Stubbs, Brendon&lt;/author&gt;&lt;/authors&gt;&lt;/contributors&gt;&lt;titles&gt;&lt;title&gt;Physical activity and sedentary behavior in people with major depressive disorder: A systematic review and meta-analysis&lt;/title&gt;&lt;secondary-title&gt;Journal of Affective Disorders&lt;/secondary-title&gt;&lt;/titles&gt;&lt;periodical&gt;&lt;full-title&gt;Journal of Affective Disorders&lt;/full-title&gt;&lt;/periodical&gt;&lt;pages&gt;139-150&lt;/pages&gt;&lt;volume&gt;210&lt;/volume&gt;&lt;keywords&gt;&lt;keyword&gt;Physical activity&lt;/keyword&gt;&lt;keyword&gt;Exercise&lt;/keyword&gt;&lt;keyword&gt;Sedentary behavior&lt;/keyword&gt;&lt;keyword&gt;Depression&lt;/keyword&gt;&lt;keyword&gt;Major depression&lt;/keyword&gt;&lt;keyword&gt;Depressive symptoms&lt;/keyword&gt;&lt;keyword&gt;Psychiatry&lt;/keyword&gt;&lt;/keywords&gt;&lt;dates&gt;&lt;year&gt;2017&lt;/year&gt;&lt;pub-dates&gt;&lt;date&gt;2017/03/01/&lt;/date&gt;&lt;/pub-dates&gt;&lt;/dates&gt;&lt;isbn&gt;0165-0327&lt;/isbn&gt;&lt;urls&gt;&lt;related-urls&gt;&lt;url&gt;https://www.sciencedirect.com/science/article/pii/S0165032716314355&lt;/url&gt;&lt;/related-urls&gt;&lt;/urls&gt;&lt;electronic-resource-num&gt;10.1016/j.jad.2016.10.050&lt;/electronic-resource-num&gt;&lt;/record&gt;&lt;/Cite&gt;&lt;/EndNote&gt;</w:instrText>
      </w:r>
      <w:r w:rsidR="0030589A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30589A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30589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AF7A60" w:rsidRPr="00787335">
        <w:rPr>
          <w:rFonts w:ascii="Times New Roman" w:hAnsi="Times New Roman" w:cs="Times New Roman"/>
          <w:sz w:val="24"/>
          <w:szCs w:val="24"/>
        </w:rPr>
        <w:t>and individuals with attention-</w:t>
      </w:r>
      <w:r w:rsidR="00AF7A60" w:rsidRPr="00787335">
        <w:rPr>
          <w:rFonts w:ascii="Times New Roman" w:hAnsi="Times New Roman" w:cs="Times New Roman"/>
          <w:sz w:val="24"/>
          <w:szCs w:val="24"/>
        </w:rPr>
        <w:lastRenderedPageBreak/>
        <w:t xml:space="preserve">deficit/hyperactivity disorder (ADHD) often display impulsive </w:t>
      </w:r>
      <w:proofErr w:type="spellStart"/>
      <w:r w:rsidR="00AF7A60" w:rsidRPr="00787335">
        <w:rPr>
          <w:rFonts w:ascii="Times New Roman" w:hAnsi="Times New Roman" w:cs="Times New Roman"/>
          <w:sz w:val="24"/>
          <w:szCs w:val="24"/>
        </w:rPr>
        <w:t>behaviors</w:t>
      </w:r>
      <w:proofErr w:type="spellEnd"/>
      <w:r w:rsidR="004776DD"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4776DD" w:rsidRPr="00787335">
        <w:rPr>
          <w:rFonts w:ascii="Times New Roman" w:hAnsi="Times New Roman" w:cs="Times New Roman"/>
          <w:sz w:val="24"/>
          <w:szCs w:val="24"/>
        </w:rPr>
        <w:t xml:space="preserve"> such as </w:t>
      </w:r>
      <w:r w:rsidR="00583126" w:rsidRPr="00787335">
        <w:rPr>
          <w:rFonts w:ascii="Times New Roman" w:hAnsi="Times New Roman" w:cs="Times New Roman"/>
          <w:sz w:val="24"/>
          <w:szCs w:val="24"/>
        </w:rPr>
        <w:t xml:space="preserve">abnormal eating patterns and </w:t>
      </w:r>
      <w:r w:rsidR="002573BE" w:rsidRPr="00787335">
        <w:rPr>
          <w:rFonts w:ascii="Times New Roman" w:hAnsi="Times New Roman" w:cs="Times New Roman"/>
          <w:sz w:val="24"/>
          <w:szCs w:val="24"/>
        </w:rPr>
        <w:t>excessive screen time, which m</w:t>
      </w:r>
      <w:r w:rsidR="009A42EE" w:rsidRPr="00787335">
        <w:rPr>
          <w:rFonts w:ascii="Times New Roman" w:hAnsi="Times New Roman" w:cs="Times New Roman" w:hint="eastAsia"/>
          <w:sz w:val="24"/>
          <w:szCs w:val="24"/>
        </w:rPr>
        <w:t>ight</w:t>
      </w:r>
      <w:r w:rsidR="009A42EE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A42EE" w:rsidRPr="00787335">
        <w:rPr>
          <w:rFonts w:ascii="Times New Roman" w:hAnsi="Times New Roman" w:cs="Times New Roman" w:hint="eastAsia"/>
          <w:sz w:val="24"/>
          <w:szCs w:val="24"/>
        </w:rPr>
        <w:t>contribute</w:t>
      </w:r>
      <w:r w:rsidR="006E1D0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E1D09" w:rsidRPr="00787335">
        <w:rPr>
          <w:rFonts w:ascii="Times New Roman" w:hAnsi="Times New Roman" w:cs="Times New Roman" w:hint="eastAsia"/>
          <w:sz w:val="24"/>
          <w:szCs w:val="24"/>
        </w:rPr>
        <w:t>to</w:t>
      </w:r>
      <w:r w:rsidR="006E1D0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00ACD" w:rsidRPr="00787335">
        <w:rPr>
          <w:rFonts w:ascii="Times New Roman" w:hAnsi="Times New Roman" w:cs="Times New Roman" w:hint="eastAsia"/>
          <w:sz w:val="24"/>
          <w:szCs w:val="24"/>
        </w:rPr>
        <w:t>obesity related</w:t>
      </w:r>
      <w:r w:rsidR="006E1D0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E1D09" w:rsidRPr="00787335">
        <w:rPr>
          <w:rFonts w:ascii="Times New Roman" w:hAnsi="Times New Roman" w:cs="Times New Roman" w:hint="eastAsia"/>
          <w:sz w:val="24"/>
          <w:szCs w:val="24"/>
        </w:rPr>
        <w:t>risks</w:t>
      </w:r>
      <w:r w:rsidR="00F02272" w:rsidRPr="00787335">
        <w:rPr>
          <w:rFonts w:ascii="Times New Roman" w:hAnsi="Times New Roman" w:cs="Times New Roman"/>
          <w:sz w:val="24"/>
          <w:szCs w:val="24"/>
        </w:rPr>
        <w:t>.</w:t>
      </w:r>
      <w:r w:rsidR="008E2D9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3C6DCF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rtese&lt;/Author&gt;&lt;Year&gt;2015&lt;/Year&gt;&lt;RecNum&gt;23&lt;/RecNum&gt;&lt;DisplayText&gt;&lt;style face="superscript"&gt;11&lt;/style&gt;&lt;/DisplayText&gt;&lt;record&gt;&lt;rec-number&gt;23&lt;/rec-number&gt;&lt;foreign-keys&gt;&lt;key app="EN" db-id="vsffpewp2pasryevdxixv0a35xzr50xrs0s9" timestamp="1757450033"&gt;23&lt;/key&gt;&lt;/foreign-keys&gt;&lt;ref-type name="Journal Article"&gt;17&lt;/ref-type&gt;&lt;contributors&gt;&lt;authors&gt;&lt;author&gt;Cortese, Samuele&lt;/author&gt;&lt;author&gt;Moreira-Maia, Carlos Renato&lt;/author&gt;&lt;author&gt;St. Fleur, Diane&lt;/author&gt;&lt;author&gt;Morcillo-Peñalver, Carmen&lt;/author&gt;&lt;author&gt;Rohde, Luis Augusto&lt;/author&gt;&lt;author&gt;Faraone, Stephen V.&lt;/author&gt;&lt;/authors&gt;&lt;/contributors&gt;&lt;titles&gt;&lt;title&gt;Association Between ADHD and Obesity: A Systematic Review and Meta-Analysis&lt;/title&gt;&lt;secondary-title&gt;American Journal of Psychiatry&lt;/secondary-title&gt;&lt;/titles&gt;&lt;periodical&gt;&lt;full-title&gt;American Journal of Psychiatry&lt;/full-title&gt;&lt;/periodical&gt;&lt;pages&gt;34-43&lt;/pages&gt;&lt;volume&gt;173&lt;/volume&gt;&lt;number&gt;1&lt;/number&gt;&lt;dates&gt;&lt;year&gt;2015&lt;/year&gt;&lt;pub-dates&gt;&lt;date&gt;2016/01/01&lt;/date&gt;&lt;/pub-dates&gt;&lt;/dates&gt;&lt;publisher&gt;American Psychiatric Publishing&lt;/publisher&gt;&lt;isbn&gt;0002-953X&lt;/isbn&gt;&lt;urls&gt;&lt;related-urls&gt;&lt;url&gt;https://doi.org/10.1176/appi.ajp.2015.15020266&lt;/url&gt;&lt;/related-urls&gt;&lt;/urls&gt;&lt;electronic-resource-num&gt;10.1176/appi.ajp.2015.15020266&lt;/electronic-resource-num&gt;&lt;access-date&gt;2025/05/25&lt;/access-date&gt;&lt;/record&gt;&lt;/Cite&gt;&lt;/EndNote&gt;</w:instrText>
      </w:r>
      <w:r w:rsidR="003C6DCF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3C6DCF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2B663E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6341" w:rsidRPr="00787335">
        <w:rPr>
          <w:rFonts w:ascii="Times New Roman" w:hAnsi="Times New Roman" w:cs="Times New Roman"/>
          <w:sz w:val="24"/>
          <w:szCs w:val="24"/>
        </w:rPr>
        <w:t xml:space="preserve">However, while the associations between lifestyle, mental health, and </w:t>
      </w:r>
      <w:r w:rsidR="004F163E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6F6341" w:rsidRPr="00787335">
        <w:rPr>
          <w:rFonts w:ascii="Times New Roman" w:hAnsi="Times New Roman" w:cs="Times New Roman"/>
          <w:sz w:val="24"/>
          <w:szCs w:val="24"/>
        </w:rPr>
        <w:t xml:space="preserve"> are well documented, </w:t>
      </w:r>
      <w:r w:rsidR="007936FF" w:rsidRPr="00787335">
        <w:rPr>
          <w:rFonts w:ascii="Times New Roman" w:hAnsi="Times New Roman" w:cs="Times New Roman" w:hint="eastAsia"/>
          <w:sz w:val="24"/>
          <w:szCs w:val="24"/>
        </w:rPr>
        <w:t>limited</w:t>
      </w:r>
      <w:r w:rsidR="006F6341" w:rsidRPr="00787335">
        <w:rPr>
          <w:rFonts w:ascii="Times New Roman" w:hAnsi="Times New Roman" w:cs="Times New Roman"/>
          <w:sz w:val="24"/>
          <w:szCs w:val="24"/>
        </w:rPr>
        <w:t xml:space="preserve"> studies have systematically explored how individual lifestyle factors influence these outcomes </w:t>
      </w:r>
      <w:r w:rsidR="00575DED" w:rsidRPr="00787335">
        <w:rPr>
          <w:rFonts w:ascii="Times New Roman" w:hAnsi="Times New Roman" w:cs="Times New Roman" w:hint="eastAsia"/>
          <w:sz w:val="24"/>
          <w:szCs w:val="24"/>
        </w:rPr>
        <w:t>among</w:t>
      </w:r>
      <w:r w:rsidR="00575DED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75DED" w:rsidRPr="00787335">
        <w:rPr>
          <w:rFonts w:ascii="Times New Roman" w:hAnsi="Times New Roman" w:cs="Times New Roman" w:hint="eastAsia"/>
          <w:sz w:val="24"/>
          <w:szCs w:val="24"/>
        </w:rPr>
        <w:t>children</w:t>
      </w:r>
      <w:r w:rsidR="00575DED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75DED" w:rsidRPr="00787335">
        <w:rPr>
          <w:rFonts w:ascii="Times New Roman" w:hAnsi="Times New Roman" w:cs="Times New Roman" w:hint="eastAsia"/>
          <w:sz w:val="24"/>
          <w:szCs w:val="24"/>
        </w:rPr>
        <w:t>and</w:t>
      </w:r>
      <w:r w:rsidR="00575DED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75DED" w:rsidRPr="00787335">
        <w:rPr>
          <w:rFonts w:ascii="Times New Roman" w:hAnsi="Times New Roman" w:cs="Times New Roman" w:hint="eastAsia"/>
          <w:sz w:val="24"/>
          <w:szCs w:val="24"/>
        </w:rPr>
        <w:t>adolescent</w:t>
      </w:r>
      <w:r w:rsidR="00575DED" w:rsidRPr="00787335">
        <w:rPr>
          <w:rFonts w:ascii="Times New Roman" w:hAnsi="Times New Roman" w:cs="Times New Roman"/>
          <w:sz w:val="24"/>
          <w:szCs w:val="24"/>
        </w:rPr>
        <w:t xml:space="preserve">s </w:t>
      </w:r>
      <w:r w:rsidR="006F6341" w:rsidRPr="00787335">
        <w:rPr>
          <w:rFonts w:ascii="Times New Roman" w:hAnsi="Times New Roman" w:cs="Times New Roman" w:hint="eastAsia"/>
          <w:sz w:val="24"/>
          <w:szCs w:val="24"/>
        </w:rPr>
        <w:t>o</w:t>
      </w:r>
      <w:r w:rsidR="006F6341" w:rsidRPr="00787335">
        <w:rPr>
          <w:rFonts w:ascii="Times New Roman" w:hAnsi="Times New Roman" w:cs="Times New Roman"/>
          <w:sz w:val="24"/>
          <w:szCs w:val="24"/>
        </w:rPr>
        <w:t>r the mechanisms underlying these associations.</w:t>
      </w:r>
    </w:p>
    <w:p w14:paraId="37F36C81" w14:textId="6FC27783" w:rsidR="003C49D8" w:rsidRPr="00787335" w:rsidRDefault="005F0A43" w:rsidP="00467555">
      <w:pPr>
        <w:spacing w:line="360" w:lineRule="auto"/>
        <w:ind w:firstLine="720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 xml:space="preserve">Across the </w:t>
      </w:r>
      <w:r w:rsidR="00CB57B3" w:rsidRPr="00787335">
        <w:rPr>
          <w:rFonts w:ascii="Times New Roman" w:hAnsi="Times New Roman" w:cs="Times New Roman"/>
          <w:sz w:val="24"/>
          <w:szCs w:val="24"/>
        </w:rPr>
        <w:t xml:space="preserve">field of health science, </w:t>
      </w:r>
      <w:r w:rsidR="00806D63" w:rsidRPr="00787335">
        <w:rPr>
          <w:rFonts w:ascii="Times New Roman" w:hAnsi="Times New Roman" w:cs="Times New Roman"/>
          <w:sz w:val="24"/>
          <w:szCs w:val="24"/>
        </w:rPr>
        <w:t xml:space="preserve">there is growing interest in </w:t>
      </w:r>
      <w:r w:rsidR="00CD26F6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6616DE" w:rsidRPr="00787335">
        <w:rPr>
          <w:rFonts w:ascii="Times New Roman" w:hAnsi="Times New Roman" w:cs="Times New Roman"/>
          <w:sz w:val="24"/>
          <w:szCs w:val="24"/>
        </w:rPr>
        <w:t>hypothesis</w:t>
      </w:r>
      <w:r w:rsidR="00CD26F6" w:rsidRPr="00787335">
        <w:rPr>
          <w:rFonts w:ascii="Times New Roman" w:hAnsi="Times New Roman" w:cs="Times New Roman"/>
          <w:sz w:val="24"/>
          <w:szCs w:val="24"/>
        </w:rPr>
        <w:t xml:space="preserve"> that </w:t>
      </w:r>
      <w:r w:rsidR="005E3A0D" w:rsidRPr="00787335">
        <w:rPr>
          <w:rFonts w:ascii="Times New Roman" w:hAnsi="Times New Roman" w:cs="Times New Roman"/>
          <w:sz w:val="24"/>
          <w:szCs w:val="24"/>
        </w:rPr>
        <w:t>early environment</w:t>
      </w:r>
      <w:r w:rsidR="00753665" w:rsidRPr="00787335">
        <w:rPr>
          <w:rFonts w:ascii="Times New Roman" w:hAnsi="Times New Roman" w:cs="Times New Roman"/>
          <w:sz w:val="24"/>
          <w:szCs w:val="24"/>
        </w:rPr>
        <w:t>al</w:t>
      </w:r>
      <w:r w:rsidR="005E3A0D" w:rsidRPr="00787335">
        <w:rPr>
          <w:rFonts w:ascii="Times New Roman" w:hAnsi="Times New Roman" w:cs="Times New Roman"/>
          <w:sz w:val="24"/>
          <w:szCs w:val="24"/>
        </w:rPr>
        <w:t xml:space="preserve"> risk</w:t>
      </w:r>
      <w:r w:rsidR="0033014E" w:rsidRPr="00787335">
        <w:rPr>
          <w:rFonts w:ascii="Times New Roman" w:hAnsi="Times New Roman" w:cs="Times New Roman"/>
          <w:sz w:val="24"/>
          <w:szCs w:val="24"/>
        </w:rPr>
        <w:t xml:space="preserve"> has </w:t>
      </w:r>
      <w:r w:rsidR="006616DE" w:rsidRPr="00787335">
        <w:rPr>
          <w:rFonts w:ascii="Times New Roman" w:hAnsi="Times New Roman" w:cs="Times New Roman"/>
          <w:sz w:val="24"/>
          <w:szCs w:val="24"/>
        </w:rPr>
        <w:t xml:space="preserve">a </w:t>
      </w:r>
      <w:r w:rsidR="0033014E" w:rsidRPr="00787335">
        <w:rPr>
          <w:rFonts w:ascii="Times New Roman" w:hAnsi="Times New Roman" w:cs="Times New Roman"/>
          <w:sz w:val="24"/>
          <w:szCs w:val="24"/>
        </w:rPr>
        <w:t>long-term effect on</w:t>
      </w:r>
      <w:r w:rsidR="00E54174" w:rsidRPr="00787335">
        <w:rPr>
          <w:rFonts w:ascii="Times New Roman" w:hAnsi="Times New Roman" w:cs="Times New Roman"/>
          <w:sz w:val="24"/>
          <w:szCs w:val="24"/>
        </w:rPr>
        <w:t xml:space="preserve"> both mental and physical health</w:t>
      </w:r>
      <w:r w:rsidR="00277BF0" w:rsidRPr="00787335">
        <w:rPr>
          <w:rFonts w:ascii="Times New Roman" w:hAnsi="Times New Roman" w:cs="Times New Roman"/>
          <w:sz w:val="24"/>
          <w:szCs w:val="24"/>
        </w:rPr>
        <w:t>.</w:t>
      </w:r>
      <w:r w:rsidR="00E5417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32E51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lson&lt;/Author&gt;&lt;Year&gt;2020&lt;/Year&gt;&lt;RecNum&gt;94&lt;/RecNum&gt;&lt;DisplayText&gt;&lt;style face="superscript"&gt;12&lt;/style&gt;&lt;/DisplayText&gt;&lt;record&gt;&lt;rec-number&gt;94&lt;/rec-number&gt;&lt;foreign-keys&gt;&lt;key app="EN" db-id="vsffpewp2pasryevdxixv0a35xzr50xrs0s9" timestamp="1765295439"&gt;94&lt;/key&gt;&lt;/foreign-keys&gt;&lt;ref-type name="Journal Article"&gt;17&lt;/ref-type&gt;&lt;contributors&gt;&lt;authors&gt;&lt;author&gt;Nelson, Charles A&lt;/author&gt;&lt;author&gt;Bhutta, Zulfiqar A&lt;/author&gt;&lt;author&gt;Burke Harris, Nadine&lt;/author&gt;&lt;author&gt;Danese, Andrea&lt;/author&gt;&lt;author&gt;Samara, Muthanna&lt;/author&gt;&lt;/authors&gt;&lt;/contributors&gt;&lt;titles&gt;&lt;title&gt;Adversity in childhood is linked to mental and physical health throughout life&lt;/title&gt;&lt;secondary-title&gt;BMJ&lt;/secondary-title&gt;&lt;/titles&gt;&lt;periodical&gt;&lt;full-title&gt;BMJ&lt;/full-title&gt;&lt;/periodical&gt;&lt;pages&gt;m3048&lt;/pages&gt;&lt;volume&gt;371&lt;/volume&gt;&lt;dates&gt;&lt;year&gt;2020&lt;/year&gt;&lt;/dates&gt;&lt;urls&gt;&lt;related-urls&gt;&lt;url&gt;https://www.bmj.com/content/bmj/371/bmj.m3048.full.pdf&lt;/url&gt;&lt;/related-urls&gt;&lt;/urls&gt;&lt;electronic-resource-num&gt;10.1136/bmj.m3048&lt;/electronic-resource-num&gt;&lt;/record&gt;&lt;/Cite&gt;&lt;/EndNote&gt;</w:instrText>
      </w:r>
      <w:r w:rsidR="00132E51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132E51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E5417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0B5A8B" w:rsidRPr="00787335">
        <w:rPr>
          <w:rFonts w:ascii="Times New Roman" w:hAnsi="Times New Roman" w:cs="Times New Roman"/>
          <w:sz w:val="24"/>
          <w:szCs w:val="24"/>
        </w:rPr>
        <w:t xml:space="preserve">Although the association between early </w:t>
      </w:r>
      <w:r w:rsidR="00753665" w:rsidRPr="00787335">
        <w:rPr>
          <w:rFonts w:ascii="Times New Roman" w:hAnsi="Times New Roman" w:cs="Times New Roman"/>
          <w:sz w:val="24"/>
          <w:szCs w:val="24"/>
        </w:rPr>
        <w:t xml:space="preserve">distinct </w:t>
      </w:r>
      <w:r w:rsidR="003B5F60" w:rsidRPr="00787335">
        <w:rPr>
          <w:rFonts w:ascii="Times New Roman" w:hAnsi="Times New Roman" w:cs="Times New Roman"/>
          <w:sz w:val="24"/>
          <w:szCs w:val="24"/>
        </w:rPr>
        <w:t>environment</w:t>
      </w:r>
      <w:r w:rsidR="00753665" w:rsidRPr="00787335">
        <w:rPr>
          <w:rFonts w:ascii="Times New Roman" w:hAnsi="Times New Roman" w:cs="Times New Roman"/>
          <w:sz w:val="24"/>
          <w:szCs w:val="24"/>
        </w:rPr>
        <w:t>al</w:t>
      </w:r>
      <w:r w:rsidR="003B5F60" w:rsidRPr="00787335">
        <w:rPr>
          <w:rFonts w:ascii="Times New Roman" w:hAnsi="Times New Roman" w:cs="Times New Roman"/>
          <w:sz w:val="24"/>
          <w:szCs w:val="24"/>
        </w:rPr>
        <w:t xml:space="preserve"> risk</w:t>
      </w:r>
      <w:r w:rsidR="00753665" w:rsidRPr="00787335">
        <w:rPr>
          <w:rFonts w:ascii="Times New Roman" w:hAnsi="Times New Roman" w:cs="Times New Roman"/>
          <w:sz w:val="24"/>
          <w:szCs w:val="24"/>
        </w:rPr>
        <w:t xml:space="preserve"> factors</w:t>
      </w:r>
      <w:r w:rsidR="003B5F60" w:rsidRPr="00787335">
        <w:rPr>
          <w:rFonts w:ascii="Times New Roman" w:hAnsi="Times New Roman" w:cs="Times New Roman"/>
          <w:sz w:val="24"/>
          <w:szCs w:val="24"/>
        </w:rPr>
        <w:t xml:space="preserve"> and </w:t>
      </w:r>
      <w:r w:rsidR="00784A7D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D35376" w:rsidRPr="00787335">
        <w:rPr>
          <w:rFonts w:ascii="Times New Roman" w:hAnsi="Times New Roman" w:cs="Times New Roman"/>
          <w:sz w:val="24"/>
          <w:szCs w:val="24"/>
        </w:rPr>
        <w:t xml:space="preserve"> has been </w:t>
      </w:r>
      <w:r w:rsidR="00A40A1D" w:rsidRPr="00787335">
        <w:rPr>
          <w:rFonts w:ascii="Times New Roman" w:hAnsi="Times New Roman" w:cs="Times New Roman"/>
          <w:sz w:val="24"/>
          <w:szCs w:val="24"/>
        </w:rPr>
        <w:t>well-established</w:t>
      </w:r>
      <w:r w:rsidR="00277BF0" w:rsidRPr="00787335">
        <w:rPr>
          <w:rFonts w:ascii="Times New Roman" w:hAnsi="Times New Roman" w:cs="Times New Roman"/>
          <w:sz w:val="24"/>
          <w:szCs w:val="24"/>
        </w:rPr>
        <w:t>,</w:t>
      </w:r>
      <w:r w:rsidR="008D45F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84A7D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roeder&lt;/Author&gt;&lt;Year&gt;2021&lt;/Year&gt;&lt;RecNum&gt;61&lt;/RecNum&gt;&lt;DisplayText&gt;&lt;style face="superscript"&gt;13&lt;/style&gt;&lt;/DisplayText&gt;&lt;record&gt;&lt;rec-number&gt;61&lt;/rec-number&gt;&lt;foreign-keys&gt;&lt;key app="EN" db-id="vsffpewp2pasryevdxixv0a35xzr50xrs0s9" timestamp="1764590566"&gt;61&lt;/key&gt;&lt;/foreign-keys&gt;&lt;ref-type name="Journal Article"&gt;17&lt;/ref-type&gt;&lt;contributors&gt;&lt;authors&gt;&lt;author&gt;Schroeder, K.&lt;/author&gt;&lt;author&gt;Schuler, B. R.&lt;/author&gt;&lt;author&gt;Kobulsky, J. M.&lt;/author&gt;&lt;author&gt;Sarwer, D. B.&lt;/author&gt;&lt;/authors&gt;&lt;/contributors&gt;&lt;auth-address&gt;College of Public Health, Temple University, Philadelphia, PA, USA.&amp;#xD;School of Social Work, Temple University, Philadelphia, PA, USA.&amp;#xD;Center for Obesity Research and Education, Temple University, Philadelphia, PA, USA.&lt;/auth-address&gt;&lt;titles&gt;&lt;title&gt;The association between adverse childhood experiences and childhood obesity: A systematic review&lt;/title&gt;&lt;secondary-title&gt;Obes Rev&lt;/secondary-title&gt;&lt;/titles&gt;&lt;periodical&gt;&lt;full-title&gt;Obes Rev&lt;/full-title&gt;&lt;/periodical&gt;&lt;pages&gt;e13204&lt;/pages&gt;&lt;volume&gt;22&lt;/volume&gt;&lt;number&gt;7&lt;/number&gt;&lt;keywords&gt;&lt;keyword&gt;Adult&lt;/keyword&gt;&lt;keyword&gt;*Adverse Childhood Experiences&lt;/keyword&gt;&lt;keyword&gt;Child&lt;/keyword&gt;&lt;keyword&gt;Female&lt;/keyword&gt;&lt;keyword&gt;Humans&lt;/keyword&gt;&lt;keyword&gt;Male&lt;/keyword&gt;&lt;keyword&gt;*Pediatric Obesity/epidemiology/etiology&lt;/keyword&gt;&lt;keyword&gt;adverse childhood experiences&lt;/keyword&gt;&lt;keyword&gt;obesity&lt;/keyword&gt;&lt;keyword&gt;pediatric obesity&lt;/keyword&gt;&lt;keyword&gt;and NovoNordisk.&lt;/keyword&gt;&lt;/keywords&gt;&lt;dates&gt;&lt;year&gt;2021&lt;/year&gt;&lt;/dates&gt;&lt;isbn&gt;1467-7881 (Print)&amp;#xD;1467-7881&lt;/isbn&gt;&lt;accession-num&gt;33506595&lt;/accession-num&gt;&lt;urls&gt;&lt;/urls&gt;&lt;custom2&gt;PMC8192341&lt;/custom2&gt;&lt;custom6&gt;NIHMS1659115&lt;/custom6&gt;&lt;electronic-resource-num&gt;10.1111/obr.13204&lt;/electronic-resource-num&gt;&lt;remote-database-provider&gt;NLM&lt;/remote-database-provider&gt;&lt;language&gt;eng&lt;/language&gt;&lt;/record&gt;&lt;/Cite&gt;&lt;/EndNote&gt;</w:instrText>
      </w:r>
      <w:r w:rsidR="00784A7D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3</w:t>
      </w:r>
      <w:r w:rsidR="00784A7D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D3537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616DE" w:rsidRPr="00787335">
        <w:rPr>
          <w:rFonts w:ascii="Times New Roman" w:hAnsi="Times New Roman" w:cs="Times New Roman"/>
          <w:sz w:val="24"/>
          <w:szCs w:val="24"/>
        </w:rPr>
        <w:t>an</w:t>
      </w:r>
      <w:r w:rsidR="00D35376" w:rsidRPr="00787335">
        <w:rPr>
          <w:rFonts w:ascii="Times New Roman" w:hAnsi="Times New Roman" w:cs="Times New Roman"/>
          <w:sz w:val="24"/>
          <w:szCs w:val="24"/>
        </w:rPr>
        <w:t xml:space="preserve"> understanding </w:t>
      </w:r>
      <w:r w:rsidR="00C63F30" w:rsidRPr="00787335">
        <w:rPr>
          <w:rFonts w:ascii="Times New Roman" w:hAnsi="Times New Roman" w:cs="Times New Roman"/>
          <w:sz w:val="24"/>
          <w:szCs w:val="24"/>
        </w:rPr>
        <w:t>of the</w:t>
      </w:r>
      <w:r w:rsidR="003167FA" w:rsidRPr="00787335">
        <w:rPr>
          <w:rFonts w:ascii="Times New Roman" w:hAnsi="Times New Roman" w:cs="Times New Roman"/>
          <w:sz w:val="24"/>
          <w:szCs w:val="24"/>
        </w:rPr>
        <w:t>ir</w:t>
      </w:r>
      <w:r w:rsidR="00C63F30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C701B4" w:rsidRPr="00787335">
        <w:rPr>
          <w:rFonts w:ascii="Times New Roman" w:hAnsi="Times New Roman" w:cs="Times New Roman"/>
          <w:sz w:val="24"/>
          <w:szCs w:val="24"/>
        </w:rPr>
        <w:t>underlying mechanism</w:t>
      </w:r>
      <w:r w:rsidR="00C63F30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D45F5" w:rsidRPr="00787335">
        <w:rPr>
          <w:rFonts w:ascii="Times New Roman" w:hAnsi="Times New Roman" w:cs="Times New Roman"/>
          <w:sz w:val="24"/>
          <w:szCs w:val="24"/>
        </w:rPr>
        <w:t>is</w:t>
      </w:r>
      <w:r w:rsidR="003167FA" w:rsidRPr="00787335">
        <w:rPr>
          <w:rFonts w:ascii="Times New Roman" w:hAnsi="Times New Roman" w:cs="Times New Roman"/>
          <w:sz w:val="24"/>
          <w:szCs w:val="24"/>
        </w:rPr>
        <w:t xml:space="preserve"> still lacking.</w:t>
      </w:r>
      <w:r w:rsidR="008102C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E3BE0" w:rsidRPr="00787335">
        <w:rPr>
          <w:rFonts w:ascii="Times New Roman" w:hAnsi="Times New Roman" w:cs="Times New Roman"/>
          <w:sz w:val="24"/>
          <w:szCs w:val="24"/>
        </w:rPr>
        <w:t>Most previous studies have tended to focus on the effect of a single environmental factor</w:t>
      </w:r>
      <w:r w:rsidR="00A6717F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77BF0" w:rsidRPr="00787335">
        <w:rPr>
          <w:rFonts w:ascii="Times New Roman" w:hAnsi="Times New Roman" w:cs="Times New Roman"/>
          <w:sz w:val="24"/>
          <w:szCs w:val="24"/>
        </w:rPr>
        <w:t xml:space="preserve">(e.g., </w:t>
      </w:r>
      <w:r w:rsidR="00132E51" w:rsidRPr="00787335">
        <w:rPr>
          <w:rFonts w:ascii="Times New Roman" w:hAnsi="Times New Roman" w:cs="Times New Roman" w:hint="eastAsia"/>
          <w:sz w:val="24"/>
          <w:szCs w:val="24"/>
        </w:rPr>
        <w:t>income</w:t>
      </w:r>
      <w:r w:rsidR="00277BF0" w:rsidRPr="00787335">
        <w:rPr>
          <w:rFonts w:ascii="Times New Roman" w:hAnsi="Times New Roman" w:cs="Times New Roman"/>
          <w:sz w:val="24"/>
          <w:szCs w:val="24"/>
        </w:rPr>
        <w:t>)</w:t>
      </w:r>
      <w:r w:rsidR="009E3BE0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70819" w:rsidRPr="00787335">
        <w:rPr>
          <w:rFonts w:ascii="Times New Roman" w:hAnsi="Times New Roman" w:cs="Times New Roman"/>
          <w:sz w:val="24"/>
          <w:szCs w:val="24"/>
        </w:rPr>
        <w:t>or</w:t>
      </w:r>
      <w:r w:rsidR="009E3BE0" w:rsidRPr="00787335">
        <w:rPr>
          <w:rFonts w:ascii="Times New Roman" w:hAnsi="Times New Roman" w:cs="Times New Roman"/>
          <w:sz w:val="24"/>
          <w:szCs w:val="24"/>
        </w:rPr>
        <w:t xml:space="preserve"> a specific dimensional category of </w:t>
      </w:r>
      <w:r w:rsidR="00A40A1D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9E3BE0" w:rsidRPr="00787335">
        <w:rPr>
          <w:rFonts w:ascii="Times New Roman" w:hAnsi="Times New Roman" w:cs="Times New Roman"/>
          <w:sz w:val="24"/>
          <w:szCs w:val="24"/>
        </w:rPr>
        <w:t>environment</w:t>
      </w:r>
      <w:r w:rsidR="00A6717F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32D13" w:rsidRPr="00787335">
        <w:rPr>
          <w:rFonts w:ascii="Times New Roman" w:hAnsi="Times New Roman" w:cs="Times New Roman"/>
          <w:sz w:val="24"/>
          <w:szCs w:val="24"/>
        </w:rPr>
        <w:t>(</w:t>
      </w:r>
      <w:r w:rsidR="00A6717F" w:rsidRPr="00787335">
        <w:rPr>
          <w:rFonts w:ascii="Times New Roman" w:hAnsi="Times New Roman" w:cs="Times New Roman"/>
          <w:sz w:val="24"/>
          <w:szCs w:val="24"/>
        </w:rPr>
        <w:t>e.g., socioeconomic status</w:t>
      </w:r>
      <w:r w:rsidR="00632D13" w:rsidRPr="00787335">
        <w:rPr>
          <w:rFonts w:ascii="Times New Roman" w:hAnsi="Times New Roman" w:cs="Times New Roman"/>
          <w:sz w:val="24"/>
          <w:szCs w:val="24"/>
        </w:rPr>
        <w:t>)</w:t>
      </w:r>
      <w:r w:rsidR="00387928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87928" w:rsidRPr="00787335">
        <w:rPr>
          <w:rFonts w:ascii="Times New Roman" w:hAnsi="Times New Roman" w:cs="Times New Roman"/>
          <w:sz w:val="24"/>
          <w:szCs w:val="24"/>
        </w:rPr>
        <w:t xml:space="preserve">on </w:t>
      </w:r>
      <w:r w:rsidR="00387928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387928" w:rsidRPr="00787335">
        <w:rPr>
          <w:rFonts w:ascii="Times New Roman" w:hAnsi="Times New Roman" w:cs="Times New Roman"/>
          <w:sz w:val="24"/>
          <w:szCs w:val="24"/>
        </w:rPr>
        <w:t>.</w:t>
      </w:r>
      <w:r w:rsidR="009E3BE0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84A7D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utret&lt;/Author&gt;&lt;Year&gt;2024&lt;/Year&gt;&lt;RecNum&gt;63&lt;/RecNum&gt;&lt;DisplayText&gt;&lt;style face="superscript"&gt;14&lt;/style&gt;&lt;/DisplayText&gt;&lt;record&gt;&lt;rec-number&gt;63&lt;/rec-number&gt;&lt;foreign-keys&gt;&lt;key app="EN" db-id="vsffpewp2pasryevdxixv0a35xzr50xrs0s9" timestamp="1764590886"&gt;63&lt;/key&gt;&lt;/foreign-keys&gt;&lt;ref-type name="Journal Article"&gt;17&lt;/ref-type&gt;&lt;contributors&gt;&lt;authors&gt;&lt;author&gt;Autret, Kristen&lt;/author&gt;&lt;author&gt;Bekelman, Traci A.&lt;/author&gt;&lt;/authors&gt;&lt;/contributors&gt;&lt;titles&gt;&lt;title&gt;Socioeconomic Status and Obesity&lt;/title&gt;&lt;secondary-title&gt;Journal of the Endocrine Society&lt;/secondary-title&gt;&lt;/titles&gt;&lt;periodical&gt;&lt;full-title&gt;Journal of the Endocrine Society&lt;/full-title&gt;&lt;/periodical&gt;&lt;pages&gt;bvae176&lt;/pages&gt;&lt;volume&gt;8&lt;/volume&gt;&lt;number&gt;11&lt;/number&gt;&lt;dates&gt;&lt;year&gt;2024&lt;/year&gt;&lt;/dates&gt;&lt;isbn&gt;2472-1972&lt;/isbn&gt;&lt;urls&gt;&lt;related-urls&gt;&lt;url&gt;https://doi.org/10.1210/jendso/bvae176&lt;/url&gt;&lt;/related-urls&gt;&lt;/urls&gt;&lt;electronic-resource-num&gt;10.1210/jendso/bvae176&lt;/electronic-resource-num&gt;&lt;access-date&gt;12/1/2025&lt;/access-date&gt;&lt;/record&gt;&lt;/Cite&gt;&lt;/EndNote&gt;</w:instrText>
      </w:r>
      <w:r w:rsidR="00784A7D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4</w:t>
      </w:r>
      <w:r w:rsidR="00784A7D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387928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37594" w:rsidRPr="00787335">
        <w:rPr>
          <w:rFonts w:ascii="Times New Roman" w:hAnsi="Times New Roman" w:cs="Times New Roman"/>
          <w:sz w:val="24"/>
          <w:szCs w:val="24"/>
        </w:rPr>
        <w:t xml:space="preserve">However, </w:t>
      </w:r>
      <w:r w:rsidR="00150360" w:rsidRPr="00787335">
        <w:rPr>
          <w:rFonts w:ascii="Times New Roman" w:hAnsi="Times New Roman" w:cs="Times New Roman"/>
          <w:sz w:val="24"/>
          <w:szCs w:val="24"/>
        </w:rPr>
        <w:t>multiple factors</w:t>
      </w:r>
      <w:r w:rsidR="00414964" w:rsidRPr="00787335">
        <w:rPr>
          <w:rFonts w:ascii="Times New Roman" w:hAnsi="Times New Roman" w:cs="Times New Roman"/>
          <w:sz w:val="24"/>
          <w:szCs w:val="24"/>
        </w:rPr>
        <w:t xml:space="preserve"> typically </w:t>
      </w:r>
      <w:r w:rsidR="00E25BAE" w:rsidRPr="00787335">
        <w:rPr>
          <w:rFonts w:ascii="Times New Roman" w:hAnsi="Times New Roman" w:cs="Times New Roman"/>
          <w:sz w:val="24"/>
          <w:szCs w:val="24"/>
        </w:rPr>
        <w:t>contribute</w:t>
      </w:r>
      <w:r w:rsidR="006C6021" w:rsidRPr="00787335">
        <w:rPr>
          <w:rFonts w:ascii="Times New Roman" w:hAnsi="Times New Roman" w:cs="Times New Roman"/>
          <w:sz w:val="24"/>
          <w:szCs w:val="24"/>
        </w:rPr>
        <w:t xml:space="preserve"> to</w:t>
      </w:r>
      <w:r w:rsidR="0033759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0753A1" w:rsidRPr="00787335">
        <w:rPr>
          <w:rFonts w:ascii="Times New Roman" w:hAnsi="Times New Roman" w:cs="Times New Roman" w:hint="eastAsia"/>
          <w:sz w:val="24"/>
          <w:szCs w:val="24"/>
        </w:rPr>
        <w:t xml:space="preserve">obesity and related </w:t>
      </w:r>
      <w:r w:rsidR="000753A1" w:rsidRPr="00787335">
        <w:rPr>
          <w:rFonts w:ascii="Times New Roman" w:hAnsi="Times New Roman" w:cs="Times New Roman"/>
          <w:sz w:val="24"/>
          <w:szCs w:val="24"/>
        </w:rPr>
        <w:t>conditions</w:t>
      </w:r>
      <w:r w:rsidR="00632D13" w:rsidRPr="00787335">
        <w:rPr>
          <w:rFonts w:ascii="Times New Roman" w:hAnsi="Times New Roman" w:cs="Times New Roman"/>
          <w:sz w:val="24"/>
          <w:szCs w:val="24"/>
        </w:rPr>
        <w:t>.</w:t>
      </w:r>
      <w:r w:rsidR="00A4049D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4049D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glia&lt;/Author&gt;&lt;Year&gt;2012&lt;/Year&gt;&lt;RecNum&gt;67&lt;/RecNum&gt;&lt;DisplayText&gt;&lt;style face="superscript"&gt;15&lt;/style&gt;&lt;/DisplayText&gt;&lt;record&gt;&lt;rec-number&gt;67&lt;/rec-number&gt;&lt;foreign-keys&gt;&lt;key app="EN" db-id="vsffpewp2pasryevdxixv0a35xzr50xrs0s9" timestamp="1764592798"&gt;67&lt;/key&gt;&lt;/foreign-keys&gt;&lt;ref-type name="Journal Article"&gt;17&lt;/ref-type&gt;&lt;contributors&gt;&lt;authors&gt;&lt;author&gt;Suglia, Shakira F.&lt;/author&gt;&lt;author&gt;Duarte, Cristiane S.&lt;/author&gt;&lt;author&gt;Chambers, Earle C.&lt;/author&gt;&lt;author&gt;Boynton-Jarrett, Renée&lt;/author&gt;&lt;/authors&gt;&lt;/contributors&gt;&lt;titles&gt;&lt;title&gt;Cumulative Social Risk and Obesity in Early Childhood&lt;/title&gt;&lt;secondary-title&gt;Pediatrics&lt;/secondary-title&gt;&lt;/titles&gt;&lt;periodical&gt;&lt;full-title&gt;Pediatrics&lt;/full-title&gt;&lt;/periodical&gt;&lt;pages&gt;e1173-e1179&lt;/pages&gt;&lt;volume&gt;129&lt;/volume&gt;&lt;number&gt;5&lt;/number&gt;&lt;dates&gt;&lt;year&gt;2012&lt;/year&gt;&lt;/dates&gt;&lt;isbn&gt;0031-4005&lt;/isbn&gt;&lt;urls&gt;&lt;related-urls&gt;&lt;url&gt;https://doi.org/10.1542/peds.2011-2456&lt;/url&gt;&lt;/related-urls&gt;&lt;/urls&gt;&lt;electronic-resource-num&gt;10.1542/peds.2011-2456&lt;/electronic-resource-num&gt;&lt;access-date&gt;12/1/2025&lt;/access-date&gt;&lt;/record&gt;&lt;/Cite&gt;&lt;/EndNote&gt;</w:instrText>
      </w:r>
      <w:r w:rsidR="00A4049D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A4049D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7C70A1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B45162" w:rsidRPr="00787335">
        <w:rPr>
          <w:rFonts w:ascii="Times New Roman" w:hAnsi="Times New Roman" w:cs="Times New Roman"/>
          <w:sz w:val="24"/>
          <w:szCs w:val="24"/>
        </w:rPr>
        <w:t xml:space="preserve">Additionally, </w:t>
      </w:r>
      <w:r w:rsidR="00700A6A" w:rsidRPr="00787335">
        <w:rPr>
          <w:rFonts w:ascii="Times New Roman" w:hAnsi="Times New Roman" w:cs="Times New Roman"/>
          <w:sz w:val="24"/>
          <w:szCs w:val="24"/>
        </w:rPr>
        <w:t xml:space="preserve">just as genetic risk factors are </w:t>
      </w:r>
      <w:r w:rsidR="00361C9C" w:rsidRPr="00787335">
        <w:rPr>
          <w:rFonts w:ascii="Times New Roman" w:hAnsi="Times New Roman" w:cs="Times New Roman"/>
          <w:sz w:val="24"/>
          <w:szCs w:val="24"/>
        </w:rPr>
        <w:t>pleiotropic</w:t>
      </w:r>
      <w:r w:rsidR="00632D13" w:rsidRPr="00787335">
        <w:rPr>
          <w:rFonts w:ascii="Times New Roman" w:hAnsi="Times New Roman" w:cs="Times New Roman"/>
          <w:sz w:val="24"/>
          <w:szCs w:val="24"/>
        </w:rPr>
        <w:t>,</w:t>
      </w:r>
      <w:r w:rsidR="00361C9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1567C" w:rsidRPr="00787335">
        <w:rPr>
          <w:rFonts w:ascii="Times New Roman" w:hAnsi="Times New Roman" w:cs="Times New Roman" w:hint="eastAsia"/>
          <w:sz w:val="24"/>
          <w:szCs w:val="24"/>
        </w:rPr>
        <w:t>o</w:t>
      </w:r>
      <w:r w:rsidR="0071567C" w:rsidRPr="00787335">
        <w:rPr>
          <w:rFonts w:ascii="Times New Roman" w:hAnsi="Times New Roman" w:cs="Times New Roman"/>
          <w:sz w:val="24"/>
          <w:szCs w:val="24"/>
        </w:rPr>
        <w:t>besity is unlikely to result from any single environmental exposure</w:t>
      </w:r>
      <w:r w:rsidR="0071567C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A05F9E" w:rsidRPr="00787335">
        <w:rPr>
          <w:rFonts w:ascii="Times New Roman" w:hAnsi="Times New Roman" w:cs="Times New Roman" w:hint="eastAsia"/>
          <w:sz w:val="24"/>
          <w:szCs w:val="24"/>
        </w:rPr>
        <w:t>I</w:t>
      </w:r>
      <w:r w:rsidR="0071567C" w:rsidRPr="00787335">
        <w:rPr>
          <w:rFonts w:ascii="Times New Roman" w:hAnsi="Times New Roman" w:cs="Times New Roman"/>
          <w:sz w:val="24"/>
          <w:szCs w:val="24"/>
        </w:rPr>
        <w:t xml:space="preserve">nstead, it reflects the cumulative and interactive effects of multiple early </w:t>
      </w:r>
      <w:r w:rsidR="0071567C" w:rsidRPr="00787335">
        <w:rPr>
          <w:rFonts w:ascii="Times New Roman" w:hAnsi="Times New Roman" w:cs="Times New Roman" w:hint="eastAsia"/>
          <w:sz w:val="24"/>
          <w:szCs w:val="24"/>
        </w:rPr>
        <w:t xml:space="preserve">environmental </w:t>
      </w:r>
      <w:r w:rsidR="0071567C" w:rsidRPr="00787335">
        <w:rPr>
          <w:rFonts w:ascii="Times New Roman" w:hAnsi="Times New Roman" w:cs="Times New Roman"/>
          <w:sz w:val="24"/>
          <w:szCs w:val="24"/>
        </w:rPr>
        <w:t>risks</w:t>
      </w:r>
      <w:r w:rsidR="00632D13" w:rsidRPr="00787335">
        <w:rPr>
          <w:rFonts w:ascii="Times New Roman" w:hAnsi="Times New Roman" w:cs="Times New Roman"/>
          <w:sz w:val="24"/>
          <w:szCs w:val="24"/>
        </w:rPr>
        <w:t>.</w:t>
      </w:r>
      <w:r w:rsidR="00CF085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1567C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glia&lt;/Author&gt;&lt;Year&gt;2012&lt;/Year&gt;&lt;RecNum&gt;67&lt;/RecNum&gt;&lt;DisplayText&gt;&lt;style face="superscript"&gt;15&lt;/style&gt;&lt;/DisplayText&gt;&lt;record&gt;&lt;rec-number&gt;67&lt;/rec-number&gt;&lt;foreign-keys&gt;&lt;key app="EN" db-id="vsffpewp2pasryevdxixv0a35xzr50xrs0s9" timestamp="1764592798"&gt;67&lt;/key&gt;&lt;/foreign-keys&gt;&lt;ref-type name="Journal Article"&gt;17&lt;/ref-type&gt;&lt;contributors&gt;&lt;authors&gt;&lt;author&gt;Suglia, Shakira F.&lt;/author&gt;&lt;author&gt;Duarte, Cristiane S.&lt;/author&gt;&lt;author&gt;Chambers, Earle C.&lt;/author&gt;&lt;author&gt;Boynton-Jarrett, Renée&lt;/author&gt;&lt;/authors&gt;&lt;/contributors&gt;&lt;titles&gt;&lt;title&gt;Cumulative Social Risk and Obesity in Early Childhood&lt;/title&gt;&lt;secondary-title&gt;Pediatrics&lt;/secondary-title&gt;&lt;/titles&gt;&lt;periodical&gt;&lt;full-title&gt;Pediatrics&lt;/full-title&gt;&lt;/periodical&gt;&lt;pages&gt;e1173-e1179&lt;/pages&gt;&lt;volume&gt;129&lt;/volume&gt;&lt;number&gt;5&lt;/number&gt;&lt;dates&gt;&lt;year&gt;2012&lt;/year&gt;&lt;/dates&gt;&lt;isbn&gt;0031-4005&lt;/isbn&gt;&lt;urls&gt;&lt;related-urls&gt;&lt;url&gt;https://doi.org/10.1542/peds.2011-2456&lt;/url&gt;&lt;/related-urls&gt;&lt;/urls&gt;&lt;electronic-resource-num&gt;10.1542/peds.2011-2456&lt;/electronic-resource-num&gt;&lt;access-date&gt;12/1/2025&lt;/access-date&gt;&lt;/record&gt;&lt;/Cite&gt;&lt;/EndNote&gt;</w:instrText>
      </w:r>
      <w:r w:rsidR="0071567C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71567C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5238CF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090F65" w:rsidRPr="00787335">
        <w:rPr>
          <w:rFonts w:ascii="Times New Roman" w:hAnsi="Times New Roman" w:cs="Times New Roman"/>
          <w:sz w:val="24"/>
          <w:szCs w:val="24"/>
        </w:rPr>
        <w:t xml:space="preserve">Thus, </w:t>
      </w:r>
      <w:r w:rsidR="003209AC" w:rsidRPr="00787335">
        <w:rPr>
          <w:rFonts w:ascii="Times New Roman" w:hAnsi="Times New Roman" w:cs="Times New Roman"/>
          <w:sz w:val="24"/>
          <w:szCs w:val="24"/>
        </w:rPr>
        <w:t>m</w:t>
      </w:r>
      <w:r w:rsidR="00090F65" w:rsidRPr="00787335">
        <w:rPr>
          <w:rFonts w:ascii="Times New Roman" w:hAnsi="Times New Roman" w:cs="Times New Roman"/>
          <w:sz w:val="24"/>
          <w:szCs w:val="24"/>
        </w:rPr>
        <w:t>ultifactorial</w:t>
      </w:r>
      <w:r w:rsidR="000D209B" w:rsidRPr="00787335">
        <w:rPr>
          <w:rFonts w:ascii="Times New Roman" w:hAnsi="Times New Roman" w:cs="Times New Roman"/>
          <w:sz w:val="24"/>
          <w:szCs w:val="24"/>
        </w:rPr>
        <w:t xml:space="preserve"> and </w:t>
      </w:r>
      <w:r w:rsidR="00892A67" w:rsidRPr="00787335">
        <w:rPr>
          <w:rFonts w:ascii="Times New Roman" w:hAnsi="Times New Roman" w:cs="Times New Roman"/>
          <w:sz w:val="24"/>
          <w:szCs w:val="24"/>
        </w:rPr>
        <w:t>multi</w:t>
      </w:r>
      <w:r w:rsidR="00E767DA" w:rsidRPr="00787335">
        <w:rPr>
          <w:rFonts w:ascii="Times New Roman" w:hAnsi="Times New Roman" w:cs="Times New Roman"/>
          <w:sz w:val="24"/>
          <w:szCs w:val="24"/>
        </w:rPr>
        <w:t>-</w:t>
      </w:r>
      <w:r w:rsidR="00892A67" w:rsidRPr="00787335">
        <w:rPr>
          <w:rFonts w:ascii="Times New Roman" w:hAnsi="Times New Roman" w:cs="Times New Roman"/>
          <w:sz w:val="24"/>
          <w:szCs w:val="24"/>
        </w:rPr>
        <w:t>path</w:t>
      </w:r>
      <w:r w:rsidR="00E767DA" w:rsidRPr="00787335">
        <w:rPr>
          <w:rFonts w:ascii="Times New Roman" w:hAnsi="Times New Roman" w:cs="Times New Roman"/>
          <w:sz w:val="24"/>
          <w:szCs w:val="24"/>
        </w:rPr>
        <w:t>way</w:t>
      </w:r>
      <w:r w:rsidR="00090F65" w:rsidRPr="00787335">
        <w:rPr>
          <w:rFonts w:ascii="Times New Roman" w:hAnsi="Times New Roman" w:cs="Times New Roman"/>
          <w:sz w:val="24"/>
          <w:szCs w:val="24"/>
        </w:rPr>
        <w:t xml:space="preserve"> approaches are </w:t>
      </w:r>
      <w:r w:rsidR="00C61FFF" w:rsidRPr="00787335">
        <w:rPr>
          <w:rFonts w:ascii="Times New Roman" w:hAnsi="Times New Roman" w:cs="Times New Roman"/>
          <w:sz w:val="24"/>
          <w:szCs w:val="24"/>
        </w:rPr>
        <w:t xml:space="preserve">important to explore the </w:t>
      </w:r>
      <w:r w:rsidR="00103747" w:rsidRPr="00787335">
        <w:rPr>
          <w:rFonts w:ascii="Times New Roman" w:hAnsi="Times New Roman" w:cs="Times New Roman"/>
          <w:sz w:val="24"/>
          <w:szCs w:val="24"/>
        </w:rPr>
        <w:t>underlying mechanism</w:t>
      </w:r>
      <w:r w:rsidR="00C84048" w:rsidRPr="00787335">
        <w:rPr>
          <w:rFonts w:ascii="Times New Roman" w:hAnsi="Times New Roman" w:cs="Times New Roman"/>
          <w:sz w:val="24"/>
          <w:szCs w:val="24"/>
        </w:rPr>
        <w:t xml:space="preserve"> of </w:t>
      </w:r>
      <w:r w:rsidR="00B964F8" w:rsidRPr="00787335">
        <w:rPr>
          <w:rFonts w:ascii="Times New Roman" w:hAnsi="Times New Roman" w:cs="Times New Roman"/>
          <w:sz w:val="24"/>
          <w:szCs w:val="24"/>
        </w:rPr>
        <w:t xml:space="preserve">early environmental risks on the development of </w:t>
      </w:r>
      <w:r w:rsidR="0071567C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B964F8" w:rsidRPr="00787335">
        <w:rPr>
          <w:rFonts w:ascii="Times New Roman" w:hAnsi="Times New Roman" w:cs="Times New Roman"/>
          <w:sz w:val="24"/>
          <w:szCs w:val="24"/>
        </w:rPr>
        <w:t>.</w:t>
      </w:r>
    </w:p>
    <w:p w14:paraId="10965BB8" w14:textId="45F403A8" w:rsidR="007231FB" w:rsidRPr="00787335" w:rsidRDefault="00812C69" w:rsidP="005F74E6">
      <w:pPr>
        <w:spacing w:line="360" w:lineRule="auto"/>
        <w:ind w:firstLine="720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 xml:space="preserve">Thus, </w:t>
      </w:r>
      <w:r w:rsidR="0052216F" w:rsidRPr="00787335">
        <w:rPr>
          <w:rFonts w:ascii="Times New Roman" w:hAnsi="Times New Roman" w:cs="Times New Roman"/>
          <w:sz w:val="24"/>
          <w:szCs w:val="24"/>
        </w:rPr>
        <w:t>we use</w:t>
      </w:r>
      <w:r w:rsidR="00160FF7" w:rsidRPr="00787335">
        <w:rPr>
          <w:rFonts w:ascii="Times New Roman" w:hAnsi="Times New Roman" w:cs="Times New Roman" w:hint="eastAsia"/>
          <w:sz w:val="24"/>
          <w:szCs w:val="24"/>
        </w:rPr>
        <w:t>d</w:t>
      </w:r>
      <w:r w:rsidR="0052216F" w:rsidRPr="00787335">
        <w:rPr>
          <w:rFonts w:ascii="Times New Roman" w:hAnsi="Times New Roman" w:cs="Times New Roman"/>
          <w:sz w:val="24"/>
          <w:szCs w:val="24"/>
        </w:rPr>
        <w:t xml:space="preserve"> a </w:t>
      </w:r>
      <w:r w:rsidR="000D679A" w:rsidRPr="00787335">
        <w:rPr>
          <w:rFonts w:ascii="Times New Roman" w:hAnsi="Times New Roman" w:cs="Times New Roman"/>
          <w:sz w:val="24"/>
          <w:szCs w:val="24"/>
        </w:rPr>
        <w:t xml:space="preserve">large UK birth cohort to </w:t>
      </w:r>
      <w:r w:rsidR="007D51A6" w:rsidRPr="00787335">
        <w:rPr>
          <w:rFonts w:ascii="Times New Roman" w:hAnsi="Times New Roman" w:cs="Times New Roman"/>
          <w:sz w:val="24"/>
          <w:szCs w:val="24"/>
        </w:rPr>
        <w:t>test: 1)</w:t>
      </w:r>
      <w:r w:rsidR="000E23D1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9017B" w:rsidRPr="00787335">
        <w:rPr>
          <w:rFonts w:ascii="Times New Roman" w:hAnsi="Times New Roman" w:cs="Times New Roman"/>
          <w:sz w:val="24"/>
          <w:szCs w:val="24"/>
        </w:rPr>
        <w:t xml:space="preserve">whether </w:t>
      </w:r>
      <w:r w:rsidR="00E5452A" w:rsidRPr="00787335">
        <w:rPr>
          <w:rFonts w:ascii="Times New Roman" w:hAnsi="Times New Roman" w:cs="Times New Roman"/>
          <w:sz w:val="24"/>
          <w:szCs w:val="24"/>
        </w:rPr>
        <w:t xml:space="preserve">early environmental risk </w:t>
      </w:r>
      <w:r w:rsidR="00E42A0E" w:rsidRPr="00787335">
        <w:rPr>
          <w:rFonts w:ascii="Times New Roman" w:hAnsi="Times New Roman" w:cs="Times New Roman"/>
          <w:sz w:val="24"/>
          <w:szCs w:val="24"/>
        </w:rPr>
        <w:t xml:space="preserve">is </w:t>
      </w:r>
      <w:r w:rsidR="00E42A0E" w:rsidRPr="00787335">
        <w:rPr>
          <w:rFonts w:ascii="Times New Roman" w:hAnsi="Times New Roman" w:cs="Times New Roman" w:hint="eastAsia"/>
          <w:sz w:val="24"/>
          <w:szCs w:val="24"/>
        </w:rPr>
        <w:t>associated with</w:t>
      </w:r>
      <w:r w:rsidR="00B63416" w:rsidRPr="00787335">
        <w:rPr>
          <w:rFonts w:ascii="Times New Roman" w:hAnsi="Times New Roman" w:cs="Times New Roman"/>
          <w:sz w:val="24"/>
          <w:szCs w:val="24"/>
        </w:rPr>
        <w:t xml:space="preserve"> later internalizing</w:t>
      </w:r>
      <w:r w:rsidR="007A33FD" w:rsidRPr="00787335">
        <w:rPr>
          <w:rFonts w:ascii="Times New Roman" w:hAnsi="Times New Roman" w:cs="Times New Roman"/>
          <w:sz w:val="24"/>
          <w:szCs w:val="24"/>
        </w:rPr>
        <w:t>/</w:t>
      </w:r>
      <w:r w:rsidR="00B63416" w:rsidRPr="00787335">
        <w:rPr>
          <w:rFonts w:ascii="Times New Roman" w:hAnsi="Times New Roman" w:cs="Times New Roman"/>
          <w:sz w:val="24"/>
          <w:szCs w:val="24"/>
        </w:rPr>
        <w:t>externalizing</w:t>
      </w:r>
      <w:r w:rsidR="007A33FD" w:rsidRPr="00787335">
        <w:rPr>
          <w:rFonts w:ascii="Times New Roman" w:hAnsi="Times New Roman" w:cs="Times New Roman"/>
          <w:sz w:val="24"/>
          <w:szCs w:val="24"/>
        </w:rPr>
        <w:t xml:space="preserve"> problems, lifestyle factors (i.e., diet, </w:t>
      </w:r>
      <w:r w:rsidR="00BD77BF" w:rsidRPr="00787335">
        <w:rPr>
          <w:rFonts w:ascii="Times New Roman" w:hAnsi="Times New Roman" w:cs="Times New Roman"/>
          <w:sz w:val="24"/>
          <w:szCs w:val="24"/>
        </w:rPr>
        <w:t>exercise, drinking, and smoking</w:t>
      </w:r>
      <w:r w:rsidR="007A33FD" w:rsidRPr="00787335">
        <w:rPr>
          <w:rFonts w:ascii="Times New Roman" w:hAnsi="Times New Roman" w:cs="Times New Roman"/>
          <w:sz w:val="24"/>
          <w:szCs w:val="24"/>
        </w:rPr>
        <w:t>)</w:t>
      </w:r>
      <w:r w:rsidR="00BD77BF" w:rsidRPr="00787335">
        <w:rPr>
          <w:rFonts w:ascii="Times New Roman" w:hAnsi="Times New Roman" w:cs="Times New Roman"/>
          <w:sz w:val="24"/>
          <w:szCs w:val="24"/>
        </w:rPr>
        <w:t xml:space="preserve">, and </w:t>
      </w:r>
      <w:r w:rsidR="0019017B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3D165A" w:rsidRPr="00787335">
        <w:rPr>
          <w:rFonts w:ascii="Times New Roman" w:hAnsi="Times New Roman" w:cs="Times New Roman"/>
          <w:sz w:val="24"/>
          <w:szCs w:val="24"/>
        </w:rPr>
        <w:t xml:space="preserve">; 2) </w:t>
      </w:r>
      <w:r w:rsidR="0061659D" w:rsidRPr="00787335">
        <w:rPr>
          <w:rFonts w:ascii="Times New Roman" w:hAnsi="Times New Roman" w:cs="Times New Roman"/>
          <w:sz w:val="24"/>
          <w:szCs w:val="24"/>
        </w:rPr>
        <w:t>whether the interplay of</w:t>
      </w:r>
      <w:r w:rsidR="00386D3A" w:rsidRPr="00787335">
        <w:rPr>
          <w:rFonts w:ascii="Times New Roman" w:hAnsi="Times New Roman" w:cs="Times New Roman"/>
          <w:sz w:val="24"/>
          <w:szCs w:val="24"/>
        </w:rPr>
        <w:t xml:space="preserve"> internalizing/externalizing problems and lifestyle </w:t>
      </w:r>
      <w:r w:rsidR="0030589A" w:rsidRPr="00787335">
        <w:rPr>
          <w:rFonts w:ascii="Times New Roman" w:hAnsi="Times New Roman" w:cs="Times New Roman" w:hint="eastAsia"/>
          <w:sz w:val="24"/>
          <w:szCs w:val="24"/>
        </w:rPr>
        <w:t xml:space="preserve">risk </w:t>
      </w:r>
      <w:r w:rsidR="00386D3A" w:rsidRPr="00787335">
        <w:rPr>
          <w:rFonts w:ascii="Times New Roman" w:hAnsi="Times New Roman" w:cs="Times New Roman"/>
          <w:sz w:val="24"/>
          <w:szCs w:val="24"/>
        </w:rPr>
        <w:t>factor</w:t>
      </w:r>
      <w:r w:rsidR="00F6594B" w:rsidRPr="00787335">
        <w:rPr>
          <w:rFonts w:ascii="Times New Roman" w:hAnsi="Times New Roman" w:cs="Times New Roman"/>
          <w:sz w:val="24"/>
          <w:szCs w:val="24"/>
        </w:rPr>
        <w:t>s</w:t>
      </w:r>
      <w:r w:rsidR="00A514A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812AA" w:rsidRPr="00787335">
        <w:rPr>
          <w:rFonts w:ascii="Times New Roman" w:hAnsi="Times New Roman" w:cs="Times New Roman"/>
          <w:sz w:val="24"/>
          <w:szCs w:val="24"/>
        </w:rPr>
        <w:t>mediate</w:t>
      </w:r>
      <w:r w:rsidR="00A514AB" w:rsidRPr="00787335">
        <w:rPr>
          <w:rFonts w:ascii="Times New Roman" w:hAnsi="Times New Roman" w:cs="Times New Roman"/>
          <w:sz w:val="24"/>
          <w:szCs w:val="24"/>
        </w:rPr>
        <w:t xml:space="preserve"> the relationship between early </w:t>
      </w:r>
      <w:r w:rsidR="0019017B" w:rsidRPr="00787335">
        <w:rPr>
          <w:rFonts w:ascii="Times New Roman" w:hAnsi="Times New Roman" w:cs="Times New Roman"/>
          <w:sz w:val="24"/>
          <w:szCs w:val="24"/>
        </w:rPr>
        <w:t xml:space="preserve">environmental </w:t>
      </w:r>
      <w:r w:rsidR="00A514AB" w:rsidRPr="00787335">
        <w:rPr>
          <w:rFonts w:ascii="Times New Roman" w:hAnsi="Times New Roman" w:cs="Times New Roman"/>
          <w:sz w:val="24"/>
          <w:szCs w:val="24"/>
        </w:rPr>
        <w:t xml:space="preserve">risk and </w:t>
      </w:r>
      <w:r w:rsidR="00200BDD" w:rsidRPr="00787335">
        <w:rPr>
          <w:rFonts w:ascii="Times New Roman" w:hAnsi="Times New Roman" w:cs="Times New Roman"/>
          <w:sz w:val="24"/>
          <w:szCs w:val="24"/>
        </w:rPr>
        <w:t>later</w:t>
      </w:r>
      <w:r w:rsidR="0019017B" w:rsidRPr="00787335">
        <w:rPr>
          <w:rFonts w:ascii="Times New Roman" w:hAnsi="Times New Roman" w:cs="Times New Roman" w:hint="eastAsia"/>
          <w:sz w:val="24"/>
          <w:szCs w:val="24"/>
        </w:rPr>
        <w:t xml:space="preserve"> obesity</w:t>
      </w:r>
      <w:r w:rsidR="00F6594B" w:rsidRPr="00787335">
        <w:rPr>
          <w:rFonts w:ascii="Times New Roman" w:hAnsi="Times New Roman" w:cs="Times New Roman"/>
          <w:sz w:val="24"/>
          <w:szCs w:val="24"/>
        </w:rPr>
        <w:t>.</w:t>
      </w:r>
      <w:r w:rsidR="007231FB" w:rsidRPr="00787335">
        <w:rPr>
          <w:rFonts w:ascii="Times New Roman" w:hAnsi="Times New Roman" w:cs="Times New Roman"/>
          <w:b/>
          <w:bCs/>
          <w:sz w:val="24"/>
          <w:szCs w:val="24"/>
        </w:rPr>
        <w:tab/>
      </w:r>
    </w:p>
    <w:p w14:paraId="734966ED" w14:textId="77777777" w:rsidR="005F253A" w:rsidRPr="00787335" w:rsidRDefault="00C00AF7" w:rsidP="00C00AF7">
      <w:pPr>
        <w:spacing w:line="360" w:lineRule="auto"/>
        <w:jc w:val="center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Methods</w:t>
      </w:r>
    </w:p>
    <w:p w14:paraId="61FE7E11" w14:textId="77777777" w:rsidR="00C00AF7" w:rsidRPr="00787335" w:rsidRDefault="00E8525C" w:rsidP="00E8525C">
      <w:pPr>
        <w:spacing w:line="36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Sample</w:t>
      </w:r>
    </w:p>
    <w:p w14:paraId="7B3748A2" w14:textId="16DA802D" w:rsidR="00E8525C" w:rsidRPr="00787335" w:rsidRDefault="007D2968" w:rsidP="00EE37DF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 xml:space="preserve">We </w:t>
      </w:r>
      <w:r w:rsidR="00FC0B68" w:rsidRPr="00787335">
        <w:rPr>
          <w:rFonts w:ascii="Times New Roman" w:hAnsi="Times New Roman" w:cs="Times New Roman"/>
          <w:sz w:val="24"/>
          <w:szCs w:val="24"/>
        </w:rPr>
        <w:t xml:space="preserve">analysed </w:t>
      </w:r>
      <w:r w:rsidRPr="00787335">
        <w:rPr>
          <w:rFonts w:ascii="Times New Roman" w:hAnsi="Times New Roman" w:cs="Times New Roman"/>
          <w:sz w:val="24"/>
          <w:szCs w:val="24"/>
        </w:rPr>
        <w:t xml:space="preserve">secondary </w:t>
      </w:r>
      <w:r w:rsidR="00FC0B68" w:rsidRPr="00787335">
        <w:rPr>
          <w:rFonts w:ascii="Times New Roman" w:hAnsi="Times New Roman" w:cs="Times New Roman"/>
          <w:sz w:val="24"/>
          <w:szCs w:val="24"/>
        </w:rPr>
        <w:t>data from</w:t>
      </w:r>
      <w:r w:rsidR="00F725BE" w:rsidRPr="00787335">
        <w:rPr>
          <w:rFonts w:ascii="Times New Roman" w:hAnsi="Times New Roman" w:cs="Times New Roman"/>
          <w:sz w:val="24"/>
          <w:szCs w:val="24"/>
        </w:rPr>
        <w:t> </w:t>
      </w:r>
      <w:r w:rsidR="00B76B89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F725BE" w:rsidRPr="00787335">
        <w:rPr>
          <w:rFonts w:ascii="Times New Roman" w:hAnsi="Times New Roman" w:cs="Times New Roman"/>
          <w:sz w:val="24"/>
          <w:szCs w:val="24"/>
        </w:rPr>
        <w:t xml:space="preserve">Millennium Cohort Study (MCS), </w:t>
      </w:r>
      <w:r w:rsidR="0025441E" w:rsidRPr="00787335">
        <w:rPr>
          <w:rFonts w:ascii="Times New Roman" w:hAnsi="Times New Roman" w:cs="Times New Roman"/>
          <w:sz w:val="24"/>
          <w:szCs w:val="24"/>
        </w:rPr>
        <w:t>which include</w:t>
      </w:r>
      <w:r w:rsidR="007C5046" w:rsidRPr="00787335">
        <w:rPr>
          <w:rFonts w:ascii="Times New Roman" w:hAnsi="Times New Roman" w:cs="Times New Roman"/>
          <w:sz w:val="24"/>
          <w:szCs w:val="24"/>
        </w:rPr>
        <w:t>d more than 19</w:t>
      </w:r>
      <w:r w:rsidR="009C7E92" w:rsidRPr="00787335">
        <w:rPr>
          <w:rFonts w:ascii="Times New Roman" w:hAnsi="Times New Roman" w:cs="Times New Roman"/>
          <w:sz w:val="24"/>
          <w:szCs w:val="24"/>
        </w:rPr>
        <w:t>,0</w:t>
      </w:r>
      <w:r w:rsidR="007C5046" w:rsidRPr="00787335">
        <w:rPr>
          <w:rFonts w:ascii="Times New Roman" w:hAnsi="Times New Roman" w:cs="Times New Roman"/>
          <w:sz w:val="24"/>
          <w:szCs w:val="24"/>
        </w:rPr>
        <w:t xml:space="preserve">00 </w:t>
      </w:r>
      <w:r w:rsidR="00145424" w:rsidRPr="00787335">
        <w:rPr>
          <w:rFonts w:ascii="Times New Roman" w:hAnsi="Times New Roman" w:cs="Times New Roman"/>
          <w:sz w:val="24"/>
          <w:szCs w:val="24"/>
        </w:rPr>
        <w:t xml:space="preserve">UK participants born </w:t>
      </w:r>
      <w:r w:rsidRPr="00787335">
        <w:rPr>
          <w:rFonts w:ascii="Times New Roman" w:hAnsi="Times New Roman" w:cs="Times New Roman"/>
          <w:sz w:val="24"/>
          <w:szCs w:val="24"/>
        </w:rPr>
        <w:t xml:space="preserve">between </w:t>
      </w:r>
      <w:r w:rsidR="00145424" w:rsidRPr="00787335">
        <w:rPr>
          <w:rFonts w:ascii="Times New Roman" w:hAnsi="Times New Roman" w:cs="Times New Roman"/>
          <w:sz w:val="24"/>
          <w:szCs w:val="24"/>
        </w:rPr>
        <w:t xml:space="preserve">2000 </w:t>
      </w:r>
      <w:r w:rsidRPr="00787335">
        <w:rPr>
          <w:rFonts w:ascii="Times New Roman" w:hAnsi="Times New Roman" w:cs="Times New Roman"/>
          <w:sz w:val="24"/>
          <w:szCs w:val="24"/>
        </w:rPr>
        <w:t xml:space="preserve">and </w:t>
      </w:r>
      <w:r w:rsidR="00145424" w:rsidRPr="00787335">
        <w:rPr>
          <w:rFonts w:ascii="Times New Roman" w:hAnsi="Times New Roman" w:cs="Times New Roman"/>
          <w:sz w:val="24"/>
          <w:szCs w:val="24"/>
        </w:rPr>
        <w:t>2002</w:t>
      </w:r>
      <w:r w:rsidR="00632D13" w:rsidRPr="00787335">
        <w:rPr>
          <w:rFonts w:ascii="Times New Roman" w:hAnsi="Times New Roman" w:cs="Times New Roman"/>
          <w:sz w:val="24"/>
          <w:szCs w:val="24"/>
        </w:rPr>
        <w:t>.</w:t>
      </w:r>
      <w:r w:rsidR="004034E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03B6D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niversity College London&lt;/Author&gt;&lt;Year&gt;2024&lt;/Year&gt;&lt;RecNum&gt;93&lt;/RecNum&gt;&lt;DisplayText&gt;&lt;style face="superscript"&gt;16&lt;/style&gt;&lt;/DisplayText&gt;&lt;record&gt;&lt;rec-number&gt;93&lt;/rec-number&gt;&lt;foreign-keys&gt;&lt;key app="EN" db-id="vsffpewp2pasryevdxixv0a35xzr50xrs0s9" timestamp="1765293285"&gt;93&lt;/key&gt;&lt;/foreign-keys&gt;&lt;ref-type name="Dataset"&gt;59&lt;/ref-type&gt;&lt;contributors&gt;&lt;authors&gt;&lt;author&gt;University College London, UCL Institute of Education, Centre for Longitudinal Studies,&lt;/author&gt;&lt;/authors&gt;&lt;secondary-authors&gt;&lt;author&gt;UK Data Service&lt;/author&gt;&lt;/secondary-authors&gt;&lt;/contributors&gt;&lt;titles&gt;&lt;title&gt;Millennium Cohort Study: 16th Release [data series]&lt;/title&gt;&lt;/titles&gt;&lt;dates&gt;&lt;year&gt;2024&lt;/year&gt;&lt;/dates&gt;&lt;urls&gt;&lt;/urls&gt;&lt;electronic-resource-num&gt;10.5255/UKDA-Series-2000031&lt;/electronic-resource-num&gt;&lt;/record&gt;&lt;/Cite&gt;&lt;/EndNote&gt;</w:instrText>
      </w:r>
      <w:r w:rsidR="00803B6D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803B6D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677FDF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 xml:space="preserve">The study thus far </w:t>
      </w:r>
      <w:r w:rsidR="00B62BE5" w:rsidRPr="00787335">
        <w:rPr>
          <w:rFonts w:ascii="Times New Roman" w:hAnsi="Times New Roman" w:cs="Times New Roman"/>
          <w:sz w:val="24"/>
          <w:szCs w:val="24"/>
        </w:rPr>
        <w:t xml:space="preserve">collected 7 waves of data </w:t>
      </w:r>
      <w:r w:rsidR="00760AE2" w:rsidRPr="00787335">
        <w:rPr>
          <w:rFonts w:ascii="Times New Roman" w:hAnsi="Times New Roman" w:cs="Times New Roman"/>
          <w:sz w:val="24"/>
          <w:szCs w:val="24"/>
        </w:rPr>
        <w:t xml:space="preserve">when </w:t>
      </w:r>
      <w:r w:rsidR="007E2A0F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760AE2" w:rsidRPr="00787335">
        <w:rPr>
          <w:rFonts w:ascii="Times New Roman" w:hAnsi="Times New Roman" w:cs="Times New Roman"/>
          <w:sz w:val="24"/>
          <w:szCs w:val="24"/>
        </w:rPr>
        <w:t xml:space="preserve">main participants were </w:t>
      </w:r>
      <w:r w:rsidR="00E71D50" w:rsidRPr="00787335">
        <w:rPr>
          <w:rFonts w:ascii="Times New Roman" w:hAnsi="Times New Roman" w:cs="Times New Roman"/>
          <w:sz w:val="24"/>
          <w:szCs w:val="24"/>
        </w:rPr>
        <w:t>9 months, 3, 5, 7, 11, 14</w:t>
      </w:r>
      <w:r w:rsidR="00C72377" w:rsidRPr="00787335">
        <w:rPr>
          <w:rFonts w:ascii="Times New Roman" w:hAnsi="Times New Roman" w:cs="Times New Roman"/>
          <w:sz w:val="24"/>
          <w:szCs w:val="24"/>
        </w:rPr>
        <w:t>,</w:t>
      </w:r>
      <w:r w:rsidR="00E71D50" w:rsidRPr="00787335">
        <w:rPr>
          <w:rFonts w:ascii="Times New Roman" w:hAnsi="Times New Roman" w:cs="Times New Roman"/>
          <w:sz w:val="24"/>
          <w:szCs w:val="24"/>
        </w:rPr>
        <w:t xml:space="preserve"> and 17 years old. </w:t>
      </w:r>
      <w:r w:rsidR="00B33414" w:rsidRPr="00787335">
        <w:rPr>
          <w:rFonts w:ascii="Times New Roman" w:hAnsi="Times New Roman" w:cs="Times New Roman"/>
          <w:sz w:val="24"/>
          <w:szCs w:val="24"/>
        </w:rPr>
        <w:t xml:space="preserve">In this study, </w:t>
      </w:r>
      <w:r w:rsidR="005841CF" w:rsidRPr="00787335">
        <w:rPr>
          <w:rFonts w:ascii="Times New Roman" w:hAnsi="Times New Roman" w:cs="Times New Roman"/>
          <w:sz w:val="24"/>
          <w:szCs w:val="24"/>
        </w:rPr>
        <w:t>we used data from Wave 1</w:t>
      </w:r>
      <w:r w:rsidR="00234770" w:rsidRPr="00787335">
        <w:rPr>
          <w:rFonts w:ascii="Times New Roman" w:hAnsi="Times New Roman" w:cs="Times New Roman"/>
          <w:sz w:val="24"/>
          <w:szCs w:val="24"/>
        </w:rPr>
        <w:t xml:space="preserve"> (9 months),</w:t>
      </w:r>
      <w:r w:rsidR="0019017B" w:rsidRPr="00787335">
        <w:rPr>
          <w:rFonts w:ascii="Times New Roman" w:hAnsi="Times New Roman" w:cs="Times New Roman" w:hint="eastAsia"/>
          <w:sz w:val="24"/>
          <w:szCs w:val="24"/>
        </w:rPr>
        <w:t xml:space="preserve"> 2 (age 3),</w:t>
      </w:r>
      <w:r w:rsidR="00234770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54DAC" w:rsidRPr="00787335">
        <w:rPr>
          <w:rFonts w:ascii="Times New Roman" w:hAnsi="Times New Roman" w:cs="Times New Roman"/>
          <w:sz w:val="24"/>
          <w:szCs w:val="24"/>
        </w:rPr>
        <w:t>4 (age 7), 5 (age 11), 6 (age</w:t>
      </w:r>
      <w:r w:rsidR="0092637B" w:rsidRPr="00787335">
        <w:rPr>
          <w:rFonts w:ascii="Times New Roman" w:hAnsi="Times New Roman" w:cs="Times New Roman"/>
          <w:sz w:val="24"/>
          <w:szCs w:val="24"/>
        </w:rPr>
        <w:t xml:space="preserve"> 14</w:t>
      </w:r>
      <w:r w:rsidR="00554DAC" w:rsidRPr="00787335">
        <w:rPr>
          <w:rFonts w:ascii="Times New Roman" w:hAnsi="Times New Roman" w:cs="Times New Roman"/>
          <w:sz w:val="24"/>
          <w:szCs w:val="24"/>
        </w:rPr>
        <w:t>)</w:t>
      </w:r>
      <w:r w:rsidR="0092637B" w:rsidRPr="00787335">
        <w:rPr>
          <w:rFonts w:ascii="Times New Roman" w:hAnsi="Times New Roman" w:cs="Times New Roman"/>
          <w:sz w:val="24"/>
          <w:szCs w:val="24"/>
        </w:rPr>
        <w:t xml:space="preserve">, and 7 (age 17). </w:t>
      </w:r>
      <w:r w:rsidR="00043F66" w:rsidRPr="00787335">
        <w:rPr>
          <w:rFonts w:ascii="Times New Roman" w:hAnsi="Times New Roman" w:cs="Times New Roman" w:hint="eastAsia"/>
          <w:sz w:val="24"/>
          <w:szCs w:val="24"/>
        </w:rPr>
        <w:t xml:space="preserve">Following MCS weighting guidance, </w:t>
      </w:r>
      <w:r w:rsidR="00A32C39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tzsimons&lt;/Author&gt;&lt;Year&gt;2020&lt;/Year&gt;&lt;RecNum&gt;90&lt;/RecNum&gt;&lt;DisplayText&gt;&lt;style face="superscript"&gt;17&lt;/style&gt;&lt;/DisplayText&gt;&lt;record&gt;&lt;rec-number&gt;90&lt;/rec-number&gt;&lt;foreign-keys&gt;&lt;key app="EN" db-id="vsffpewp2pasryevdxixv0a35xzr50xrs0s9" timestamp="1764808604"&gt;90&lt;/key&gt;&lt;/foreign-keys&gt;&lt;ref-type name="Report"&gt;27&lt;/ref-type&gt;&lt;contributors&gt;&lt;authors&gt;&lt;author&gt;Fitzsimons, E.&lt;/author&gt;&lt;author&gt;Haselden, L.&lt;/author&gt;&lt;author&gt;Smith, K.&lt;/author&gt;&lt;author&gt;Gilbert, E.&lt;/author&gt;&lt;author&gt;Calderwood, L.&lt;/author&gt;&lt;author&gt;Agalioti-Sgompou, V.&lt;/author&gt;&lt;author&gt;Veeravalli, S.&lt;/author&gt;&lt;author&gt;Silverwood, R.&lt;/author&gt;&lt;author&gt;Ploubidis, G.&lt;/author&gt;&lt;/authors&gt;&lt;/contributors&gt;&lt;titles&gt;&lt;title&gt;Millennium Cohort Study Age 17 Sweep (MCS7): User Guide&lt;/title&gt;&lt;/titles&gt;&lt;dates&gt;&lt;year&gt;2020&lt;/year&gt;&lt;/dates&gt;&lt;pub-location&gt;London&lt;/pub-location&gt;&lt;publisher&gt;UCL Centre for Longitudinal Studies&lt;/publisher&gt;&lt;urls&gt;&lt;/urls&gt;&lt;/record&gt;&lt;/Cite&gt;&lt;/EndNote&gt;</w:instrText>
      </w:r>
      <w:r w:rsidR="00A32C39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 w:rsidR="00A32C39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A32C39" w:rsidRPr="00787335">
        <w:rPr>
          <w:rFonts w:ascii="Times New Roman" w:hAnsi="Times New Roman" w:cs="Times New Roman" w:hint="eastAsia"/>
          <w:sz w:val="24"/>
          <w:szCs w:val="24"/>
        </w:rPr>
        <w:t xml:space="preserve"> a </w:t>
      </w:r>
      <w:r w:rsidR="00A32C39" w:rsidRPr="00787335">
        <w:rPr>
          <w:rFonts w:ascii="Times New Roman" w:hAnsi="Times New Roman" w:cs="Times New Roman"/>
          <w:sz w:val="24"/>
          <w:szCs w:val="24"/>
        </w:rPr>
        <w:t>sample</w:t>
      </w:r>
      <w:r w:rsidR="00DE6843" w:rsidRPr="00787335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A32C3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90D32" w:rsidRPr="00787335">
        <w:rPr>
          <w:rFonts w:ascii="Times New Roman" w:hAnsi="Times New Roman" w:cs="Times New Roman"/>
          <w:sz w:val="24"/>
          <w:szCs w:val="24"/>
        </w:rPr>
        <w:t>N=</w:t>
      </w:r>
      <w:r w:rsidR="00A32C39" w:rsidRPr="00787335">
        <w:rPr>
          <w:rFonts w:ascii="Times New Roman" w:hAnsi="Times New Roman" w:cs="Times New Roman" w:hint="eastAsia"/>
          <w:sz w:val="24"/>
          <w:szCs w:val="24"/>
        </w:rPr>
        <w:t>5401</w:t>
      </w:r>
      <w:r w:rsidR="00190D32" w:rsidRPr="00787335">
        <w:rPr>
          <w:rFonts w:ascii="Times New Roman" w:hAnsi="Times New Roman" w:cs="Times New Roman"/>
          <w:sz w:val="24"/>
          <w:szCs w:val="24"/>
        </w:rPr>
        <w:t xml:space="preserve"> (</w:t>
      </w:r>
      <w:r w:rsidR="00BE083D" w:rsidRPr="00787335">
        <w:rPr>
          <w:rFonts w:ascii="Times New Roman" w:hAnsi="Times New Roman" w:cs="Times New Roman" w:hint="eastAsia"/>
          <w:sz w:val="24"/>
          <w:szCs w:val="24"/>
        </w:rPr>
        <w:t>Fem</w:t>
      </w:r>
      <w:r w:rsidR="00C72377" w:rsidRPr="00787335">
        <w:rPr>
          <w:rFonts w:ascii="Times New Roman" w:hAnsi="Times New Roman" w:cs="Times New Roman"/>
          <w:sz w:val="24"/>
          <w:szCs w:val="24"/>
        </w:rPr>
        <w:t>ale=</w:t>
      </w:r>
      <w:r w:rsidR="00A32C39" w:rsidRPr="00787335">
        <w:rPr>
          <w:rFonts w:ascii="Times New Roman" w:hAnsi="Times New Roman" w:cs="Times New Roman" w:hint="eastAsia"/>
          <w:sz w:val="24"/>
          <w:szCs w:val="24"/>
        </w:rPr>
        <w:t>2739</w:t>
      </w:r>
      <w:r w:rsidR="00C72377" w:rsidRPr="00787335">
        <w:rPr>
          <w:rFonts w:ascii="Times New Roman" w:hAnsi="Times New Roman" w:cs="Times New Roman"/>
          <w:sz w:val="24"/>
          <w:szCs w:val="24"/>
        </w:rPr>
        <w:t>,</w:t>
      </w:r>
      <w:r w:rsidR="00190D32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A32C39" w:rsidRPr="00787335">
        <w:rPr>
          <w:rFonts w:ascii="Times New Roman" w:hAnsi="Times New Roman" w:cs="Times New Roman" w:hint="eastAsia"/>
          <w:sz w:val="24"/>
          <w:szCs w:val="24"/>
        </w:rPr>
        <w:t>50.7</w:t>
      </w:r>
      <w:r w:rsidR="00190D32" w:rsidRPr="00787335">
        <w:rPr>
          <w:rFonts w:ascii="Times New Roman" w:hAnsi="Times New Roman" w:cs="Times New Roman"/>
          <w:sz w:val="24"/>
          <w:szCs w:val="24"/>
        </w:rPr>
        <w:t>%)</w:t>
      </w:r>
      <w:r w:rsidR="00043F66" w:rsidRPr="00787335">
        <w:rPr>
          <w:rFonts w:ascii="Times New Roman" w:hAnsi="Times New Roman" w:cs="Times New Roman" w:hint="eastAsia"/>
          <w:sz w:val="24"/>
          <w:szCs w:val="24"/>
        </w:rPr>
        <w:t xml:space="preserve"> was used in </w:t>
      </w:r>
      <w:r w:rsidR="00043F66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043F66" w:rsidRPr="00787335">
        <w:rPr>
          <w:rFonts w:ascii="Times New Roman" w:hAnsi="Times New Roman" w:cs="Times New Roman" w:hint="eastAsia"/>
          <w:sz w:val="24"/>
          <w:szCs w:val="24"/>
        </w:rPr>
        <w:t>main analyses</w:t>
      </w:r>
      <w:r w:rsidR="00EE37DF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A3C6B" w:rsidRPr="00787335">
        <w:rPr>
          <w:rFonts w:ascii="Times New Roman" w:hAnsi="Times New Roman" w:cs="Times New Roman"/>
          <w:sz w:val="24"/>
          <w:szCs w:val="24"/>
        </w:rPr>
        <w:t xml:space="preserve">Descriptive statistics for </w:t>
      </w:r>
      <w:r w:rsidR="00B8052C" w:rsidRPr="00787335">
        <w:rPr>
          <w:rFonts w:ascii="Times New Roman" w:hAnsi="Times New Roman" w:cs="Times New Roman"/>
          <w:sz w:val="24"/>
          <w:szCs w:val="24"/>
        </w:rPr>
        <w:t xml:space="preserve">demographic information and </w:t>
      </w:r>
      <w:r w:rsidRPr="00787335">
        <w:rPr>
          <w:rFonts w:ascii="Times New Roman" w:hAnsi="Times New Roman" w:cs="Times New Roman"/>
          <w:sz w:val="24"/>
          <w:szCs w:val="24"/>
        </w:rPr>
        <w:t xml:space="preserve">included </w:t>
      </w:r>
      <w:r w:rsidR="00BC2A7E" w:rsidRPr="00787335">
        <w:rPr>
          <w:rFonts w:ascii="Times New Roman" w:hAnsi="Times New Roman" w:cs="Times New Roman"/>
          <w:sz w:val="24"/>
          <w:szCs w:val="24"/>
        </w:rPr>
        <w:t xml:space="preserve">variables </w:t>
      </w:r>
      <w:r w:rsidR="001308A8" w:rsidRPr="00787335">
        <w:rPr>
          <w:rFonts w:ascii="Times New Roman" w:hAnsi="Times New Roman" w:cs="Times New Roman"/>
          <w:sz w:val="24"/>
          <w:szCs w:val="24"/>
        </w:rPr>
        <w:t xml:space="preserve">are </w:t>
      </w:r>
      <w:r w:rsidR="007E2A0F" w:rsidRPr="00787335">
        <w:rPr>
          <w:rFonts w:ascii="Times New Roman" w:hAnsi="Times New Roman" w:cs="Times New Roman"/>
          <w:sz w:val="24"/>
          <w:szCs w:val="24"/>
        </w:rPr>
        <w:t>shown</w:t>
      </w:r>
      <w:r w:rsidR="001308A8" w:rsidRPr="00787335">
        <w:rPr>
          <w:rFonts w:ascii="Times New Roman" w:hAnsi="Times New Roman" w:cs="Times New Roman"/>
          <w:sz w:val="24"/>
          <w:szCs w:val="24"/>
        </w:rPr>
        <w:t xml:space="preserve"> in Table </w:t>
      </w:r>
      <w:r w:rsidR="00D46E62" w:rsidRPr="00787335">
        <w:rPr>
          <w:rFonts w:ascii="Times New Roman" w:hAnsi="Times New Roman" w:cs="Times New Roman"/>
          <w:sz w:val="24"/>
          <w:szCs w:val="24"/>
        </w:rPr>
        <w:t>1</w:t>
      </w:r>
      <w:r w:rsidR="001308A8" w:rsidRPr="00787335">
        <w:rPr>
          <w:rFonts w:ascii="Times New Roman" w:hAnsi="Times New Roman" w:cs="Times New Roman"/>
          <w:sz w:val="24"/>
          <w:szCs w:val="24"/>
        </w:rPr>
        <w:t>.</w:t>
      </w:r>
      <w:r w:rsidR="00685C4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11EC1" w:rsidRPr="00787335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                                                   </w:t>
      </w:r>
      <w:r w:rsidR="00052FB9" w:rsidRPr="00787335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                                                                                                                                                                         </w:t>
      </w:r>
    </w:p>
    <w:p w14:paraId="12EA75BA" w14:textId="77777777" w:rsidR="00E8525C" w:rsidRPr="00787335" w:rsidRDefault="00E8525C" w:rsidP="00E8525C">
      <w:pPr>
        <w:spacing w:line="36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lastRenderedPageBreak/>
        <w:t>Measures</w:t>
      </w:r>
    </w:p>
    <w:p w14:paraId="47B3123F" w14:textId="47FE4175" w:rsidR="00E8525C" w:rsidRPr="00787335" w:rsidRDefault="00F31D00" w:rsidP="00E8525C">
      <w:pPr>
        <w:spacing w:line="360" w:lineRule="auto"/>
        <w:outlineLvl w:val="0"/>
        <w:rPr>
          <w:rFonts w:ascii="Times New Roman" w:hAnsi="Times New Roman" w:cs="Times New Roman"/>
          <w:i/>
          <w:iCs/>
          <w:sz w:val="24"/>
          <w:szCs w:val="24"/>
        </w:rPr>
      </w:pPr>
      <w:r w:rsidRPr="00787335">
        <w:rPr>
          <w:rFonts w:ascii="Times New Roman" w:hAnsi="Times New Roman" w:cs="Times New Roman"/>
          <w:i/>
          <w:iCs/>
          <w:sz w:val="24"/>
          <w:szCs w:val="24"/>
        </w:rPr>
        <w:t xml:space="preserve">Early </w:t>
      </w:r>
      <w:r w:rsidR="00E5238E" w:rsidRPr="00787335">
        <w:rPr>
          <w:rFonts w:ascii="Times New Roman" w:hAnsi="Times New Roman" w:cs="Times New Roman"/>
          <w:i/>
          <w:iCs/>
          <w:sz w:val="24"/>
          <w:szCs w:val="24"/>
        </w:rPr>
        <w:t xml:space="preserve">Environmental </w:t>
      </w:r>
      <w:r w:rsidR="00101387" w:rsidRPr="0078733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E5238E" w:rsidRPr="00787335">
        <w:rPr>
          <w:rFonts w:ascii="Times New Roman" w:hAnsi="Times New Roman" w:cs="Times New Roman"/>
          <w:i/>
          <w:iCs/>
          <w:sz w:val="24"/>
          <w:szCs w:val="24"/>
        </w:rPr>
        <w:t>isk</w:t>
      </w:r>
    </w:p>
    <w:p w14:paraId="06142C14" w14:textId="255DF7F5" w:rsidR="00965B71" w:rsidRPr="00787335" w:rsidRDefault="00EE4B08" w:rsidP="00E8525C">
      <w:pPr>
        <w:spacing w:line="360" w:lineRule="auto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ab/>
      </w:r>
      <w:r w:rsidR="00E42A0E" w:rsidRPr="00787335">
        <w:rPr>
          <w:rFonts w:ascii="Times New Roman" w:hAnsi="Times New Roman" w:cs="Times New Roman" w:hint="eastAsia"/>
          <w:sz w:val="24"/>
          <w:szCs w:val="24"/>
        </w:rPr>
        <w:t xml:space="preserve">Early </w:t>
      </w:r>
      <w:r w:rsidR="000D6A67" w:rsidRPr="00787335">
        <w:rPr>
          <w:rFonts w:ascii="Times New Roman" w:hAnsi="Times New Roman" w:cs="Times New Roman"/>
          <w:sz w:val="24"/>
          <w:szCs w:val="24"/>
        </w:rPr>
        <w:t>Environmental risk domains were defined in line with a</w:t>
      </w:r>
      <w:r w:rsidR="007D2968" w:rsidRPr="00787335">
        <w:rPr>
          <w:rFonts w:ascii="Times New Roman" w:hAnsi="Times New Roman" w:cs="Times New Roman"/>
          <w:sz w:val="24"/>
          <w:szCs w:val="24"/>
        </w:rPr>
        <w:t xml:space="preserve"> previous study </w:t>
      </w:r>
      <w:r w:rsidR="000D6A67" w:rsidRPr="00787335">
        <w:rPr>
          <w:rFonts w:ascii="Times New Roman" w:hAnsi="Times New Roman" w:cs="Times New Roman"/>
          <w:sz w:val="24"/>
          <w:szCs w:val="24"/>
        </w:rPr>
        <w:t>on the MCS cohort</w:t>
      </w:r>
      <w:r w:rsidR="00F01BA0" w:rsidRPr="00787335">
        <w:rPr>
          <w:rFonts w:ascii="Times New Roman" w:hAnsi="Times New Roman" w:cs="Times New Roman"/>
          <w:sz w:val="24"/>
          <w:szCs w:val="24"/>
        </w:rPr>
        <w:t>.</w:t>
      </w:r>
      <w:r w:rsidR="000D6A6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387928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25&lt;/Year&gt;&lt;RecNum&gt;74&lt;/RecNum&gt;&lt;DisplayText&gt;&lt;style face="superscript"&gt;18&lt;/style&gt;&lt;/DisplayText&gt;&lt;record&gt;&lt;rec-number&gt;74&lt;/rec-number&gt;&lt;foreign-keys&gt;&lt;key app="EN" db-id="vsffpewp2pasryevdxixv0a35xzr50xrs0s9" timestamp="1764598028"&gt;74&lt;/key&gt;&lt;/foreign-keys&gt;&lt;ref-type name="Journal Article"&gt;17&lt;/ref-type&gt;&lt;contributors&gt;&lt;authors&gt;&lt;author&gt;Wu, Kehui&lt;/author&gt;&lt;author&gt;Zecchinato, Francesca&lt;/author&gt;&lt;author&gt;Guan, Canghai&lt;/author&gt;&lt;author&gt;Sun, Hongyi&lt;/author&gt;&lt;/authors&gt;&lt;/contributors&gt;&lt;titles&gt;&lt;title&gt;Early environmental risks and the developmental dynamics of internalizing and externalizing problems from birth to adolescence&lt;/title&gt;&lt;secondary-title&gt;European Child &amp;amp; Adolescent Psychiatry&lt;/secondary-title&gt;&lt;/titles&gt;&lt;periodical&gt;&lt;full-title&gt;European Child &amp;amp; Adolescent Psychiatry&lt;/full-title&gt;&lt;/periodical&gt;&lt;dates&gt;&lt;year&gt;2025&lt;/year&gt;&lt;pub-dates&gt;&lt;date&gt;2025/11/06&lt;/date&gt;&lt;/pub-dates&gt;&lt;/dates&gt;&lt;isbn&gt;1435-165X&lt;/isbn&gt;&lt;urls&gt;&lt;related-urls&gt;&lt;url&gt;https://doi.org/10.1007/s00787-025-02887-3&lt;/url&gt;&lt;/related-urls&gt;&lt;/urls&gt;&lt;electronic-resource-num&gt;10.1007/s00787-025-02887-3&lt;/electronic-resource-num&gt;&lt;/record&gt;&lt;/Cite&gt;&lt;/EndNote&gt;</w:instrText>
      </w:r>
      <w:r w:rsidR="00387928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8</w:t>
      </w:r>
      <w:r w:rsidR="00387928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C1064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D2968" w:rsidRPr="00787335">
        <w:rPr>
          <w:rFonts w:ascii="Times New Roman" w:hAnsi="Times New Roman" w:cs="Times New Roman"/>
          <w:sz w:val="24"/>
          <w:szCs w:val="24"/>
        </w:rPr>
        <w:t>Parents reported</w:t>
      </w:r>
      <w:r w:rsidR="00DF20B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D2968" w:rsidRPr="00787335">
        <w:rPr>
          <w:rFonts w:ascii="Times New Roman" w:hAnsi="Times New Roman" w:cs="Times New Roman"/>
          <w:sz w:val="24"/>
          <w:szCs w:val="24"/>
        </w:rPr>
        <w:t xml:space="preserve">on </w:t>
      </w:r>
      <w:r w:rsidR="0089067B" w:rsidRPr="00787335">
        <w:rPr>
          <w:rFonts w:ascii="Times New Roman" w:hAnsi="Times New Roman" w:cs="Times New Roman"/>
          <w:sz w:val="24"/>
          <w:szCs w:val="24"/>
        </w:rPr>
        <w:t>four</w:t>
      </w:r>
      <w:r w:rsidR="0021240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60C76" w:rsidRPr="00787335">
        <w:rPr>
          <w:rFonts w:ascii="Times New Roman" w:hAnsi="Times New Roman" w:cs="Times New Roman"/>
          <w:sz w:val="24"/>
          <w:szCs w:val="24"/>
        </w:rPr>
        <w:t>early environmental risk</w:t>
      </w:r>
      <w:r w:rsidR="00000F0D" w:rsidRPr="00787335">
        <w:rPr>
          <w:rFonts w:ascii="Times New Roman" w:hAnsi="Times New Roman" w:cs="Times New Roman"/>
          <w:sz w:val="24"/>
          <w:szCs w:val="24"/>
        </w:rPr>
        <w:t xml:space="preserve"> factor</w:t>
      </w:r>
      <w:r w:rsidR="000D6A67" w:rsidRPr="00787335">
        <w:rPr>
          <w:rFonts w:ascii="Times New Roman" w:hAnsi="Times New Roman" w:cs="Times New Roman"/>
          <w:sz w:val="24"/>
          <w:szCs w:val="24"/>
        </w:rPr>
        <w:t xml:space="preserve"> domains </w:t>
      </w:r>
      <w:r w:rsidR="0089067B" w:rsidRPr="00787335">
        <w:rPr>
          <w:rFonts w:ascii="Times New Roman" w:hAnsi="Times New Roman" w:cs="Times New Roman"/>
          <w:sz w:val="24"/>
          <w:szCs w:val="24"/>
        </w:rPr>
        <w:t>at the first sweep (age 9 months</w:t>
      </w:r>
      <w:r w:rsidR="000D6A67" w:rsidRPr="00787335">
        <w:rPr>
          <w:rFonts w:ascii="Times New Roman" w:hAnsi="Times New Roman" w:cs="Times New Roman"/>
          <w:sz w:val="24"/>
          <w:szCs w:val="24"/>
        </w:rPr>
        <w:t>). All risk factors were dichotomised with “1” referring to high risk and “0” referring to low risk, and a cumulative risk factor score was created for each domain:</w:t>
      </w:r>
      <w:r w:rsidR="00B91C24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B153F" w:rsidRPr="00787335">
        <w:rPr>
          <w:rFonts w:ascii="Times New Roman" w:hAnsi="Times New Roman" w:cs="Times New Roman"/>
          <w:sz w:val="24"/>
          <w:szCs w:val="24"/>
        </w:rPr>
        <w:t xml:space="preserve">1) </w:t>
      </w:r>
      <w:r w:rsidR="002F73AF" w:rsidRPr="00787335">
        <w:rPr>
          <w:rFonts w:ascii="Times New Roman" w:hAnsi="Times New Roman" w:cs="Times New Roman"/>
          <w:sz w:val="24"/>
          <w:szCs w:val="24"/>
        </w:rPr>
        <w:t>P</w:t>
      </w:r>
      <w:r w:rsidR="0074092C" w:rsidRPr="00787335">
        <w:rPr>
          <w:rFonts w:ascii="Times New Roman" w:hAnsi="Times New Roman" w:cs="Times New Roman"/>
          <w:sz w:val="24"/>
          <w:szCs w:val="24"/>
        </w:rPr>
        <w:t>renatal risk factor</w:t>
      </w:r>
      <w:r w:rsidR="000D6A67" w:rsidRPr="00787335">
        <w:rPr>
          <w:rFonts w:ascii="Times New Roman" w:hAnsi="Times New Roman" w:cs="Times New Roman"/>
          <w:sz w:val="24"/>
          <w:szCs w:val="24"/>
        </w:rPr>
        <w:t>s</w:t>
      </w:r>
      <w:r w:rsidR="00000F0D" w:rsidRPr="00787335">
        <w:rPr>
          <w:rFonts w:ascii="Times New Roman" w:hAnsi="Times New Roman" w:cs="Times New Roman"/>
          <w:sz w:val="24"/>
          <w:szCs w:val="24"/>
        </w:rPr>
        <w:t xml:space="preserve">, including </w:t>
      </w:r>
      <w:r w:rsidR="00E57167" w:rsidRPr="00787335">
        <w:rPr>
          <w:rFonts w:ascii="Times New Roman" w:hAnsi="Times New Roman" w:cs="Times New Roman"/>
          <w:sz w:val="24"/>
          <w:szCs w:val="24"/>
        </w:rPr>
        <w:t xml:space="preserve">smoking during pregnancy, </w:t>
      </w:r>
      <w:r w:rsidR="00475A38" w:rsidRPr="00787335">
        <w:rPr>
          <w:rFonts w:ascii="Times New Roman" w:hAnsi="Times New Roman" w:cs="Times New Roman"/>
          <w:sz w:val="24"/>
          <w:szCs w:val="24"/>
        </w:rPr>
        <w:t xml:space="preserve">maternal pre-pregnancy BMI, and </w:t>
      </w:r>
      <w:r w:rsidR="00EE229B" w:rsidRPr="00787335">
        <w:rPr>
          <w:rFonts w:ascii="Times New Roman" w:hAnsi="Times New Roman" w:cs="Times New Roman"/>
          <w:sz w:val="24"/>
          <w:szCs w:val="24"/>
        </w:rPr>
        <w:t xml:space="preserve">blood pressure </w:t>
      </w:r>
      <w:r w:rsidR="00360232" w:rsidRPr="00787335">
        <w:rPr>
          <w:rFonts w:ascii="Times New Roman" w:hAnsi="Times New Roman" w:cs="Times New Roman"/>
          <w:sz w:val="24"/>
          <w:szCs w:val="24"/>
        </w:rPr>
        <w:t>problems during pregnancy</w:t>
      </w:r>
      <w:r w:rsidR="00B202B8" w:rsidRPr="00787335">
        <w:rPr>
          <w:rFonts w:ascii="Times New Roman" w:hAnsi="Times New Roman" w:cs="Times New Roman"/>
          <w:sz w:val="24"/>
          <w:szCs w:val="24"/>
        </w:rPr>
        <w:t>;</w:t>
      </w:r>
      <w:r w:rsidR="004A0718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360232" w:rsidRPr="00787335">
        <w:rPr>
          <w:rFonts w:ascii="Times New Roman" w:hAnsi="Times New Roman" w:cs="Times New Roman"/>
          <w:sz w:val="24"/>
          <w:szCs w:val="24"/>
        </w:rPr>
        <w:t xml:space="preserve">2) </w:t>
      </w:r>
      <w:r w:rsidR="002F73AF" w:rsidRPr="00787335">
        <w:rPr>
          <w:rFonts w:ascii="Times New Roman" w:hAnsi="Times New Roman" w:cs="Times New Roman"/>
          <w:sz w:val="24"/>
          <w:szCs w:val="24"/>
        </w:rPr>
        <w:t>N</w:t>
      </w:r>
      <w:r w:rsidR="00F86792" w:rsidRPr="00787335">
        <w:rPr>
          <w:rFonts w:ascii="Times New Roman" w:hAnsi="Times New Roman" w:cs="Times New Roman"/>
          <w:sz w:val="24"/>
          <w:szCs w:val="24"/>
        </w:rPr>
        <w:t>eonatal risk factor</w:t>
      </w:r>
      <w:r w:rsidR="000D6A67" w:rsidRPr="00787335">
        <w:rPr>
          <w:rFonts w:ascii="Times New Roman" w:hAnsi="Times New Roman" w:cs="Times New Roman"/>
          <w:sz w:val="24"/>
          <w:szCs w:val="24"/>
        </w:rPr>
        <w:t>s</w:t>
      </w:r>
      <w:r w:rsidR="00F86792" w:rsidRPr="00787335">
        <w:rPr>
          <w:rFonts w:ascii="Times New Roman" w:hAnsi="Times New Roman" w:cs="Times New Roman"/>
          <w:sz w:val="24"/>
          <w:szCs w:val="24"/>
        </w:rPr>
        <w:t xml:space="preserve">, including </w:t>
      </w:r>
      <w:r w:rsidR="000D6A67" w:rsidRPr="00787335">
        <w:rPr>
          <w:rFonts w:ascii="Times New Roman" w:hAnsi="Times New Roman" w:cs="Times New Roman"/>
          <w:sz w:val="24"/>
          <w:szCs w:val="24"/>
        </w:rPr>
        <w:t xml:space="preserve">early </w:t>
      </w:r>
      <w:r w:rsidR="00E34E2A" w:rsidRPr="00787335">
        <w:rPr>
          <w:rFonts w:ascii="Times New Roman" w:hAnsi="Times New Roman" w:cs="Times New Roman"/>
          <w:sz w:val="24"/>
          <w:szCs w:val="24"/>
        </w:rPr>
        <w:t xml:space="preserve">gestation, </w:t>
      </w:r>
      <w:r w:rsidR="000D6A67" w:rsidRPr="00787335">
        <w:rPr>
          <w:rFonts w:ascii="Times New Roman" w:hAnsi="Times New Roman" w:cs="Times New Roman"/>
          <w:sz w:val="24"/>
          <w:szCs w:val="24"/>
        </w:rPr>
        <w:t xml:space="preserve">low </w:t>
      </w:r>
      <w:r w:rsidR="00E34E2A" w:rsidRPr="00787335">
        <w:rPr>
          <w:rFonts w:ascii="Times New Roman" w:hAnsi="Times New Roman" w:cs="Times New Roman"/>
          <w:sz w:val="24"/>
          <w:szCs w:val="24"/>
        </w:rPr>
        <w:t xml:space="preserve">birth weight, and </w:t>
      </w:r>
      <w:r w:rsidR="000D6A67" w:rsidRPr="00787335">
        <w:rPr>
          <w:rFonts w:ascii="Times New Roman" w:hAnsi="Times New Roman" w:cs="Times New Roman"/>
          <w:sz w:val="24"/>
          <w:szCs w:val="24"/>
        </w:rPr>
        <w:t xml:space="preserve">lack of </w:t>
      </w:r>
      <w:r w:rsidR="00CB0BA9" w:rsidRPr="00787335">
        <w:rPr>
          <w:rFonts w:ascii="Times New Roman" w:hAnsi="Times New Roman" w:cs="Times New Roman"/>
          <w:sz w:val="24"/>
          <w:szCs w:val="24"/>
        </w:rPr>
        <w:t xml:space="preserve">breastfeeding; 3) </w:t>
      </w:r>
      <w:r w:rsidR="00566DE9" w:rsidRPr="00787335">
        <w:rPr>
          <w:rFonts w:ascii="Times New Roman" w:hAnsi="Times New Roman" w:cs="Times New Roman"/>
          <w:sz w:val="24"/>
          <w:szCs w:val="24"/>
        </w:rPr>
        <w:t>S</w:t>
      </w:r>
      <w:r w:rsidR="00A3281B" w:rsidRPr="00787335">
        <w:rPr>
          <w:rFonts w:ascii="Times New Roman" w:hAnsi="Times New Roman" w:cs="Times New Roman"/>
          <w:sz w:val="24"/>
          <w:szCs w:val="24"/>
        </w:rPr>
        <w:t>ocio-</w:t>
      </w:r>
      <w:r w:rsidR="00566DE9" w:rsidRPr="00787335">
        <w:rPr>
          <w:rFonts w:ascii="Times New Roman" w:hAnsi="Times New Roman" w:cs="Times New Roman"/>
          <w:sz w:val="24"/>
          <w:szCs w:val="24"/>
        </w:rPr>
        <w:t xml:space="preserve">economic </w:t>
      </w:r>
      <w:r w:rsidR="000B1B6E" w:rsidRPr="00787335">
        <w:rPr>
          <w:rFonts w:ascii="Times New Roman" w:hAnsi="Times New Roman" w:cs="Times New Roman"/>
          <w:sz w:val="24"/>
          <w:szCs w:val="24"/>
        </w:rPr>
        <w:t>status-related</w:t>
      </w:r>
      <w:r w:rsidR="000D6A6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EA7790" w:rsidRPr="00787335">
        <w:rPr>
          <w:rFonts w:ascii="Times New Roman" w:hAnsi="Times New Roman" w:cs="Times New Roman"/>
          <w:sz w:val="24"/>
          <w:szCs w:val="24"/>
        </w:rPr>
        <w:t>factor</w:t>
      </w:r>
      <w:r w:rsidR="000D6A67" w:rsidRPr="00787335">
        <w:rPr>
          <w:rFonts w:ascii="Times New Roman" w:hAnsi="Times New Roman" w:cs="Times New Roman"/>
          <w:sz w:val="24"/>
          <w:szCs w:val="24"/>
        </w:rPr>
        <w:t>s</w:t>
      </w:r>
      <w:r w:rsidR="00EA7790" w:rsidRPr="00787335">
        <w:rPr>
          <w:rFonts w:ascii="Times New Roman" w:hAnsi="Times New Roman" w:cs="Times New Roman"/>
          <w:sz w:val="24"/>
          <w:szCs w:val="24"/>
        </w:rPr>
        <w:t xml:space="preserve">, including </w:t>
      </w:r>
      <w:r w:rsidR="006732EC" w:rsidRPr="00787335">
        <w:rPr>
          <w:rFonts w:ascii="Times New Roman" w:hAnsi="Times New Roman" w:cs="Times New Roman"/>
          <w:sz w:val="24"/>
          <w:szCs w:val="24"/>
        </w:rPr>
        <w:t xml:space="preserve">overcrowding, </w:t>
      </w:r>
      <w:r w:rsidR="00F35331" w:rsidRPr="00787335">
        <w:rPr>
          <w:rFonts w:ascii="Times New Roman" w:hAnsi="Times New Roman" w:cs="Times New Roman"/>
          <w:sz w:val="24"/>
          <w:szCs w:val="24"/>
        </w:rPr>
        <w:t xml:space="preserve">housing tenure, </w:t>
      </w:r>
      <w:r w:rsidR="000D6A67" w:rsidRPr="00787335">
        <w:rPr>
          <w:rFonts w:ascii="Times New Roman" w:hAnsi="Times New Roman" w:cs="Times New Roman"/>
          <w:sz w:val="24"/>
          <w:szCs w:val="24"/>
        </w:rPr>
        <w:t xml:space="preserve">low </w:t>
      </w:r>
      <w:r w:rsidR="00F35331" w:rsidRPr="00787335">
        <w:rPr>
          <w:rFonts w:ascii="Times New Roman" w:hAnsi="Times New Roman" w:cs="Times New Roman"/>
          <w:sz w:val="24"/>
          <w:szCs w:val="24"/>
        </w:rPr>
        <w:t xml:space="preserve">household income, </w:t>
      </w:r>
      <w:r w:rsidR="000D6A67" w:rsidRPr="00787335">
        <w:rPr>
          <w:rFonts w:ascii="Times New Roman" w:hAnsi="Times New Roman" w:cs="Times New Roman"/>
          <w:sz w:val="24"/>
          <w:szCs w:val="24"/>
        </w:rPr>
        <w:t xml:space="preserve">low </w:t>
      </w:r>
      <w:r w:rsidR="00F35331" w:rsidRPr="00787335">
        <w:rPr>
          <w:rFonts w:ascii="Times New Roman" w:hAnsi="Times New Roman" w:cs="Times New Roman"/>
          <w:sz w:val="24"/>
          <w:szCs w:val="24"/>
        </w:rPr>
        <w:t>ma</w:t>
      </w:r>
      <w:r w:rsidR="00005B83" w:rsidRPr="00787335">
        <w:rPr>
          <w:rFonts w:ascii="Times New Roman" w:hAnsi="Times New Roman" w:cs="Times New Roman"/>
          <w:sz w:val="24"/>
          <w:szCs w:val="24"/>
        </w:rPr>
        <w:t>ternal educational level, and number of parents/</w:t>
      </w:r>
      <w:r w:rsidR="005A4359" w:rsidRPr="00787335">
        <w:rPr>
          <w:rFonts w:ascii="Times New Roman" w:hAnsi="Times New Roman" w:cs="Times New Roman"/>
          <w:sz w:val="24"/>
          <w:szCs w:val="24"/>
        </w:rPr>
        <w:t>caregivers</w:t>
      </w:r>
      <w:r w:rsidR="00263811" w:rsidRPr="00787335">
        <w:rPr>
          <w:rFonts w:ascii="Times New Roman" w:hAnsi="Times New Roman" w:cs="Times New Roman"/>
          <w:sz w:val="24"/>
          <w:szCs w:val="24"/>
        </w:rPr>
        <w:t>;</w:t>
      </w:r>
      <w:r w:rsidR="004A0718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A4359" w:rsidRPr="00787335">
        <w:rPr>
          <w:rFonts w:ascii="Times New Roman" w:hAnsi="Times New Roman" w:cs="Times New Roman"/>
          <w:sz w:val="24"/>
          <w:szCs w:val="24"/>
        </w:rPr>
        <w:t xml:space="preserve">4) </w:t>
      </w:r>
      <w:r w:rsidR="00F2674C" w:rsidRPr="00787335">
        <w:rPr>
          <w:rFonts w:ascii="Times New Roman" w:hAnsi="Times New Roman" w:cs="Times New Roman"/>
          <w:sz w:val="24"/>
          <w:szCs w:val="24"/>
        </w:rPr>
        <w:t>M</w:t>
      </w:r>
      <w:r w:rsidR="00BF5508" w:rsidRPr="00787335">
        <w:rPr>
          <w:rFonts w:ascii="Times New Roman" w:hAnsi="Times New Roman" w:cs="Times New Roman"/>
          <w:sz w:val="24"/>
          <w:szCs w:val="24"/>
        </w:rPr>
        <w:t>aternal mental health</w:t>
      </w:r>
      <w:r w:rsidR="000D6A67" w:rsidRPr="00787335">
        <w:rPr>
          <w:rFonts w:ascii="Times New Roman" w:hAnsi="Times New Roman" w:cs="Times New Roman"/>
          <w:sz w:val="24"/>
          <w:szCs w:val="24"/>
        </w:rPr>
        <w:t xml:space="preserve"> problems</w:t>
      </w:r>
      <w:r w:rsidR="00BF5508" w:rsidRPr="00787335">
        <w:rPr>
          <w:rFonts w:ascii="Times New Roman" w:hAnsi="Times New Roman" w:cs="Times New Roman"/>
          <w:sz w:val="24"/>
          <w:szCs w:val="24"/>
        </w:rPr>
        <w:t xml:space="preserve">, including </w:t>
      </w:r>
      <w:r w:rsidR="00810F6F" w:rsidRPr="00787335">
        <w:rPr>
          <w:rFonts w:ascii="Times New Roman" w:hAnsi="Times New Roman" w:cs="Times New Roman"/>
          <w:sz w:val="24"/>
          <w:szCs w:val="24"/>
        </w:rPr>
        <w:t>diagnos</w:t>
      </w:r>
      <w:r w:rsidR="000D6A67" w:rsidRPr="00787335">
        <w:rPr>
          <w:rFonts w:ascii="Times New Roman" w:hAnsi="Times New Roman" w:cs="Times New Roman"/>
          <w:sz w:val="24"/>
          <w:szCs w:val="24"/>
        </w:rPr>
        <w:t>e</w:t>
      </w:r>
      <w:r w:rsidR="00810F6F" w:rsidRPr="00787335">
        <w:rPr>
          <w:rFonts w:ascii="Times New Roman" w:hAnsi="Times New Roman" w:cs="Times New Roman"/>
          <w:sz w:val="24"/>
          <w:szCs w:val="24"/>
        </w:rPr>
        <w:t xml:space="preserve">s of depression/anxiety and </w:t>
      </w:r>
      <w:r w:rsidR="00367F66" w:rsidRPr="00787335">
        <w:rPr>
          <w:rFonts w:ascii="Times New Roman" w:hAnsi="Times New Roman" w:cs="Times New Roman"/>
          <w:sz w:val="24"/>
          <w:szCs w:val="24"/>
        </w:rPr>
        <w:t>maternal distress</w:t>
      </w:r>
      <w:r w:rsidR="00965B71" w:rsidRPr="00787335">
        <w:rPr>
          <w:rFonts w:ascii="Times New Roman" w:hAnsi="Times New Roman" w:cs="Times New Roman"/>
          <w:sz w:val="24"/>
          <w:szCs w:val="24"/>
        </w:rPr>
        <w:t>.</w:t>
      </w:r>
      <w:r w:rsidR="004A0718" w:rsidRPr="0078733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700E70" w14:textId="0AA6E097" w:rsidR="00367F66" w:rsidRPr="00787335" w:rsidRDefault="000D6A67" w:rsidP="002C5E13">
      <w:pPr>
        <w:spacing w:line="360" w:lineRule="auto"/>
        <w:ind w:firstLine="720"/>
        <w:outlineLvl w:val="0"/>
        <w:rPr>
          <w:rFonts w:ascii="Times New Roman" w:hAnsi="Times New Roman" w:cs="Times New Roman"/>
          <w:sz w:val="24"/>
          <w:szCs w:val="24"/>
        </w:rPr>
      </w:pPr>
      <w:bookmarkStart w:id="3" w:name="_Hlk215576965"/>
      <w:r w:rsidRPr="00787335">
        <w:rPr>
          <w:rFonts w:ascii="Times New Roman" w:hAnsi="Times New Roman" w:cs="Times New Roman"/>
          <w:sz w:val="24"/>
          <w:szCs w:val="24"/>
        </w:rPr>
        <w:t>Harsh parenting</w:t>
      </w:r>
      <w:r w:rsidR="00345BC9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70595" w:rsidRPr="00787335">
        <w:rPr>
          <w:rFonts w:ascii="Times New Roman" w:hAnsi="Times New Roman" w:cs="Times New Roman"/>
          <w:sz w:val="24"/>
          <w:szCs w:val="24"/>
        </w:rPr>
        <w:t>was measured</w:t>
      </w:r>
      <w:r w:rsidR="007D1BFC" w:rsidRPr="00787335">
        <w:rPr>
          <w:rFonts w:ascii="Times New Roman" w:hAnsi="Times New Roman" w:cs="Times New Roman"/>
          <w:sz w:val="24"/>
          <w:szCs w:val="24"/>
        </w:rPr>
        <w:t xml:space="preserve"> at the second sweep (age 3)</w:t>
      </w:r>
      <w:r w:rsidR="00B7059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BD08CE" w:rsidRPr="00787335">
        <w:rPr>
          <w:rFonts w:ascii="Times New Roman" w:hAnsi="Times New Roman" w:cs="Times New Roman"/>
          <w:sz w:val="24"/>
          <w:szCs w:val="24"/>
        </w:rPr>
        <w:t xml:space="preserve">by </w:t>
      </w:r>
      <w:r w:rsidR="00195968" w:rsidRPr="00787335">
        <w:rPr>
          <w:rFonts w:ascii="Times New Roman" w:hAnsi="Times New Roman" w:cs="Times New Roman"/>
          <w:sz w:val="24"/>
          <w:szCs w:val="24"/>
        </w:rPr>
        <w:t xml:space="preserve">3 items of </w:t>
      </w:r>
      <w:r w:rsidR="00243189" w:rsidRPr="00787335">
        <w:rPr>
          <w:rFonts w:ascii="Times New Roman" w:hAnsi="Times New Roman" w:cs="Times New Roman"/>
          <w:sz w:val="24"/>
          <w:szCs w:val="24"/>
        </w:rPr>
        <w:t>the Conflict Tactics Scale</w:t>
      </w:r>
      <w:r w:rsidR="00F01BA0" w:rsidRPr="00787335">
        <w:rPr>
          <w:rFonts w:ascii="Times New Roman" w:hAnsi="Times New Roman" w:cs="Times New Roman"/>
          <w:sz w:val="24"/>
          <w:szCs w:val="24"/>
        </w:rPr>
        <w:t xml:space="preserve"> (</w:t>
      </w:r>
      <w:r w:rsidR="00835380" w:rsidRPr="00787335">
        <w:rPr>
          <w:rFonts w:ascii="Times New Roman" w:hAnsi="Times New Roman" w:cs="Times New Roman"/>
          <w:sz w:val="24"/>
          <w:szCs w:val="24"/>
        </w:rPr>
        <w:t>i.</w:t>
      </w:r>
      <w:r w:rsidR="00F01BA0" w:rsidRPr="00787335">
        <w:rPr>
          <w:rFonts w:ascii="Times New Roman" w:hAnsi="Times New Roman" w:cs="Times New Roman"/>
          <w:sz w:val="24"/>
          <w:szCs w:val="24"/>
        </w:rPr>
        <w:t>e., how often do you smack/ shout/ tell off when your child is naughty)</w:t>
      </w:r>
      <w:r w:rsidR="00835380" w:rsidRPr="00787335">
        <w:rPr>
          <w:rFonts w:ascii="Times New Roman" w:hAnsi="Times New Roman" w:cs="Times New Roman"/>
          <w:sz w:val="24"/>
          <w:szCs w:val="24"/>
        </w:rPr>
        <w:t>.</w:t>
      </w:r>
      <w:r w:rsidR="00243189" w:rsidRPr="00787335">
        <w:rPr>
          <w:rFonts w:ascii="Times New Roman" w:hAnsi="Times New Roman" w:cs="Times New Roman"/>
          <w:sz w:val="24"/>
          <w:szCs w:val="24"/>
        </w:rPr>
        <w:t xml:space="preserve"> </w:t>
      </w:r>
      <w:bookmarkEnd w:id="3"/>
      <w:r w:rsidR="002D368E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raus&lt;/Author&gt;&lt;Year&gt;1979&lt;/Year&gt;&lt;RecNum&gt;33&lt;/RecNum&gt;&lt;DisplayText&gt;&lt;style face="superscript"&gt;19&lt;/style&gt;&lt;/DisplayText&gt;&lt;record&gt;&lt;rec-number&gt;33&lt;/rec-number&gt;&lt;foreign-keys&gt;&lt;key app="EN" db-id="vsffpewp2pasryevdxixv0a35xzr50xrs0s9" timestamp="1757450033"&gt;33&lt;/key&gt;&lt;/foreign-keys&gt;&lt;ref-type name="Journal Article"&gt;17&lt;/ref-type&gt;&lt;contributors&gt;&lt;authors&gt;&lt;author&gt;Straus, Murray A.&lt;/author&gt;&lt;/authors&gt;&lt;/contributors&gt;&lt;titles&gt;&lt;title&gt;Measuring Intrafamily Conflict and Violence: The Conflict Tactics (CT) Scales&lt;/title&gt;&lt;secondary-title&gt;Journal of Marriage and Family&lt;/secondary-title&gt;&lt;/titles&gt;&lt;periodical&gt;&lt;full-title&gt;Journal of Marriage and Family&lt;/full-title&gt;&lt;/periodical&gt;&lt;pages&gt;75-88&lt;/pages&gt;&lt;volume&gt;41&lt;/volume&gt;&lt;number&gt;1&lt;/number&gt;&lt;dates&gt;&lt;year&gt;1979&lt;/year&gt;&lt;/dates&gt;&lt;publisher&gt;[Wiley, National Council on Family Relations]&lt;/publisher&gt;&lt;isbn&gt;00222445, 17413737&lt;/isbn&gt;&lt;urls&gt;&lt;related-urls&gt;&lt;url&gt;http://www.jstor.org/stable/351733&lt;/url&gt;&lt;/related-urls&gt;&lt;/urls&gt;&lt;custom1&gt;Full publication date: Feb., 1979&lt;/custom1&gt;&lt;electronic-resource-num&gt;10.2307/351733&lt;/electronic-resource-num&gt;&lt;remote-database-name&gt;JSTOR&lt;/remote-database-name&gt;&lt;access-date&gt;2025/01/14/&lt;/access-date&gt;&lt;/record&gt;&lt;/Cite&gt;&lt;/EndNote&gt;</w:instrText>
      </w:r>
      <w:r w:rsidR="002D368E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9</w:t>
      </w:r>
      <w:r w:rsidR="002D368E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835380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000C7C" w:rsidRPr="00787335">
        <w:rPr>
          <w:rFonts w:ascii="Times New Roman" w:hAnsi="Times New Roman" w:cs="Times New Roman"/>
          <w:sz w:val="24"/>
          <w:szCs w:val="24"/>
        </w:rPr>
        <w:t>Each item</w:t>
      </w:r>
      <w:r w:rsidR="00544F02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E25A43" w:rsidRPr="00787335">
        <w:rPr>
          <w:rFonts w:ascii="Times New Roman" w:hAnsi="Times New Roman" w:cs="Times New Roman"/>
          <w:sz w:val="24"/>
          <w:szCs w:val="24"/>
        </w:rPr>
        <w:t>contained 6 possible responses</w:t>
      </w:r>
      <w:r w:rsidR="003C4EB6" w:rsidRPr="00787335">
        <w:rPr>
          <w:rFonts w:ascii="Times New Roman" w:hAnsi="Times New Roman" w:cs="Times New Roman"/>
          <w:sz w:val="24"/>
          <w:szCs w:val="24"/>
        </w:rPr>
        <w:t>: never, rarely, once</w:t>
      </w:r>
      <w:r w:rsidR="00905EC6" w:rsidRPr="00787335">
        <w:rPr>
          <w:rFonts w:ascii="Times New Roman" w:hAnsi="Times New Roman" w:cs="Times New Roman"/>
          <w:sz w:val="24"/>
          <w:szCs w:val="24"/>
        </w:rPr>
        <w:t xml:space="preserve"> a m</w:t>
      </w:r>
      <w:r w:rsidR="00E41EEA" w:rsidRPr="00787335">
        <w:rPr>
          <w:rFonts w:ascii="Times New Roman" w:hAnsi="Times New Roman" w:cs="Times New Roman"/>
          <w:sz w:val="24"/>
          <w:szCs w:val="24"/>
        </w:rPr>
        <w:t>onth, at least once a week, daily, and can’t say</w:t>
      </w:r>
      <w:r w:rsidR="00607EAF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E25A4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D511F2" w:rsidRPr="00787335">
        <w:rPr>
          <w:rFonts w:ascii="Times New Roman" w:hAnsi="Times New Roman" w:cs="Times New Roman"/>
          <w:sz w:val="24"/>
          <w:szCs w:val="24"/>
        </w:rPr>
        <w:t xml:space="preserve">Except for the </w:t>
      </w:r>
      <w:r w:rsidR="006F7BB8" w:rsidRPr="00787335">
        <w:rPr>
          <w:rFonts w:ascii="Times New Roman" w:hAnsi="Times New Roman" w:cs="Times New Roman"/>
          <w:sz w:val="24"/>
          <w:szCs w:val="24"/>
        </w:rPr>
        <w:t>"can’t say" answer</w:t>
      </w:r>
      <w:r w:rsidR="00D511F2" w:rsidRPr="00787335">
        <w:rPr>
          <w:rFonts w:ascii="Times New Roman" w:hAnsi="Times New Roman" w:cs="Times New Roman"/>
          <w:sz w:val="24"/>
          <w:szCs w:val="24"/>
        </w:rPr>
        <w:t xml:space="preserve"> coded as </w:t>
      </w:r>
      <w:r w:rsidR="00C276E3" w:rsidRPr="00787335">
        <w:rPr>
          <w:rFonts w:ascii="Times New Roman" w:hAnsi="Times New Roman" w:cs="Times New Roman"/>
          <w:sz w:val="24"/>
          <w:szCs w:val="24"/>
        </w:rPr>
        <w:t xml:space="preserve">a </w:t>
      </w:r>
      <w:r w:rsidR="00D511F2" w:rsidRPr="00787335">
        <w:rPr>
          <w:rFonts w:ascii="Times New Roman" w:hAnsi="Times New Roman" w:cs="Times New Roman"/>
          <w:sz w:val="24"/>
          <w:szCs w:val="24"/>
        </w:rPr>
        <w:t xml:space="preserve">missing value, the rest of the answers </w:t>
      </w:r>
      <w:r w:rsidR="00194A8D" w:rsidRPr="00787335">
        <w:rPr>
          <w:rFonts w:ascii="Times New Roman" w:hAnsi="Times New Roman" w:cs="Times New Roman"/>
          <w:sz w:val="24"/>
          <w:szCs w:val="24"/>
        </w:rPr>
        <w:t xml:space="preserve">were </w:t>
      </w:r>
      <w:r w:rsidR="008745E8" w:rsidRPr="00787335">
        <w:rPr>
          <w:rFonts w:ascii="Times New Roman" w:hAnsi="Times New Roman" w:cs="Times New Roman"/>
          <w:sz w:val="24"/>
          <w:szCs w:val="24"/>
        </w:rPr>
        <w:t>numerical</w:t>
      </w:r>
      <w:r w:rsidR="00D511F2" w:rsidRPr="00787335">
        <w:rPr>
          <w:rFonts w:ascii="Times New Roman" w:hAnsi="Times New Roman" w:cs="Times New Roman"/>
          <w:sz w:val="24"/>
          <w:szCs w:val="24"/>
        </w:rPr>
        <w:t>.</w:t>
      </w:r>
      <w:r w:rsidRPr="00787335">
        <w:rPr>
          <w:rFonts w:ascii="Times New Roman" w:hAnsi="Times New Roman" w:cs="Times New Roman"/>
          <w:sz w:val="24"/>
          <w:szCs w:val="24"/>
        </w:rPr>
        <w:t xml:space="preserve"> Harsh parenting was used as a continuous risk factor score.</w:t>
      </w:r>
      <w:r w:rsidR="00756C7B" w:rsidRPr="00787335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="00756C7B" w:rsidRPr="00787335">
        <w:rPr>
          <w:rFonts w:ascii="Times New Roman" w:hAnsi="Times New Roman" w:cs="Times New Roman"/>
          <w:sz w:val="24"/>
          <w:szCs w:val="24"/>
        </w:rPr>
        <w:t>Cronbach’s alpha</w:t>
      </w:r>
      <w:r w:rsidR="00756C7B" w:rsidRPr="00787335">
        <w:rPr>
          <w:rFonts w:ascii="Times New Roman" w:hAnsi="Times New Roman" w:cs="Times New Roman" w:hint="eastAsia"/>
          <w:sz w:val="24"/>
          <w:szCs w:val="24"/>
        </w:rPr>
        <w:t xml:space="preserve"> was 0.65.</w:t>
      </w:r>
    </w:p>
    <w:p w14:paraId="3549D295" w14:textId="22C6FFB9" w:rsidR="00345BC9" w:rsidRPr="00787335" w:rsidRDefault="00345BC9" w:rsidP="002C5E13">
      <w:pPr>
        <w:spacing w:line="360" w:lineRule="auto"/>
        <w:ind w:firstLine="720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 w:hint="eastAsia"/>
          <w:sz w:val="24"/>
          <w:szCs w:val="24"/>
        </w:rPr>
        <w:t xml:space="preserve">All </w:t>
      </w:r>
      <w:r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Pr="00787335">
        <w:rPr>
          <w:rFonts w:ascii="Times New Roman" w:hAnsi="Times New Roman" w:cs="Times New Roman" w:hint="eastAsia"/>
          <w:sz w:val="24"/>
          <w:szCs w:val="24"/>
        </w:rPr>
        <w:t>above risk factors</w:t>
      </w:r>
      <w:r w:rsidRPr="00787335">
        <w:rPr>
          <w:rFonts w:ascii="Times New Roman" w:hAnsi="Times New Roman" w:cs="Times New Roman"/>
          <w:sz w:val="24"/>
          <w:szCs w:val="24"/>
        </w:rPr>
        <w:t xml:space="preserve"> have been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found to be </w:t>
      </w:r>
      <w:r w:rsidRPr="00787335">
        <w:rPr>
          <w:rFonts w:ascii="Times New Roman" w:hAnsi="Times New Roman" w:cs="Times New Roman"/>
          <w:sz w:val="24"/>
          <w:szCs w:val="24"/>
        </w:rPr>
        <w:t>associated with obesity in previous studies</w:t>
      </w:r>
      <w:r w:rsidR="001F6766" w:rsidRPr="00787335">
        <w:rPr>
          <w:rFonts w:ascii="Times New Roman" w:hAnsi="Times New Roman" w:cs="Times New Roman" w:hint="eastAsia"/>
          <w:sz w:val="24"/>
          <w:szCs w:val="24"/>
        </w:rPr>
        <w:t xml:space="preserve"> (see </w:t>
      </w:r>
      <w:r w:rsidR="001F6766" w:rsidRPr="00787335">
        <w:rPr>
          <w:rFonts w:ascii="Times New Roman" w:hAnsi="Times New Roman" w:cs="Times New Roman"/>
          <w:sz w:val="24"/>
          <w:szCs w:val="24"/>
        </w:rPr>
        <w:t>details</w:t>
      </w:r>
      <w:r w:rsidR="001F6766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60FF7" w:rsidRPr="00787335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="001F6766" w:rsidRPr="00787335">
        <w:rPr>
          <w:rFonts w:ascii="Times New Roman" w:hAnsi="Times New Roman" w:cs="Times New Roman"/>
          <w:sz w:val="24"/>
          <w:szCs w:val="24"/>
        </w:rPr>
        <w:t xml:space="preserve">online </w:t>
      </w:r>
      <w:r w:rsidR="00AF32C6" w:rsidRPr="00787335">
        <w:rPr>
          <w:rFonts w:ascii="Times New Roman" w:hAnsi="Times New Roman" w:cs="Times New Roman" w:hint="eastAsia"/>
          <w:sz w:val="24"/>
          <w:szCs w:val="24"/>
        </w:rPr>
        <w:t>s</w:t>
      </w:r>
      <w:r w:rsidR="001F6766" w:rsidRPr="00787335">
        <w:rPr>
          <w:rFonts w:ascii="Times New Roman" w:hAnsi="Times New Roman" w:cs="Times New Roman"/>
          <w:sz w:val="24"/>
          <w:szCs w:val="24"/>
        </w:rPr>
        <w:t xml:space="preserve">upplementary </w:t>
      </w:r>
      <w:r w:rsidR="00AF32C6" w:rsidRPr="00787335">
        <w:rPr>
          <w:rFonts w:ascii="Times New Roman" w:hAnsi="Times New Roman" w:cs="Times New Roman" w:hint="eastAsia"/>
          <w:sz w:val="24"/>
          <w:szCs w:val="24"/>
        </w:rPr>
        <w:t>t</w:t>
      </w:r>
      <w:r w:rsidR="001F6766" w:rsidRPr="00787335">
        <w:rPr>
          <w:rFonts w:ascii="Times New Roman" w:hAnsi="Times New Roman" w:cs="Times New Roman"/>
          <w:sz w:val="24"/>
          <w:szCs w:val="24"/>
        </w:rPr>
        <w:t xml:space="preserve">able </w:t>
      </w:r>
      <w:r w:rsidR="0076492B" w:rsidRPr="00787335">
        <w:rPr>
          <w:rFonts w:ascii="Times New Roman" w:hAnsi="Times New Roman" w:cs="Times New Roman" w:hint="eastAsia"/>
          <w:sz w:val="24"/>
          <w:szCs w:val="24"/>
        </w:rPr>
        <w:t>S1</w:t>
      </w:r>
      <w:r w:rsidR="0088277B" w:rsidRPr="00787335">
        <w:rPr>
          <w:rFonts w:ascii="Times New Roman" w:hAnsi="Times New Roman" w:cs="Times New Roman" w:hint="eastAsia"/>
          <w:sz w:val="24"/>
          <w:szCs w:val="24"/>
        </w:rPr>
        <w:t>).</w:t>
      </w:r>
    </w:p>
    <w:p w14:paraId="1CE69995" w14:textId="77777777" w:rsidR="00E5238E" w:rsidRPr="00787335" w:rsidRDefault="008F4A8F" w:rsidP="00E8525C">
      <w:pPr>
        <w:spacing w:line="360" w:lineRule="auto"/>
        <w:outlineLvl w:val="0"/>
        <w:rPr>
          <w:rFonts w:ascii="Times New Roman" w:hAnsi="Times New Roman" w:cs="Times New Roman"/>
          <w:i/>
          <w:iCs/>
          <w:sz w:val="24"/>
          <w:szCs w:val="24"/>
        </w:rPr>
      </w:pPr>
      <w:r w:rsidRPr="00787335">
        <w:rPr>
          <w:rFonts w:ascii="Times New Roman" w:hAnsi="Times New Roman" w:cs="Times New Roman"/>
          <w:i/>
          <w:iCs/>
          <w:sz w:val="24"/>
          <w:szCs w:val="24"/>
        </w:rPr>
        <w:t>Internalizing</w:t>
      </w:r>
      <w:r w:rsidR="00E5238E" w:rsidRPr="00787335">
        <w:rPr>
          <w:rFonts w:ascii="Times New Roman" w:hAnsi="Times New Roman" w:cs="Times New Roman"/>
          <w:i/>
          <w:iCs/>
          <w:sz w:val="24"/>
          <w:szCs w:val="24"/>
        </w:rPr>
        <w:t xml:space="preserve"> and </w:t>
      </w:r>
      <w:r w:rsidR="00EC1211" w:rsidRPr="00787335">
        <w:rPr>
          <w:rFonts w:ascii="Times New Roman" w:hAnsi="Times New Roman" w:cs="Times New Roman"/>
          <w:i/>
          <w:iCs/>
          <w:sz w:val="24"/>
          <w:szCs w:val="24"/>
        </w:rPr>
        <w:t>externali</w:t>
      </w:r>
      <w:r w:rsidR="005B46C1" w:rsidRPr="00787335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="00EC1211" w:rsidRPr="00787335">
        <w:rPr>
          <w:rFonts w:ascii="Times New Roman" w:hAnsi="Times New Roman" w:cs="Times New Roman"/>
          <w:i/>
          <w:iCs/>
          <w:sz w:val="24"/>
          <w:szCs w:val="24"/>
        </w:rPr>
        <w:t>ing</w:t>
      </w:r>
      <w:r w:rsidR="00E5238E" w:rsidRPr="0078733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385A97" w:rsidRPr="00787335">
        <w:rPr>
          <w:rFonts w:ascii="Times New Roman" w:hAnsi="Times New Roman" w:cs="Times New Roman"/>
          <w:i/>
          <w:iCs/>
          <w:sz w:val="24"/>
          <w:szCs w:val="24"/>
        </w:rPr>
        <w:t>problems</w:t>
      </w:r>
    </w:p>
    <w:p w14:paraId="559EBA20" w14:textId="4A16BAF4" w:rsidR="00367F66" w:rsidRPr="00787335" w:rsidRDefault="00367F66" w:rsidP="00E8525C">
      <w:pPr>
        <w:spacing w:line="360" w:lineRule="auto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787335">
        <w:rPr>
          <w:rFonts w:ascii="Times New Roman" w:hAnsi="Times New Roman" w:cs="Times New Roman"/>
          <w:i/>
          <w:iCs/>
          <w:sz w:val="24"/>
          <w:szCs w:val="24"/>
        </w:rPr>
        <w:tab/>
      </w:r>
      <w:r w:rsidR="008F4A8F" w:rsidRPr="00787335">
        <w:rPr>
          <w:rFonts w:ascii="Times New Roman" w:hAnsi="Times New Roman" w:cs="Times New Roman"/>
          <w:sz w:val="24"/>
          <w:szCs w:val="24"/>
        </w:rPr>
        <w:t>Internalizing</w:t>
      </w:r>
      <w:r w:rsidR="00EC1211" w:rsidRPr="00787335">
        <w:rPr>
          <w:rFonts w:ascii="Times New Roman" w:hAnsi="Times New Roman" w:cs="Times New Roman"/>
          <w:sz w:val="24"/>
          <w:szCs w:val="24"/>
        </w:rPr>
        <w:t xml:space="preserve"> and externali</w:t>
      </w:r>
      <w:r w:rsidR="005B46C1" w:rsidRPr="00787335">
        <w:rPr>
          <w:rFonts w:ascii="Times New Roman" w:hAnsi="Times New Roman" w:cs="Times New Roman"/>
          <w:sz w:val="24"/>
          <w:szCs w:val="24"/>
        </w:rPr>
        <w:t>z</w:t>
      </w:r>
      <w:r w:rsidR="00EC1211" w:rsidRPr="00787335">
        <w:rPr>
          <w:rFonts w:ascii="Times New Roman" w:hAnsi="Times New Roman" w:cs="Times New Roman"/>
          <w:sz w:val="24"/>
          <w:szCs w:val="24"/>
        </w:rPr>
        <w:t xml:space="preserve">ing problems were measured by </w:t>
      </w:r>
      <w:r w:rsidR="00EE37DF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A66EED" w:rsidRPr="00787335">
        <w:rPr>
          <w:rFonts w:ascii="Times New Roman" w:hAnsi="Times New Roman" w:cs="Times New Roman"/>
          <w:sz w:val="24"/>
          <w:szCs w:val="24"/>
        </w:rPr>
        <w:t>parent</w:t>
      </w:r>
      <w:r w:rsidR="003D13F2" w:rsidRPr="00787335">
        <w:rPr>
          <w:rFonts w:ascii="Times New Roman" w:hAnsi="Times New Roman" w:cs="Times New Roman"/>
          <w:sz w:val="24"/>
          <w:szCs w:val="24"/>
        </w:rPr>
        <w:t>-</w:t>
      </w:r>
      <w:r w:rsidR="00355C03" w:rsidRPr="00787335">
        <w:rPr>
          <w:rFonts w:ascii="Times New Roman" w:hAnsi="Times New Roman" w:cs="Times New Roman" w:hint="eastAsia"/>
          <w:sz w:val="24"/>
          <w:szCs w:val="24"/>
        </w:rPr>
        <w:t>reported</w:t>
      </w:r>
      <w:r w:rsidR="00314F52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F93924" w:rsidRPr="00787335">
        <w:rPr>
          <w:rFonts w:ascii="Times New Roman" w:hAnsi="Times New Roman" w:cs="Times New Roman"/>
          <w:sz w:val="24"/>
          <w:szCs w:val="24"/>
        </w:rPr>
        <w:t>Strengths and Difficulties Questionnaire</w:t>
      </w:r>
      <w:r w:rsidR="00F82FFF" w:rsidRPr="00787335">
        <w:rPr>
          <w:rFonts w:ascii="Times New Roman" w:hAnsi="Times New Roman" w:cs="Times New Roman"/>
          <w:sz w:val="24"/>
          <w:szCs w:val="24"/>
        </w:rPr>
        <w:t xml:space="preserve"> (SDQ)</w:t>
      </w:r>
      <w:r w:rsidR="00F9392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B45F8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odman&lt;/Author&gt;&lt;Year&gt;1997&lt;/Year&gt;&lt;RecNum&gt;34&lt;/RecNum&gt;&lt;DisplayText&gt;&lt;style face="superscript"&gt;20&lt;/style&gt;&lt;/DisplayText&gt;&lt;record&gt;&lt;rec-number&gt;34&lt;/rec-number&gt;&lt;foreign-keys&gt;&lt;key app="EN" db-id="vsffpewp2pasryevdxixv0a35xzr50xrs0s9" timestamp="1757450033"&gt;34&lt;/key&gt;&lt;/foreign-keys&gt;&lt;ref-type name="Journal Article"&gt;17&lt;/ref-type&gt;&lt;contributors&gt;&lt;authors&gt;&lt;author&gt;Goodman, R.&lt;/author&gt;&lt;/authors&gt;&lt;/contributors&gt;&lt;auth-address&gt;Department of Child and Adolescent Psychiatry, Institute of Psychiatry, De Crespigny Park, London, U.K.&lt;/auth-address&gt;&lt;titles&gt;&lt;title&gt;The Strengths and Difficulties Questionnaire: a research note&lt;/title&gt;&lt;secondary-title&gt;J Child Psychol Psychiatry&lt;/secondary-title&gt;&lt;/titles&gt;&lt;periodical&gt;&lt;full-title&gt;J Child Psychol Psychiatry&lt;/full-title&gt;&lt;/periodical&gt;&lt;pages&gt;581-6&lt;/pages&gt;&lt;volume&gt;38&lt;/volume&gt;&lt;number&gt;5&lt;/number&gt;&lt;keywords&gt;&lt;keyword&gt;Adolescent&lt;/keyword&gt;&lt;keyword&gt;Child&lt;/keyword&gt;&lt;keyword&gt;Child Behavior/*classification&lt;/keyword&gt;&lt;keyword&gt;Child Psychiatry/*methods&lt;/keyword&gt;&lt;keyword&gt;Female&lt;/keyword&gt;&lt;keyword&gt;Humans&lt;/keyword&gt;&lt;keyword&gt;Male&lt;/keyword&gt;&lt;keyword&gt;Mental Disorders/*diagnosis&lt;/keyword&gt;&lt;keyword&gt;*Psychiatric Status Rating Scales&lt;/keyword&gt;&lt;keyword&gt;Reproducibility of Results&lt;/keyword&gt;&lt;keyword&gt;Social Behavior&lt;/keyword&gt;&lt;keyword&gt;Surveys and Questionnaires&lt;/keyword&gt;&lt;/keywords&gt;&lt;dates&gt;&lt;year&gt;1997&lt;/year&gt;&lt;/dates&gt;&lt;isbn&gt;0021-9630 (Print)&amp;#xD;0021-9630&lt;/isbn&gt;&lt;accession-num&gt;9255702&lt;/accession-num&gt;&lt;urls&gt;&lt;/urls&gt;&lt;electronic-resource-num&gt;10.1111/j.1469-7610.1997.tb01545.x&lt;/electronic-resource-num&gt;&lt;remote-database-provider&gt;NLM&lt;/remote-database-provider&gt;&lt;language&gt;eng&lt;/language&gt;&lt;/record&gt;&lt;/Cite&gt;&lt;/EndNote&gt;</w:instrText>
      </w:r>
      <w:r w:rsidR="002B45F8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20</w:t>
      </w:r>
      <w:r w:rsidR="002B45F8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BB50AE" w:rsidRPr="00787335">
        <w:rPr>
          <w:rFonts w:ascii="Times New Roman" w:hAnsi="Times New Roman" w:cs="Times New Roman"/>
          <w:sz w:val="24"/>
          <w:szCs w:val="24"/>
        </w:rPr>
        <w:t xml:space="preserve"> at age 7</w:t>
      </w:r>
      <w:r w:rsidR="008B2E78" w:rsidRPr="00787335">
        <w:rPr>
          <w:rFonts w:ascii="Times New Roman" w:hAnsi="Times New Roman" w:cs="Times New Roman"/>
          <w:sz w:val="24"/>
          <w:szCs w:val="24"/>
        </w:rPr>
        <w:t>.</w:t>
      </w:r>
      <w:r w:rsidR="008674CD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A4447" w:rsidRPr="00787335">
        <w:rPr>
          <w:rFonts w:ascii="Times New Roman" w:hAnsi="Times New Roman" w:cs="Times New Roman"/>
          <w:sz w:val="24"/>
          <w:szCs w:val="24"/>
        </w:rPr>
        <w:t>The SDQ</w:t>
      </w:r>
      <w:r w:rsidR="00F937C1" w:rsidRPr="00787335">
        <w:rPr>
          <w:rFonts w:ascii="Times New Roman" w:hAnsi="Times New Roman" w:cs="Times New Roman" w:hint="eastAsia"/>
          <w:sz w:val="24"/>
          <w:szCs w:val="24"/>
        </w:rPr>
        <w:t xml:space="preserve"> has shown </w:t>
      </w:r>
      <w:r w:rsidR="001F5D12" w:rsidRPr="00787335">
        <w:rPr>
          <w:rFonts w:ascii="Times New Roman" w:hAnsi="Times New Roman" w:cs="Times New Roman" w:hint="eastAsia"/>
          <w:sz w:val="24"/>
          <w:szCs w:val="24"/>
        </w:rPr>
        <w:t xml:space="preserve">good validity and reliability for </w:t>
      </w:r>
      <w:r w:rsidR="001F5D12" w:rsidRPr="00787335">
        <w:rPr>
          <w:rFonts w:ascii="Times New Roman" w:hAnsi="Times New Roman" w:cs="Times New Roman"/>
          <w:sz w:val="24"/>
          <w:szCs w:val="24"/>
        </w:rPr>
        <w:t>identifying internalizing and externalizing symptoms across childhood and adolescence</w:t>
      </w:r>
      <w:r w:rsidR="00F82FFF" w:rsidRPr="00787335">
        <w:rPr>
          <w:rFonts w:ascii="Times New Roman" w:hAnsi="Times New Roman" w:cs="Times New Roman"/>
          <w:sz w:val="24"/>
          <w:szCs w:val="24"/>
        </w:rPr>
        <w:t>.</w:t>
      </w:r>
      <w:r w:rsidR="008B4276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87928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25&lt;/Year&gt;&lt;RecNum&gt;74&lt;/RecNum&gt;&lt;DisplayText&gt;&lt;style face="superscript"&gt;18&lt;/style&gt;&lt;/DisplayText&gt;&lt;record&gt;&lt;rec-number&gt;74&lt;/rec-number&gt;&lt;foreign-keys&gt;&lt;key app="EN" db-id="vsffpewp2pasryevdxixv0a35xzr50xrs0s9" timestamp="1764598028"&gt;74&lt;/key&gt;&lt;/foreign-keys&gt;&lt;ref-type name="Journal Article"&gt;17&lt;/ref-type&gt;&lt;contributors&gt;&lt;authors&gt;&lt;author&gt;Wu, Kehui&lt;/author&gt;&lt;author&gt;Zecchinato, Francesca&lt;/author&gt;&lt;author&gt;Guan, Canghai&lt;/author&gt;&lt;author&gt;Sun, Hongyi&lt;/author&gt;&lt;/authors&gt;&lt;/contributors&gt;&lt;titles&gt;&lt;title&gt;Early environmental risks and the developmental dynamics of internalizing and externalizing problems from birth to adolescence&lt;/title&gt;&lt;secondary-title&gt;European Child &amp;amp; Adolescent Psychiatry&lt;/secondary-title&gt;&lt;/titles&gt;&lt;periodical&gt;&lt;full-title&gt;European Child &amp;amp; Adolescent Psychiatry&lt;/full-title&gt;&lt;/periodical&gt;&lt;dates&gt;&lt;year&gt;2025&lt;/year&gt;&lt;pub-dates&gt;&lt;date&gt;2025/11/06&lt;/date&gt;&lt;/pub-dates&gt;&lt;/dates&gt;&lt;isbn&gt;1435-165X&lt;/isbn&gt;&lt;urls&gt;&lt;related-urls&gt;&lt;url&gt;https://doi.org/10.1007/s00787-025-02887-3&lt;/url&gt;&lt;/related-urls&gt;&lt;/urls&gt;&lt;electronic-resource-num&gt;10.1007/s00787-025-02887-3&lt;/electronic-resource-num&gt;&lt;/record&gt;&lt;/Cite&gt;&lt;/EndNote&gt;</w:instrText>
      </w:r>
      <w:r w:rsidR="00387928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8</w:t>
      </w:r>
      <w:r w:rsidR="00387928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8A444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A13391" w:rsidRPr="00787335">
        <w:rPr>
          <w:rFonts w:ascii="Times New Roman" w:hAnsi="Times New Roman" w:cs="Times New Roman" w:hint="eastAsia"/>
          <w:sz w:val="24"/>
          <w:szCs w:val="24"/>
        </w:rPr>
        <w:t xml:space="preserve">The SDQ </w:t>
      </w:r>
      <w:r w:rsidR="00464998" w:rsidRPr="00787335">
        <w:rPr>
          <w:rFonts w:ascii="Times New Roman" w:hAnsi="Times New Roman" w:cs="Times New Roman"/>
          <w:sz w:val="24"/>
          <w:szCs w:val="24"/>
        </w:rPr>
        <w:t xml:space="preserve">includes five </w:t>
      </w:r>
      <w:r w:rsidR="0091544E" w:rsidRPr="00787335">
        <w:rPr>
          <w:rFonts w:ascii="Times New Roman" w:hAnsi="Times New Roman" w:cs="Times New Roman"/>
          <w:sz w:val="24"/>
          <w:szCs w:val="24"/>
        </w:rPr>
        <w:t>subscales</w:t>
      </w:r>
      <w:r w:rsidR="00464998" w:rsidRPr="00787335">
        <w:rPr>
          <w:rFonts w:ascii="Times New Roman" w:hAnsi="Times New Roman" w:cs="Times New Roman"/>
          <w:sz w:val="24"/>
          <w:szCs w:val="24"/>
        </w:rPr>
        <w:t xml:space="preserve">: </w:t>
      </w:r>
      <w:r w:rsidR="0091544E" w:rsidRPr="00787335">
        <w:rPr>
          <w:rFonts w:ascii="Times New Roman" w:hAnsi="Times New Roman" w:cs="Times New Roman"/>
          <w:sz w:val="24"/>
          <w:szCs w:val="24"/>
        </w:rPr>
        <w:t xml:space="preserve">emotional problems, peer problems, </w:t>
      </w:r>
      <w:proofErr w:type="spellStart"/>
      <w:r w:rsidR="00E42A0E" w:rsidRPr="00787335">
        <w:rPr>
          <w:rFonts w:ascii="Times New Roman" w:hAnsi="Times New Roman" w:cs="Times New Roman"/>
          <w:sz w:val="24"/>
          <w:szCs w:val="24"/>
        </w:rPr>
        <w:t>behavioral</w:t>
      </w:r>
      <w:proofErr w:type="spellEnd"/>
      <w:r w:rsidR="0091544E" w:rsidRPr="00787335">
        <w:rPr>
          <w:rFonts w:ascii="Times New Roman" w:hAnsi="Times New Roman" w:cs="Times New Roman"/>
          <w:sz w:val="24"/>
          <w:szCs w:val="24"/>
        </w:rPr>
        <w:t xml:space="preserve"> problems, hyperactivity</w:t>
      </w:r>
      <w:r w:rsidR="00336CD5" w:rsidRPr="00787335">
        <w:rPr>
          <w:rFonts w:ascii="Times New Roman" w:hAnsi="Times New Roman" w:cs="Times New Roman"/>
          <w:sz w:val="24"/>
          <w:szCs w:val="24"/>
        </w:rPr>
        <w:t>,</w:t>
      </w:r>
      <w:r w:rsidR="0091544E" w:rsidRPr="00787335">
        <w:rPr>
          <w:rFonts w:ascii="Times New Roman" w:hAnsi="Times New Roman" w:cs="Times New Roman"/>
          <w:sz w:val="24"/>
          <w:szCs w:val="24"/>
        </w:rPr>
        <w:t xml:space="preserve"> and prosocial </w:t>
      </w:r>
      <w:proofErr w:type="spellStart"/>
      <w:r w:rsidR="0091544E" w:rsidRPr="00787335">
        <w:rPr>
          <w:rFonts w:ascii="Times New Roman" w:hAnsi="Times New Roman" w:cs="Times New Roman"/>
          <w:sz w:val="24"/>
          <w:szCs w:val="24"/>
        </w:rPr>
        <w:t>behavior</w:t>
      </w:r>
      <w:proofErr w:type="spellEnd"/>
      <w:r w:rsidR="0007744A" w:rsidRPr="00787335">
        <w:rPr>
          <w:rFonts w:ascii="Times New Roman" w:hAnsi="Times New Roman" w:cs="Times New Roman"/>
          <w:sz w:val="24"/>
          <w:szCs w:val="24"/>
        </w:rPr>
        <w:t xml:space="preserve">. Each </w:t>
      </w:r>
      <w:r w:rsidR="005B46C1" w:rsidRPr="00787335">
        <w:rPr>
          <w:rFonts w:ascii="Times New Roman" w:hAnsi="Times New Roman" w:cs="Times New Roman" w:hint="eastAsia"/>
          <w:sz w:val="24"/>
          <w:szCs w:val="24"/>
        </w:rPr>
        <w:t>subscale</w:t>
      </w:r>
      <w:r w:rsidR="0007744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92DC4" w:rsidRPr="00787335">
        <w:rPr>
          <w:rFonts w:ascii="Times New Roman" w:hAnsi="Times New Roman" w:cs="Times New Roman"/>
          <w:sz w:val="24"/>
          <w:szCs w:val="24"/>
        </w:rPr>
        <w:t>contains</w:t>
      </w:r>
      <w:r w:rsidR="0007744A" w:rsidRPr="00787335">
        <w:rPr>
          <w:rFonts w:ascii="Times New Roman" w:hAnsi="Times New Roman" w:cs="Times New Roman"/>
          <w:sz w:val="24"/>
          <w:szCs w:val="24"/>
        </w:rPr>
        <w:t xml:space="preserve"> 5 items </w:t>
      </w:r>
      <w:r w:rsidR="0023529A" w:rsidRPr="00787335">
        <w:rPr>
          <w:rFonts w:ascii="Times New Roman" w:hAnsi="Times New Roman" w:cs="Times New Roman"/>
          <w:sz w:val="24"/>
          <w:szCs w:val="24"/>
        </w:rPr>
        <w:t>rated on a three-point Likert scale</w:t>
      </w:r>
      <w:r w:rsidR="00AA4794" w:rsidRPr="00787335">
        <w:rPr>
          <w:rFonts w:ascii="Times New Roman" w:hAnsi="Times New Roman" w:cs="Times New Roman"/>
          <w:sz w:val="24"/>
          <w:szCs w:val="24"/>
        </w:rPr>
        <w:t xml:space="preserve"> from 0</w:t>
      </w:r>
      <w:r w:rsidR="007A240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02649A" w:rsidRPr="00787335">
        <w:rPr>
          <w:rFonts w:ascii="Times New Roman" w:hAnsi="Times New Roman" w:cs="Times New Roman"/>
          <w:sz w:val="24"/>
          <w:szCs w:val="24"/>
        </w:rPr>
        <w:t>(</w:t>
      </w:r>
      <w:r w:rsidR="007A2409" w:rsidRPr="00787335">
        <w:rPr>
          <w:rFonts w:ascii="Times New Roman" w:hAnsi="Times New Roman" w:cs="Times New Roman"/>
          <w:i/>
          <w:iCs/>
          <w:sz w:val="24"/>
          <w:szCs w:val="24"/>
        </w:rPr>
        <w:t xml:space="preserve">not </w:t>
      </w:r>
      <w:r w:rsidR="0002649A" w:rsidRPr="00787335">
        <w:rPr>
          <w:rFonts w:ascii="Times New Roman" w:hAnsi="Times New Roman" w:cs="Times New Roman"/>
          <w:i/>
          <w:iCs/>
          <w:sz w:val="24"/>
          <w:szCs w:val="24"/>
        </w:rPr>
        <w:t>true</w:t>
      </w:r>
      <w:r w:rsidR="007A2409" w:rsidRPr="00787335">
        <w:rPr>
          <w:rFonts w:ascii="Times New Roman" w:hAnsi="Times New Roman" w:cs="Times New Roman"/>
          <w:sz w:val="24"/>
          <w:szCs w:val="24"/>
        </w:rPr>
        <w:t>)</w:t>
      </w:r>
      <w:r w:rsidR="00AA4794" w:rsidRPr="00787335">
        <w:rPr>
          <w:rFonts w:ascii="Times New Roman" w:hAnsi="Times New Roman" w:cs="Times New Roman"/>
          <w:sz w:val="24"/>
          <w:szCs w:val="24"/>
        </w:rPr>
        <w:t xml:space="preserve"> to </w:t>
      </w:r>
      <w:r w:rsidR="007A2409" w:rsidRPr="00787335">
        <w:rPr>
          <w:rFonts w:ascii="Times New Roman" w:hAnsi="Times New Roman" w:cs="Times New Roman"/>
          <w:sz w:val="24"/>
          <w:szCs w:val="24"/>
        </w:rPr>
        <w:t>2</w:t>
      </w:r>
      <w:r w:rsidR="0002649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A2409" w:rsidRPr="00787335">
        <w:rPr>
          <w:rFonts w:ascii="Times New Roman" w:hAnsi="Times New Roman" w:cs="Times New Roman"/>
          <w:sz w:val="24"/>
          <w:szCs w:val="24"/>
        </w:rPr>
        <w:t>(</w:t>
      </w:r>
      <w:r w:rsidR="0002649A" w:rsidRPr="00787335">
        <w:rPr>
          <w:rFonts w:ascii="Times New Roman" w:hAnsi="Times New Roman" w:cs="Times New Roman"/>
          <w:i/>
          <w:iCs/>
          <w:sz w:val="24"/>
          <w:szCs w:val="24"/>
        </w:rPr>
        <w:t>certainly</w:t>
      </w:r>
      <w:r w:rsidR="007B033B" w:rsidRPr="0078733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02649A" w:rsidRPr="00787335">
        <w:rPr>
          <w:rFonts w:ascii="Times New Roman" w:hAnsi="Times New Roman" w:cs="Times New Roman"/>
          <w:i/>
          <w:iCs/>
          <w:sz w:val="24"/>
          <w:szCs w:val="24"/>
        </w:rPr>
        <w:t>true</w:t>
      </w:r>
      <w:r w:rsidR="007A2409" w:rsidRPr="00787335">
        <w:rPr>
          <w:rFonts w:ascii="Times New Roman" w:hAnsi="Times New Roman" w:cs="Times New Roman"/>
          <w:sz w:val="24"/>
          <w:szCs w:val="24"/>
        </w:rPr>
        <w:t>)</w:t>
      </w:r>
      <w:r w:rsidR="0002649A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8B4393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EE37DF" w:rsidRPr="00787335">
        <w:rPr>
          <w:rFonts w:ascii="Times New Roman" w:hAnsi="Times New Roman" w:cs="Times New Roman"/>
          <w:sz w:val="24"/>
          <w:szCs w:val="24"/>
        </w:rPr>
        <w:t>internalizing</w:t>
      </w:r>
      <w:r w:rsidR="008B439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47211" w:rsidRPr="00787335">
        <w:rPr>
          <w:rFonts w:ascii="Times New Roman" w:hAnsi="Times New Roman" w:cs="Times New Roman"/>
          <w:sz w:val="24"/>
          <w:szCs w:val="24"/>
        </w:rPr>
        <w:t>score</w:t>
      </w:r>
      <w:r w:rsidR="00EB796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34730" w:rsidRPr="00787335">
        <w:rPr>
          <w:rFonts w:ascii="Times New Roman" w:hAnsi="Times New Roman" w:cs="Times New Roman"/>
          <w:sz w:val="24"/>
          <w:szCs w:val="24"/>
        </w:rPr>
        <w:t xml:space="preserve">is the sum of the emotional and </w:t>
      </w:r>
      <w:r w:rsidR="00292FF0" w:rsidRPr="00787335">
        <w:rPr>
          <w:rFonts w:ascii="Times New Roman" w:hAnsi="Times New Roman" w:cs="Times New Roman"/>
          <w:sz w:val="24"/>
          <w:szCs w:val="24"/>
        </w:rPr>
        <w:t>peer scores, and the externali</w:t>
      </w:r>
      <w:r w:rsidR="00E42A0E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292FF0" w:rsidRPr="00787335">
        <w:rPr>
          <w:rFonts w:ascii="Times New Roman" w:hAnsi="Times New Roman" w:cs="Times New Roman"/>
          <w:sz w:val="24"/>
          <w:szCs w:val="24"/>
        </w:rPr>
        <w:t xml:space="preserve">ing score is the sum of the </w:t>
      </w:r>
      <w:proofErr w:type="spellStart"/>
      <w:r w:rsidR="00B566D8" w:rsidRPr="00787335">
        <w:rPr>
          <w:rFonts w:ascii="Times New Roman" w:hAnsi="Times New Roman" w:cs="Times New Roman"/>
          <w:sz w:val="24"/>
          <w:szCs w:val="24"/>
        </w:rPr>
        <w:t>behavioral</w:t>
      </w:r>
      <w:proofErr w:type="spellEnd"/>
      <w:r w:rsidR="00B566D8" w:rsidRPr="00787335">
        <w:rPr>
          <w:rFonts w:ascii="Times New Roman" w:hAnsi="Times New Roman" w:cs="Times New Roman"/>
          <w:sz w:val="24"/>
          <w:szCs w:val="24"/>
        </w:rPr>
        <w:t xml:space="preserve"> and hyperactivity scores</w:t>
      </w:r>
      <w:r w:rsidR="008D068E" w:rsidRPr="00787335">
        <w:rPr>
          <w:rFonts w:ascii="Times New Roman" w:hAnsi="Times New Roman" w:cs="Times New Roman"/>
          <w:sz w:val="24"/>
          <w:szCs w:val="24"/>
        </w:rPr>
        <w:t>,</w:t>
      </w:r>
      <w:r w:rsidR="00E23DEA" w:rsidRPr="00787335">
        <w:rPr>
          <w:rFonts w:ascii="Times New Roman" w:hAnsi="Times New Roman" w:cs="Times New Roman"/>
          <w:sz w:val="24"/>
          <w:szCs w:val="24"/>
        </w:rPr>
        <w:t xml:space="preserve"> with ranges of 0-20. </w:t>
      </w:r>
      <w:r w:rsidR="008851E6" w:rsidRPr="00787335">
        <w:rPr>
          <w:rFonts w:ascii="Times New Roman" w:hAnsi="Times New Roman" w:cs="Times New Roman" w:hint="eastAsia"/>
          <w:sz w:val="24"/>
          <w:szCs w:val="24"/>
        </w:rPr>
        <w:t xml:space="preserve">Higher </w:t>
      </w:r>
      <w:r w:rsidR="008851E6" w:rsidRPr="00787335">
        <w:rPr>
          <w:rFonts w:ascii="Times New Roman" w:hAnsi="Times New Roman" w:cs="Times New Roman"/>
          <w:sz w:val="24"/>
          <w:szCs w:val="24"/>
        </w:rPr>
        <w:t>scores</w:t>
      </w:r>
      <w:r w:rsidR="008851E6" w:rsidRPr="00787335">
        <w:rPr>
          <w:rFonts w:ascii="Times New Roman" w:hAnsi="Times New Roman" w:cs="Times New Roman" w:hint="eastAsia"/>
          <w:sz w:val="24"/>
          <w:szCs w:val="24"/>
        </w:rPr>
        <w:t xml:space="preserve"> indicate </w:t>
      </w:r>
      <w:r w:rsidR="008851E6" w:rsidRPr="00787335">
        <w:rPr>
          <w:rFonts w:ascii="Times New Roman" w:hAnsi="Times New Roman" w:cs="Times New Roman"/>
          <w:sz w:val="24"/>
          <w:szCs w:val="24"/>
        </w:rPr>
        <w:t>more severe symptoms</w:t>
      </w:r>
      <w:r w:rsidR="008851E6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8851E6" w:rsidRPr="00787335">
        <w:rPr>
          <w:rFonts w:ascii="Times New Roman" w:hAnsi="Times New Roman" w:cs="Times New Roman"/>
          <w:sz w:val="24"/>
          <w:szCs w:val="24"/>
        </w:rPr>
        <w:t>Cronbach’s α for the five SDQ subscales in the valid samples ranged from 0.</w:t>
      </w:r>
      <w:r w:rsidR="008851E6" w:rsidRPr="00787335">
        <w:rPr>
          <w:rFonts w:ascii="Times New Roman" w:hAnsi="Times New Roman" w:cs="Times New Roman" w:hint="eastAsia"/>
          <w:sz w:val="24"/>
          <w:szCs w:val="24"/>
        </w:rPr>
        <w:t>57</w:t>
      </w:r>
      <w:r w:rsidR="008851E6" w:rsidRPr="00787335">
        <w:rPr>
          <w:rFonts w:ascii="Times New Roman" w:hAnsi="Times New Roman" w:cs="Times New Roman"/>
          <w:sz w:val="24"/>
          <w:szCs w:val="24"/>
        </w:rPr>
        <w:t xml:space="preserve"> to 0.</w:t>
      </w:r>
      <w:r w:rsidR="008851E6" w:rsidRPr="00787335">
        <w:rPr>
          <w:rFonts w:ascii="Times New Roman" w:hAnsi="Times New Roman" w:cs="Times New Roman" w:hint="eastAsia"/>
          <w:sz w:val="24"/>
          <w:szCs w:val="24"/>
        </w:rPr>
        <w:t>79.</w:t>
      </w:r>
    </w:p>
    <w:p w14:paraId="45574507" w14:textId="3E4258ED" w:rsidR="00385A97" w:rsidRPr="00787335" w:rsidRDefault="00385A97" w:rsidP="00E8525C">
      <w:pPr>
        <w:spacing w:line="360" w:lineRule="auto"/>
        <w:outlineLvl w:val="0"/>
        <w:rPr>
          <w:rFonts w:ascii="Times New Roman" w:hAnsi="Times New Roman" w:cs="Times New Roman"/>
          <w:i/>
          <w:iCs/>
          <w:sz w:val="24"/>
          <w:szCs w:val="24"/>
        </w:rPr>
      </w:pPr>
      <w:r w:rsidRPr="00787335">
        <w:rPr>
          <w:rFonts w:ascii="Times New Roman" w:hAnsi="Times New Roman" w:cs="Times New Roman"/>
          <w:i/>
          <w:iCs/>
          <w:sz w:val="24"/>
          <w:szCs w:val="24"/>
        </w:rPr>
        <w:lastRenderedPageBreak/>
        <w:t>Lifestyle</w:t>
      </w:r>
      <w:r w:rsidR="006563BE" w:rsidRPr="00787335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risk</w:t>
      </w:r>
      <w:r w:rsidRPr="0078733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527721" w:rsidRPr="00787335">
        <w:rPr>
          <w:rFonts w:ascii="Times New Roman" w:hAnsi="Times New Roman" w:cs="Times New Roman"/>
          <w:i/>
          <w:iCs/>
          <w:sz w:val="24"/>
          <w:szCs w:val="24"/>
        </w:rPr>
        <w:t>factors</w:t>
      </w:r>
    </w:p>
    <w:p w14:paraId="3FFFEA7F" w14:textId="1DAAE7E0" w:rsidR="00343442" w:rsidRPr="00787335" w:rsidRDefault="00343442" w:rsidP="00E8525C">
      <w:pPr>
        <w:spacing w:line="360" w:lineRule="auto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ab/>
      </w:r>
      <w:r w:rsidR="008B44E9" w:rsidRPr="00787335">
        <w:rPr>
          <w:rFonts w:ascii="Times New Roman" w:hAnsi="Times New Roman" w:cs="Times New Roman"/>
          <w:sz w:val="24"/>
          <w:szCs w:val="24"/>
        </w:rPr>
        <w:t>Lifestyle</w:t>
      </w:r>
      <w:r w:rsidR="006563BE" w:rsidRPr="00787335">
        <w:rPr>
          <w:rFonts w:ascii="Times New Roman" w:hAnsi="Times New Roman" w:cs="Times New Roman" w:hint="eastAsia"/>
          <w:sz w:val="24"/>
          <w:szCs w:val="24"/>
        </w:rPr>
        <w:t xml:space="preserve"> risk</w:t>
      </w:r>
      <w:r w:rsidR="008B44E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27721" w:rsidRPr="00787335">
        <w:rPr>
          <w:rFonts w:ascii="Times New Roman" w:hAnsi="Times New Roman" w:cs="Times New Roman"/>
          <w:sz w:val="24"/>
          <w:szCs w:val="24"/>
        </w:rPr>
        <w:t xml:space="preserve">factors </w:t>
      </w:r>
      <w:r w:rsidR="00093976" w:rsidRPr="00787335">
        <w:rPr>
          <w:rFonts w:ascii="Times New Roman" w:hAnsi="Times New Roman" w:cs="Times New Roman"/>
          <w:sz w:val="24"/>
          <w:szCs w:val="24"/>
        </w:rPr>
        <w:t>were</w:t>
      </w:r>
      <w:r w:rsidR="008B44E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27721" w:rsidRPr="00787335">
        <w:rPr>
          <w:rFonts w:ascii="Times New Roman" w:hAnsi="Times New Roman" w:cs="Times New Roman"/>
          <w:sz w:val="24"/>
          <w:szCs w:val="24"/>
        </w:rPr>
        <w:t xml:space="preserve">taken </w:t>
      </w:r>
      <w:r w:rsidR="00BC5F46" w:rsidRPr="00787335">
        <w:rPr>
          <w:rFonts w:ascii="Times New Roman" w:hAnsi="Times New Roman" w:cs="Times New Roman"/>
          <w:sz w:val="24"/>
          <w:szCs w:val="24"/>
        </w:rPr>
        <w:t>from the fifth sweep</w:t>
      </w:r>
      <w:r w:rsidR="00B72839" w:rsidRPr="00787335">
        <w:rPr>
          <w:rFonts w:ascii="Times New Roman" w:hAnsi="Times New Roman" w:cs="Times New Roman"/>
          <w:sz w:val="24"/>
          <w:szCs w:val="24"/>
        </w:rPr>
        <w:t xml:space="preserve"> (age 11)</w:t>
      </w:r>
      <w:r w:rsidR="008A325B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E15010" w:rsidRPr="00787335">
        <w:rPr>
          <w:rFonts w:ascii="Times New Roman" w:hAnsi="Times New Roman" w:cs="Times New Roman"/>
          <w:sz w:val="24"/>
          <w:szCs w:val="24"/>
        </w:rPr>
        <w:t>Each</w:t>
      </w:r>
      <w:r w:rsidR="00386F33" w:rsidRPr="00787335">
        <w:rPr>
          <w:rFonts w:ascii="Times New Roman" w:hAnsi="Times New Roman" w:cs="Times New Roman"/>
          <w:sz w:val="24"/>
          <w:szCs w:val="24"/>
        </w:rPr>
        <w:t xml:space="preserve"> lifestyle variable w</w:t>
      </w:r>
      <w:r w:rsidR="00E15010" w:rsidRPr="00787335">
        <w:rPr>
          <w:rFonts w:ascii="Times New Roman" w:hAnsi="Times New Roman" w:cs="Times New Roman"/>
          <w:sz w:val="24"/>
          <w:szCs w:val="24"/>
        </w:rPr>
        <w:t>as</w:t>
      </w:r>
      <w:r w:rsidR="00386F33" w:rsidRPr="00787335">
        <w:rPr>
          <w:rFonts w:ascii="Times New Roman" w:hAnsi="Times New Roman" w:cs="Times New Roman"/>
          <w:sz w:val="24"/>
          <w:szCs w:val="24"/>
        </w:rPr>
        <w:t xml:space="preserve"> measured by</w:t>
      </w:r>
      <w:r w:rsidR="00E15010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B1EDF" w:rsidRPr="00787335">
        <w:rPr>
          <w:rFonts w:ascii="Times New Roman" w:hAnsi="Times New Roman" w:cs="Times New Roman"/>
          <w:sz w:val="24"/>
          <w:szCs w:val="24"/>
        </w:rPr>
        <w:t xml:space="preserve">one </w:t>
      </w:r>
      <w:r w:rsidR="003162A8" w:rsidRPr="00787335">
        <w:rPr>
          <w:rFonts w:ascii="Times New Roman" w:hAnsi="Times New Roman" w:cs="Times New Roman" w:hint="eastAsia"/>
          <w:sz w:val="24"/>
          <w:szCs w:val="24"/>
        </w:rPr>
        <w:t>self</w:t>
      </w:r>
      <w:r w:rsidR="003162A8" w:rsidRPr="00787335">
        <w:rPr>
          <w:rFonts w:ascii="Times New Roman" w:hAnsi="Times New Roman" w:cs="Times New Roman"/>
          <w:sz w:val="24"/>
          <w:szCs w:val="24"/>
        </w:rPr>
        <w:t>-</w:t>
      </w:r>
      <w:r w:rsidR="003162A8" w:rsidRPr="00787335">
        <w:rPr>
          <w:rFonts w:ascii="Times New Roman" w:hAnsi="Times New Roman" w:cs="Times New Roman" w:hint="eastAsia"/>
          <w:sz w:val="24"/>
          <w:szCs w:val="24"/>
        </w:rPr>
        <w:t>reported</w:t>
      </w:r>
      <w:r w:rsidR="003162A8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B1EDF" w:rsidRPr="00787335">
        <w:rPr>
          <w:rFonts w:ascii="Times New Roman" w:hAnsi="Times New Roman" w:cs="Times New Roman"/>
          <w:sz w:val="24"/>
          <w:szCs w:val="24"/>
        </w:rPr>
        <w:t>item</w:t>
      </w:r>
      <w:r w:rsidR="00527721" w:rsidRPr="00787335">
        <w:rPr>
          <w:rFonts w:ascii="Times New Roman" w:hAnsi="Times New Roman" w:cs="Times New Roman"/>
          <w:sz w:val="24"/>
          <w:szCs w:val="24"/>
        </w:rPr>
        <w:t xml:space="preserve"> and included </w:t>
      </w:r>
      <w:r w:rsidR="008A325B" w:rsidRPr="00787335">
        <w:rPr>
          <w:rFonts w:ascii="Times New Roman" w:hAnsi="Times New Roman" w:cs="Times New Roman"/>
          <w:sz w:val="24"/>
          <w:szCs w:val="24"/>
        </w:rPr>
        <w:t>diet (</w:t>
      </w:r>
      <w:r w:rsidR="00675C2D" w:rsidRPr="00787335">
        <w:rPr>
          <w:rFonts w:ascii="Times New Roman" w:hAnsi="Times New Roman" w:cs="Times New Roman"/>
          <w:sz w:val="24"/>
          <w:szCs w:val="24"/>
        </w:rPr>
        <w:t>i.e., h</w:t>
      </w:r>
      <w:r w:rsidR="001160A9" w:rsidRPr="00787335">
        <w:rPr>
          <w:rFonts w:ascii="Times New Roman" w:hAnsi="Times New Roman" w:cs="Times New Roman"/>
          <w:sz w:val="24"/>
          <w:szCs w:val="24"/>
        </w:rPr>
        <w:t>ow many portions of fruit per day</w:t>
      </w:r>
      <w:r w:rsidR="008A325B" w:rsidRPr="00787335">
        <w:rPr>
          <w:rFonts w:ascii="Times New Roman" w:hAnsi="Times New Roman" w:cs="Times New Roman"/>
          <w:sz w:val="24"/>
          <w:szCs w:val="24"/>
        </w:rPr>
        <w:t>), exercise</w:t>
      </w:r>
      <w:r w:rsidR="001160A9" w:rsidRPr="00787335">
        <w:rPr>
          <w:rFonts w:ascii="Times New Roman" w:hAnsi="Times New Roman" w:cs="Times New Roman"/>
          <w:sz w:val="24"/>
          <w:szCs w:val="24"/>
        </w:rPr>
        <w:t xml:space="preserve"> (</w:t>
      </w:r>
      <w:r w:rsidR="003107CF" w:rsidRPr="00787335">
        <w:rPr>
          <w:rFonts w:ascii="Times New Roman" w:hAnsi="Times New Roman" w:cs="Times New Roman"/>
          <w:sz w:val="24"/>
          <w:szCs w:val="24"/>
        </w:rPr>
        <w:t xml:space="preserve">i.e., </w:t>
      </w:r>
      <w:r w:rsidR="00C53D3C" w:rsidRPr="00787335">
        <w:rPr>
          <w:rFonts w:ascii="Times New Roman" w:hAnsi="Times New Roman" w:cs="Times New Roman"/>
          <w:sz w:val="24"/>
          <w:szCs w:val="24"/>
        </w:rPr>
        <w:t>d</w:t>
      </w:r>
      <w:r w:rsidR="003107CF" w:rsidRPr="00787335">
        <w:rPr>
          <w:rFonts w:ascii="Times New Roman" w:hAnsi="Times New Roman" w:cs="Times New Roman"/>
          <w:sz w:val="24"/>
          <w:szCs w:val="24"/>
        </w:rPr>
        <w:t>ays per week participant does sport/exercise</w:t>
      </w:r>
      <w:r w:rsidR="001160A9" w:rsidRPr="00787335">
        <w:rPr>
          <w:rFonts w:ascii="Times New Roman" w:hAnsi="Times New Roman" w:cs="Times New Roman"/>
          <w:sz w:val="24"/>
          <w:szCs w:val="24"/>
        </w:rPr>
        <w:t>)</w:t>
      </w:r>
      <w:r w:rsidR="008A325B" w:rsidRPr="00787335">
        <w:rPr>
          <w:rFonts w:ascii="Times New Roman" w:hAnsi="Times New Roman" w:cs="Times New Roman"/>
          <w:sz w:val="24"/>
          <w:szCs w:val="24"/>
        </w:rPr>
        <w:t>, smoking</w:t>
      </w:r>
      <w:r w:rsidR="00EB4FA3" w:rsidRPr="00787335">
        <w:rPr>
          <w:rFonts w:ascii="Times New Roman" w:hAnsi="Times New Roman" w:cs="Times New Roman"/>
          <w:sz w:val="24"/>
          <w:szCs w:val="24"/>
        </w:rPr>
        <w:t xml:space="preserve"> (i.e., have you ever tried a </w:t>
      </w:r>
      <w:r w:rsidR="001B2932" w:rsidRPr="00787335">
        <w:rPr>
          <w:rFonts w:ascii="Times New Roman" w:hAnsi="Times New Roman" w:cs="Times New Roman"/>
          <w:sz w:val="24"/>
          <w:szCs w:val="24"/>
        </w:rPr>
        <w:t>cigarette</w:t>
      </w:r>
      <w:r w:rsidR="00EB4FA3" w:rsidRPr="00787335">
        <w:rPr>
          <w:rFonts w:ascii="Times New Roman" w:hAnsi="Times New Roman" w:cs="Times New Roman"/>
          <w:sz w:val="24"/>
          <w:szCs w:val="24"/>
        </w:rPr>
        <w:t>?)</w:t>
      </w:r>
      <w:r w:rsidR="008A325B" w:rsidRPr="00787335">
        <w:rPr>
          <w:rFonts w:ascii="Times New Roman" w:hAnsi="Times New Roman" w:cs="Times New Roman"/>
          <w:sz w:val="24"/>
          <w:szCs w:val="24"/>
        </w:rPr>
        <w:t xml:space="preserve">, and </w:t>
      </w:r>
      <w:r w:rsidR="00125C8C" w:rsidRPr="00787335">
        <w:rPr>
          <w:rFonts w:ascii="Times New Roman" w:hAnsi="Times New Roman" w:cs="Times New Roman" w:hint="eastAsia"/>
          <w:sz w:val="24"/>
          <w:szCs w:val="24"/>
        </w:rPr>
        <w:t xml:space="preserve">alcohol use frequency </w:t>
      </w:r>
      <w:r w:rsidR="00675C2D" w:rsidRPr="00787335">
        <w:rPr>
          <w:rFonts w:ascii="Times New Roman" w:hAnsi="Times New Roman" w:cs="Times New Roman"/>
          <w:sz w:val="24"/>
          <w:szCs w:val="24"/>
        </w:rPr>
        <w:t>(i.e., how many times have you had an alcoholic drink in the last 12 months?)</w:t>
      </w:r>
      <w:r w:rsidR="008A325B" w:rsidRPr="00787335">
        <w:rPr>
          <w:rFonts w:ascii="Times New Roman" w:hAnsi="Times New Roman" w:cs="Times New Roman"/>
          <w:sz w:val="24"/>
          <w:szCs w:val="24"/>
        </w:rPr>
        <w:t>.</w:t>
      </w:r>
      <w:r w:rsidR="008661C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A3057" w:rsidRPr="00787335">
        <w:rPr>
          <w:rFonts w:ascii="Times New Roman" w:hAnsi="Times New Roman" w:cs="Times New Roman" w:hint="eastAsia"/>
          <w:sz w:val="24"/>
          <w:szCs w:val="24"/>
        </w:rPr>
        <w:t>The</w:t>
      </w:r>
      <w:r w:rsidR="002A305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A3057" w:rsidRPr="00787335">
        <w:rPr>
          <w:rFonts w:ascii="Times New Roman" w:hAnsi="Times New Roman" w:cs="Times New Roman" w:hint="eastAsia"/>
          <w:sz w:val="24"/>
          <w:szCs w:val="24"/>
        </w:rPr>
        <w:t>detailed</w:t>
      </w:r>
      <w:r w:rsidR="002A305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A3057" w:rsidRPr="00787335">
        <w:rPr>
          <w:rFonts w:ascii="Times New Roman" w:hAnsi="Times New Roman" w:cs="Times New Roman" w:hint="eastAsia"/>
          <w:sz w:val="24"/>
          <w:szCs w:val="24"/>
        </w:rPr>
        <w:t>information</w:t>
      </w:r>
      <w:r w:rsidR="002A305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A3057" w:rsidRPr="00787335">
        <w:rPr>
          <w:rFonts w:ascii="Times New Roman" w:hAnsi="Times New Roman" w:cs="Times New Roman" w:hint="eastAsia"/>
          <w:sz w:val="24"/>
          <w:szCs w:val="24"/>
        </w:rPr>
        <w:t>o</w:t>
      </w:r>
      <w:r w:rsidR="003B336C" w:rsidRPr="00787335">
        <w:rPr>
          <w:rFonts w:ascii="Times New Roman" w:hAnsi="Times New Roman" w:cs="Times New Roman"/>
          <w:sz w:val="24"/>
          <w:szCs w:val="24"/>
        </w:rPr>
        <w:t>n</w:t>
      </w:r>
      <w:r w:rsidR="002A3057" w:rsidRPr="00787335">
        <w:rPr>
          <w:rFonts w:ascii="Times New Roman" w:hAnsi="Times New Roman" w:cs="Times New Roman"/>
          <w:sz w:val="24"/>
          <w:szCs w:val="24"/>
        </w:rPr>
        <w:t xml:space="preserve"> each</w:t>
      </w:r>
      <w:r w:rsidR="003B336C" w:rsidRPr="00787335">
        <w:rPr>
          <w:rFonts w:ascii="Times New Roman" w:hAnsi="Times New Roman" w:cs="Times New Roman"/>
          <w:sz w:val="24"/>
          <w:szCs w:val="24"/>
        </w:rPr>
        <w:t xml:space="preserve"> item </w:t>
      </w:r>
      <w:r w:rsidR="006563BE" w:rsidRPr="00787335">
        <w:rPr>
          <w:rFonts w:ascii="Times New Roman" w:hAnsi="Times New Roman" w:cs="Times New Roman"/>
          <w:sz w:val="24"/>
          <w:szCs w:val="24"/>
        </w:rPr>
        <w:t xml:space="preserve">is </w:t>
      </w:r>
      <w:r w:rsidR="003B336C" w:rsidRPr="00787335">
        <w:rPr>
          <w:rFonts w:ascii="Times New Roman" w:hAnsi="Times New Roman" w:cs="Times New Roman"/>
          <w:sz w:val="24"/>
          <w:szCs w:val="24"/>
        </w:rPr>
        <w:t xml:space="preserve">shown in </w:t>
      </w:r>
      <w:r w:rsidR="003B336C" w:rsidRPr="00787335">
        <w:rPr>
          <w:rFonts w:ascii="Times New Roman" w:hAnsi="Times New Roman" w:cs="Times New Roman" w:hint="eastAsia"/>
          <w:sz w:val="24"/>
          <w:szCs w:val="24"/>
        </w:rPr>
        <w:t>Table</w:t>
      </w:r>
      <w:r w:rsidR="003B336C" w:rsidRPr="00787335">
        <w:rPr>
          <w:rFonts w:ascii="Times New Roman" w:hAnsi="Times New Roman" w:cs="Times New Roman"/>
          <w:sz w:val="24"/>
          <w:szCs w:val="24"/>
        </w:rPr>
        <w:t xml:space="preserve"> 1. </w:t>
      </w:r>
      <w:r w:rsidR="008661CC" w:rsidRPr="00787335">
        <w:rPr>
          <w:rFonts w:ascii="Times New Roman" w:hAnsi="Times New Roman" w:cs="Times New Roman" w:hint="eastAsia"/>
          <w:sz w:val="24"/>
          <w:szCs w:val="24"/>
        </w:rPr>
        <w:t>H</w:t>
      </w:r>
      <w:r w:rsidR="008661CC" w:rsidRPr="00787335">
        <w:rPr>
          <w:rFonts w:ascii="Times New Roman" w:hAnsi="Times New Roman" w:cs="Times New Roman"/>
          <w:sz w:val="24"/>
          <w:szCs w:val="24"/>
        </w:rPr>
        <w:t xml:space="preserve">igher </w:t>
      </w:r>
      <w:r w:rsidR="009177FF" w:rsidRPr="00787335">
        <w:rPr>
          <w:rFonts w:ascii="Times New Roman" w:hAnsi="Times New Roman" w:cs="Times New Roman"/>
          <w:sz w:val="24"/>
          <w:szCs w:val="24"/>
        </w:rPr>
        <w:t>scores</w:t>
      </w:r>
      <w:r w:rsidR="008661CC" w:rsidRPr="00787335">
        <w:rPr>
          <w:rFonts w:ascii="Times New Roman" w:hAnsi="Times New Roman" w:cs="Times New Roman"/>
          <w:sz w:val="24"/>
          <w:szCs w:val="24"/>
        </w:rPr>
        <w:t xml:space="preserve"> indicate </w:t>
      </w:r>
      <w:r w:rsidR="009177FF" w:rsidRPr="00787335">
        <w:rPr>
          <w:rFonts w:ascii="Times New Roman" w:hAnsi="Times New Roman" w:cs="Times New Roman"/>
          <w:sz w:val="24"/>
          <w:szCs w:val="24"/>
        </w:rPr>
        <w:t>unhealth</w:t>
      </w:r>
      <w:r w:rsidR="00E51CB2" w:rsidRPr="00787335">
        <w:rPr>
          <w:rFonts w:ascii="Times New Roman" w:hAnsi="Times New Roman" w:cs="Times New Roman"/>
          <w:sz w:val="24"/>
          <w:szCs w:val="24"/>
        </w:rPr>
        <w:t>ier</w:t>
      </w:r>
      <w:r w:rsidR="009177FF" w:rsidRPr="00787335">
        <w:rPr>
          <w:rFonts w:ascii="Times New Roman" w:hAnsi="Times New Roman" w:cs="Times New Roman"/>
          <w:sz w:val="24"/>
          <w:szCs w:val="24"/>
        </w:rPr>
        <w:t xml:space="preserve"> lifestyle</w:t>
      </w:r>
      <w:r w:rsidR="00093976" w:rsidRPr="00787335">
        <w:rPr>
          <w:rFonts w:ascii="Times New Roman" w:hAnsi="Times New Roman" w:cs="Times New Roman"/>
          <w:sz w:val="24"/>
          <w:szCs w:val="24"/>
        </w:rPr>
        <w:t>s</w:t>
      </w:r>
      <w:r w:rsidR="009177FF" w:rsidRPr="00787335">
        <w:rPr>
          <w:rFonts w:ascii="Times New Roman" w:hAnsi="Times New Roman" w:cs="Times New Roman"/>
          <w:sz w:val="24"/>
          <w:szCs w:val="24"/>
        </w:rPr>
        <w:t>.</w:t>
      </w:r>
    </w:p>
    <w:p w14:paraId="03B254F1" w14:textId="66027E8E" w:rsidR="0019017B" w:rsidRPr="00787335" w:rsidRDefault="0019017B" w:rsidP="00E8525C">
      <w:pPr>
        <w:spacing w:line="360" w:lineRule="auto"/>
        <w:outlineLvl w:val="0"/>
        <w:rPr>
          <w:rFonts w:ascii="Times New Roman" w:hAnsi="Times New Roman" w:cs="Times New Roman"/>
          <w:i/>
          <w:iCs/>
          <w:sz w:val="24"/>
          <w:szCs w:val="24"/>
        </w:rPr>
      </w:pPr>
      <w:r w:rsidRPr="00787335">
        <w:rPr>
          <w:rFonts w:ascii="Times New Roman" w:hAnsi="Times New Roman" w:cs="Times New Roman"/>
          <w:i/>
          <w:iCs/>
          <w:sz w:val="24"/>
          <w:szCs w:val="24"/>
        </w:rPr>
        <w:t>ADHD medication use</w:t>
      </w:r>
    </w:p>
    <w:p w14:paraId="535E996F" w14:textId="7AA5CA9D" w:rsidR="0019017B" w:rsidRPr="00787335" w:rsidRDefault="0019017B" w:rsidP="00E8525C">
      <w:pPr>
        <w:spacing w:line="360" w:lineRule="auto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i/>
          <w:iCs/>
          <w:sz w:val="24"/>
          <w:szCs w:val="24"/>
        </w:rPr>
        <w:tab/>
      </w:r>
      <w:r w:rsidRPr="00787335">
        <w:rPr>
          <w:rFonts w:ascii="Times New Roman" w:hAnsi="Times New Roman" w:cs="Times New Roman"/>
          <w:sz w:val="24"/>
          <w:szCs w:val="24"/>
        </w:rPr>
        <w:t>ADHD medication use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was </w:t>
      </w:r>
      <w:r w:rsidRPr="00787335">
        <w:rPr>
          <w:rFonts w:ascii="Times New Roman" w:hAnsi="Times New Roman" w:cs="Times New Roman"/>
          <w:sz w:val="24"/>
          <w:szCs w:val="24"/>
        </w:rPr>
        <w:t>reported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by parents from the </w:t>
      </w:r>
      <w:r w:rsidR="00265F80" w:rsidRPr="00787335">
        <w:rPr>
          <w:rFonts w:ascii="Times New Roman" w:hAnsi="Times New Roman" w:cs="Times New Roman"/>
          <w:sz w:val="24"/>
          <w:szCs w:val="24"/>
        </w:rPr>
        <w:t>sixth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>sweep</w:t>
      </w:r>
      <w:r w:rsidR="00265F80" w:rsidRPr="00787335">
        <w:rPr>
          <w:rFonts w:ascii="Times New Roman" w:hAnsi="Times New Roman" w:cs="Times New Roman" w:hint="eastAsia"/>
          <w:sz w:val="24"/>
          <w:szCs w:val="24"/>
        </w:rPr>
        <w:t xml:space="preserve"> (age 14)</w:t>
      </w:r>
      <w:r w:rsidRPr="00787335">
        <w:rPr>
          <w:rFonts w:ascii="Times New Roman" w:hAnsi="Times New Roman" w:cs="Times New Roman" w:hint="eastAsia"/>
          <w:sz w:val="24"/>
          <w:szCs w:val="24"/>
        </w:rPr>
        <w:t>.</w:t>
      </w:r>
    </w:p>
    <w:p w14:paraId="57D3D284" w14:textId="751240B4" w:rsidR="00385A97" w:rsidRPr="00787335" w:rsidRDefault="0019017B" w:rsidP="00E8525C">
      <w:pPr>
        <w:spacing w:line="360" w:lineRule="auto"/>
        <w:outlineLvl w:val="0"/>
        <w:rPr>
          <w:rFonts w:ascii="Times New Roman" w:hAnsi="Times New Roman" w:cs="Times New Roman"/>
          <w:i/>
          <w:iCs/>
          <w:sz w:val="24"/>
          <w:szCs w:val="24"/>
        </w:rPr>
      </w:pPr>
      <w:r w:rsidRPr="00787335">
        <w:rPr>
          <w:rFonts w:ascii="Times New Roman" w:hAnsi="Times New Roman" w:cs="Times New Roman" w:hint="eastAsia"/>
          <w:i/>
          <w:iCs/>
          <w:sz w:val="24"/>
          <w:szCs w:val="24"/>
        </w:rPr>
        <w:t>Obesity</w:t>
      </w:r>
    </w:p>
    <w:p w14:paraId="743FFD9F" w14:textId="68404AE4" w:rsidR="003464F6" w:rsidRPr="00787335" w:rsidRDefault="00F177F3" w:rsidP="00E8525C">
      <w:pPr>
        <w:spacing w:line="360" w:lineRule="auto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ab/>
      </w:r>
      <w:r w:rsidR="0019017B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12124B" w:rsidRPr="00787335">
        <w:rPr>
          <w:rFonts w:ascii="Times New Roman" w:hAnsi="Times New Roman" w:cs="Times New Roman" w:hint="eastAsia"/>
          <w:sz w:val="24"/>
          <w:szCs w:val="24"/>
        </w:rPr>
        <w:t xml:space="preserve"> status</w:t>
      </w:r>
      <w:r w:rsidR="005C350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9017B" w:rsidRPr="00787335">
        <w:rPr>
          <w:rFonts w:ascii="Times New Roman" w:hAnsi="Times New Roman" w:cs="Times New Roman"/>
          <w:sz w:val="24"/>
          <w:szCs w:val="24"/>
        </w:rPr>
        <w:t>w</w:t>
      </w:r>
      <w:r w:rsidR="0012124B" w:rsidRPr="00787335">
        <w:rPr>
          <w:rFonts w:ascii="Times New Roman" w:hAnsi="Times New Roman" w:cs="Times New Roman" w:hint="eastAsia"/>
          <w:sz w:val="24"/>
          <w:szCs w:val="24"/>
        </w:rPr>
        <w:t>as defined</w:t>
      </w:r>
      <w:r w:rsidR="006D54F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2124B" w:rsidRPr="00787335">
        <w:rPr>
          <w:rFonts w:ascii="Times New Roman" w:hAnsi="Times New Roman" w:cs="Times New Roman" w:hint="eastAsia"/>
          <w:sz w:val="24"/>
          <w:szCs w:val="24"/>
        </w:rPr>
        <w:t>according to</w:t>
      </w:r>
      <w:r w:rsidR="0019017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2124B" w:rsidRPr="00787335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12124B" w:rsidRPr="00787335">
        <w:rPr>
          <w:rFonts w:ascii="Times New Roman" w:hAnsi="Times New Roman" w:cs="Times New Roman"/>
          <w:sz w:val="24"/>
          <w:szCs w:val="24"/>
        </w:rPr>
        <w:t>International Obesity Task Force (IOTF)</w:t>
      </w:r>
      <w:r w:rsidR="0019017B" w:rsidRPr="00787335">
        <w:rPr>
          <w:rFonts w:ascii="Times New Roman" w:hAnsi="Times New Roman" w:cs="Times New Roman"/>
          <w:sz w:val="24"/>
          <w:szCs w:val="24"/>
        </w:rPr>
        <w:t xml:space="preserve"> thresholds</w:t>
      </w:r>
      <w:r w:rsidR="0019017B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2124B" w:rsidRPr="00787335">
        <w:rPr>
          <w:rFonts w:ascii="Times New Roman" w:hAnsi="Times New Roman" w:cs="Times New Roman" w:hint="eastAsia"/>
          <w:sz w:val="24"/>
          <w:szCs w:val="24"/>
        </w:rPr>
        <w:t>at</w:t>
      </w:r>
      <w:r w:rsidR="005C350B" w:rsidRPr="00787335">
        <w:rPr>
          <w:rFonts w:ascii="Times New Roman" w:hAnsi="Times New Roman" w:cs="Times New Roman"/>
          <w:sz w:val="24"/>
          <w:szCs w:val="24"/>
        </w:rPr>
        <w:t xml:space="preserve"> the sixth (age 14) and seventh sweep (age 17)</w:t>
      </w:r>
      <w:r w:rsidR="0019017B" w:rsidRPr="00787335">
        <w:rPr>
          <w:rFonts w:ascii="Times New Roman" w:hAnsi="Times New Roman" w:cs="Times New Roman" w:hint="eastAsia"/>
          <w:sz w:val="24"/>
          <w:szCs w:val="24"/>
        </w:rPr>
        <w:t>.</w:t>
      </w:r>
      <w:r w:rsidR="007A5650" w:rsidRPr="0078733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C8101EA" w14:textId="523C0DB1" w:rsidR="007A5B81" w:rsidRPr="00787335" w:rsidRDefault="007A5B81" w:rsidP="00E8525C">
      <w:pPr>
        <w:spacing w:line="360" w:lineRule="auto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ab/>
      </w:r>
      <w:r w:rsidRPr="00787335">
        <w:rPr>
          <w:rFonts w:ascii="Times New Roman" w:hAnsi="Times New Roman" w:cs="Times New Roman" w:hint="eastAsia"/>
          <w:sz w:val="24"/>
          <w:szCs w:val="24"/>
        </w:rPr>
        <w:t>The</w:t>
      </w:r>
      <w:r w:rsidRPr="00787335">
        <w:rPr>
          <w:rFonts w:ascii="Times New Roman" w:hAnsi="Times New Roman" w:cs="Times New Roman"/>
          <w:sz w:val="24"/>
          <w:szCs w:val="24"/>
        </w:rPr>
        <w:t xml:space="preserve"> measurement 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waves </w:t>
      </w:r>
      <w:r w:rsidRPr="00787335">
        <w:rPr>
          <w:rFonts w:ascii="Times New Roman" w:hAnsi="Times New Roman" w:cs="Times New Roman"/>
          <w:sz w:val="24"/>
          <w:szCs w:val="24"/>
        </w:rPr>
        <w:t xml:space="preserve">for all variables can be found in </w:t>
      </w:r>
      <w:r w:rsidR="001A51DB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Pr="00787335">
        <w:rPr>
          <w:rFonts w:ascii="Times New Roman" w:hAnsi="Times New Roman" w:cs="Times New Roman" w:hint="eastAsia"/>
          <w:sz w:val="24"/>
          <w:szCs w:val="24"/>
        </w:rPr>
        <w:t>online</w:t>
      </w:r>
      <w:r w:rsidRPr="00787335">
        <w:rPr>
          <w:rFonts w:ascii="Times New Roman" w:hAnsi="Times New Roman" w:cs="Times New Roman"/>
          <w:sz w:val="24"/>
          <w:szCs w:val="24"/>
        </w:rPr>
        <w:t xml:space="preserve"> supplemental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table S</w:t>
      </w:r>
      <w:r w:rsidR="00352A8B" w:rsidRPr="00787335">
        <w:rPr>
          <w:rFonts w:ascii="Times New Roman" w:hAnsi="Times New Roman" w:cs="Times New Roman" w:hint="eastAsia"/>
          <w:sz w:val="24"/>
          <w:szCs w:val="24"/>
        </w:rPr>
        <w:t>2</w:t>
      </w:r>
      <w:r w:rsidRPr="00787335">
        <w:rPr>
          <w:rFonts w:ascii="Times New Roman" w:hAnsi="Times New Roman" w:cs="Times New Roman" w:hint="eastAsia"/>
          <w:sz w:val="24"/>
          <w:szCs w:val="24"/>
        </w:rPr>
        <w:t>.</w:t>
      </w:r>
    </w:p>
    <w:p w14:paraId="55F1BDA3" w14:textId="77777777" w:rsidR="00F555B7" w:rsidRPr="00787335" w:rsidRDefault="00F555B7" w:rsidP="00F555B7">
      <w:pPr>
        <w:spacing w:line="360" w:lineRule="auto"/>
        <w:outlineLvl w:val="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 xml:space="preserve">Statistical </w:t>
      </w:r>
      <w:r w:rsidR="0075576B" w:rsidRPr="00787335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787335">
        <w:rPr>
          <w:rFonts w:ascii="Times New Roman" w:hAnsi="Times New Roman" w:cs="Times New Roman"/>
          <w:b/>
          <w:bCs/>
          <w:sz w:val="24"/>
          <w:szCs w:val="24"/>
        </w:rPr>
        <w:t>nalysis</w:t>
      </w:r>
    </w:p>
    <w:p w14:paraId="3605003D" w14:textId="3ACB9240" w:rsidR="0090391C" w:rsidRPr="00787335" w:rsidRDefault="00596110" w:rsidP="008D41CA">
      <w:pPr>
        <w:spacing w:line="360" w:lineRule="auto"/>
        <w:ind w:firstLine="720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 xml:space="preserve">Descriptive statistics </w:t>
      </w:r>
      <w:r w:rsidRPr="00787335">
        <w:rPr>
          <w:rFonts w:ascii="Times New Roman" w:hAnsi="Times New Roman" w:cs="Times New Roman" w:hint="eastAsia"/>
          <w:sz w:val="24"/>
          <w:szCs w:val="24"/>
        </w:rPr>
        <w:t>w</w:t>
      </w:r>
      <w:r w:rsidR="00DD2808" w:rsidRPr="00787335">
        <w:rPr>
          <w:rFonts w:ascii="Times New Roman" w:hAnsi="Times New Roman" w:cs="Times New Roman" w:hint="eastAsia"/>
          <w:sz w:val="24"/>
          <w:szCs w:val="24"/>
        </w:rPr>
        <w:t>ere</w:t>
      </w:r>
      <w:r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DD2808" w:rsidRPr="00787335">
        <w:rPr>
          <w:rFonts w:ascii="Times New Roman" w:hAnsi="Times New Roman" w:cs="Times New Roman"/>
          <w:sz w:val="24"/>
          <w:szCs w:val="24"/>
        </w:rPr>
        <w:t xml:space="preserve">performed </w:t>
      </w:r>
      <w:r w:rsidR="003D53B9" w:rsidRPr="00787335">
        <w:rPr>
          <w:rFonts w:ascii="Times New Roman" w:hAnsi="Times New Roman" w:cs="Times New Roman"/>
          <w:sz w:val="24"/>
          <w:szCs w:val="24"/>
        </w:rPr>
        <w:t xml:space="preserve">in </w:t>
      </w:r>
      <w:r w:rsidR="00FC1F22" w:rsidRPr="00787335">
        <w:rPr>
          <w:rFonts w:ascii="Times New Roman" w:hAnsi="Times New Roman" w:cs="Times New Roman"/>
          <w:sz w:val="24"/>
          <w:szCs w:val="24"/>
        </w:rPr>
        <w:t>SPSS</w:t>
      </w:r>
      <w:r w:rsidR="00F82FFF" w:rsidRPr="00787335">
        <w:rPr>
          <w:rFonts w:ascii="Times New Roman" w:hAnsi="Times New Roman" w:cs="Times New Roman"/>
          <w:sz w:val="24"/>
          <w:szCs w:val="24"/>
        </w:rPr>
        <w:t>.</w:t>
      </w:r>
      <w:r w:rsidR="004D05EF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C1F22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C1F22" w:rsidRPr="00787335">
        <w:rPr>
          <w:rFonts w:ascii="Times New Roman" w:hAnsi="Times New Roman" w:cs="Times New Roman"/>
          <w:sz w:val="24"/>
          <w:szCs w:val="24"/>
        </w:rPr>
        <w:t>Structural Equation Modelling (SEM)</w:t>
      </w:r>
      <w:r w:rsidR="00D077EA" w:rsidRPr="00787335">
        <w:rPr>
          <w:rFonts w:ascii="Times New Roman" w:hAnsi="Times New Roman" w:cs="Times New Roman"/>
          <w:sz w:val="24"/>
          <w:szCs w:val="24"/>
        </w:rPr>
        <w:t xml:space="preserve"> analys</w:t>
      </w:r>
      <w:r w:rsidR="00F91D93" w:rsidRPr="00787335">
        <w:rPr>
          <w:rFonts w:ascii="Times New Roman" w:hAnsi="Times New Roman" w:cs="Times New Roman"/>
          <w:sz w:val="24"/>
          <w:szCs w:val="24"/>
        </w:rPr>
        <w:t xml:space="preserve">es </w:t>
      </w:r>
      <w:r w:rsidR="00093976" w:rsidRPr="00787335">
        <w:rPr>
          <w:rFonts w:ascii="Times New Roman" w:hAnsi="Times New Roman" w:cs="Times New Roman"/>
          <w:sz w:val="24"/>
          <w:szCs w:val="24"/>
        </w:rPr>
        <w:t>were</w:t>
      </w:r>
      <w:r w:rsidR="00F91D93" w:rsidRPr="00787335">
        <w:rPr>
          <w:rFonts w:ascii="Times New Roman" w:hAnsi="Times New Roman" w:cs="Times New Roman"/>
          <w:sz w:val="24"/>
          <w:szCs w:val="24"/>
        </w:rPr>
        <w:t xml:space="preserve"> conducted</w:t>
      </w:r>
      <w:r w:rsidR="002527D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5576B" w:rsidRPr="00787335">
        <w:rPr>
          <w:rFonts w:ascii="Times New Roman" w:hAnsi="Times New Roman" w:cs="Times New Roman"/>
          <w:sz w:val="24"/>
          <w:szCs w:val="24"/>
        </w:rPr>
        <w:t xml:space="preserve">using the </w:t>
      </w:r>
      <w:proofErr w:type="spellStart"/>
      <w:r w:rsidR="0075576B" w:rsidRPr="00787335">
        <w:rPr>
          <w:rFonts w:ascii="Times New Roman" w:hAnsi="Times New Roman" w:cs="Times New Roman"/>
          <w:sz w:val="24"/>
          <w:szCs w:val="24"/>
        </w:rPr>
        <w:t>lavaan</w:t>
      </w:r>
      <w:proofErr w:type="spellEnd"/>
      <w:r w:rsidR="0075576B" w:rsidRPr="00787335">
        <w:rPr>
          <w:rFonts w:ascii="Times New Roman" w:hAnsi="Times New Roman" w:cs="Times New Roman"/>
          <w:sz w:val="24"/>
          <w:szCs w:val="24"/>
        </w:rPr>
        <w:t xml:space="preserve"> package</w:t>
      </w:r>
      <w:r w:rsidR="00656A4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5576B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sseel&lt;/Author&gt;&lt;Year&gt;2011&lt;/Year&gt;&lt;RecNum&gt;38&lt;/RecNum&gt;&lt;DisplayText&gt;&lt;style face="superscript"&gt;21&lt;/style&gt;&lt;/DisplayText&gt;&lt;record&gt;&lt;rec-number&gt;38&lt;/rec-number&gt;&lt;foreign-keys&gt;&lt;key app="EN" db-id="vsffpewp2pasryevdxixv0a35xzr50xrs0s9" timestamp="1757450033"&gt;38&lt;/key&gt;&lt;/foreign-keys&gt;&lt;ref-type name="Journal Article"&gt;17&lt;/ref-type&gt;&lt;contributors&gt;&lt;authors&gt;&lt;author&gt;Rosseel, Yves&lt;/author&gt;&lt;/authors&gt;&lt;/contributors&gt;&lt;titles&gt;&lt;title&gt;lavaan: An R Package for Structural Equation Modeling&lt;/title&gt;&lt;secondary-title&gt;J Stat Softw&lt;/secondary-title&gt;&lt;/titles&gt;&lt;periodical&gt;&lt;full-title&gt;J Stat Softw&lt;/full-title&gt;&lt;/periodical&gt;&lt;volume&gt;48&lt;/volume&gt;&lt;dates&gt;&lt;year&gt;2011&lt;/year&gt;&lt;pub-dates&gt;&lt;date&gt;11/30&lt;/date&gt;&lt;/pub-dates&gt;&lt;/dates&gt;&lt;urls&gt;&lt;/urls&gt;&lt;electronic-resource-num&gt;10.18637/jss.v048.i02&lt;/electronic-resource-num&gt;&lt;/record&gt;&lt;/Cite&gt;&lt;/EndNote&gt;</w:instrText>
      </w:r>
      <w:r w:rsidR="0075576B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21</w:t>
      </w:r>
      <w:r w:rsidR="0075576B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75576B" w:rsidRPr="00787335">
        <w:rPr>
          <w:rFonts w:ascii="Times New Roman" w:hAnsi="Times New Roman" w:cs="Times New Roman"/>
          <w:sz w:val="24"/>
          <w:szCs w:val="24"/>
        </w:rPr>
        <w:t xml:space="preserve"> in </w:t>
      </w:r>
      <w:r w:rsidR="002527D6" w:rsidRPr="00787335">
        <w:rPr>
          <w:rFonts w:ascii="Times New Roman" w:hAnsi="Times New Roman" w:cs="Times New Roman"/>
          <w:sz w:val="24"/>
          <w:szCs w:val="24"/>
        </w:rPr>
        <w:t>R</w:t>
      </w:r>
      <w:r w:rsidR="008C454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5576B" w:rsidRPr="00787335">
        <w:rPr>
          <w:rFonts w:ascii="Times New Roman" w:hAnsi="Times New Roman" w:cs="Times New Roman"/>
          <w:sz w:val="24"/>
          <w:szCs w:val="24"/>
        </w:rPr>
        <w:t xml:space="preserve">version </w:t>
      </w:r>
      <w:r w:rsidR="008C454C" w:rsidRPr="00787335">
        <w:rPr>
          <w:rFonts w:ascii="Times New Roman" w:hAnsi="Times New Roman" w:cs="Times New Roman"/>
          <w:sz w:val="24"/>
          <w:szCs w:val="24"/>
        </w:rPr>
        <w:t>4.2.2</w:t>
      </w:r>
      <w:r w:rsidR="0075576B" w:rsidRPr="00787335">
        <w:rPr>
          <w:rFonts w:ascii="Times New Roman" w:hAnsi="Times New Roman" w:cs="Times New Roman"/>
          <w:sz w:val="24"/>
          <w:szCs w:val="24"/>
        </w:rPr>
        <w:t xml:space="preserve">. As </w:t>
      </w:r>
      <w:r w:rsidR="00B20C7A" w:rsidRPr="00787335">
        <w:rPr>
          <w:rFonts w:ascii="Times New Roman" w:hAnsi="Times New Roman" w:cs="Times New Roman"/>
          <w:sz w:val="24"/>
          <w:szCs w:val="24"/>
        </w:rPr>
        <w:t>an</w:t>
      </w:r>
      <w:r w:rsidR="0075576B" w:rsidRPr="00787335">
        <w:rPr>
          <w:rFonts w:ascii="Times New Roman" w:hAnsi="Times New Roman" w:cs="Times New Roman"/>
          <w:sz w:val="24"/>
          <w:szCs w:val="24"/>
        </w:rPr>
        <w:t xml:space="preserve"> estimator, </w:t>
      </w:r>
      <w:r w:rsidR="00F32A9A" w:rsidRPr="00787335">
        <w:rPr>
          <w:rFonts w:ascii="Times New Roman" w:hAnsi="Times New Roman" w:cs="Times New Roman"/>
          <w:sz w:val="24"/>
          <w:szCs w:val="24"/>
        </w:rPr>
        <w:t>Diagonally Weighted Least Squares (D</w:t>
      </w:r>
      <w:r w:rsidR="00B50784" w:rsidRPr="00787335">
        <w:rPr>
          <w:rFonts w:ascii="Times New Roman" w:hAnsi="Times New Roman" w:cs="Times New Roman"/>
          <w:sz w:val="24"/>
          <w:szCs w:val="24"/>
        </w:rPr>
        <w:t>WLS</w:t>
      </w:r>
      <w:r w:rsidR="00F32A9A" w:rsidRPr="00787335">
        <w:rPr>
          <w:rFonts w:ascii="Times New Roman" w:hAnsi="Times New Roman" w:cs="Times New Roman"/>
          <w:sz w:val="24"/>
          <w:szCs w:val="24"/>
        </w:rPr>
        <w:t>)</w:t>
      </w:r>
      <w:r w:rsidR="00B5078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5576B" w:rsidRPr="00787335">
        <w:rPr>
          <w:rFonts w:ascii="Times New Roman" w:hAnsi="Times New Roman" w:cs="Times New Roman"/>
          <w:sz w:val="24"/>
          <w:szCs w:val="24"/>
        </w:rPr>
        <w:t>w</w:t>
      </w:r>
      <w:r w:rsidR="00FC1F22" w:rsidRPr="00787335">
        <w:rPr>
          <w:rFonts w:ascii="Times New Roman" w:hAnsi="Times New Roman" w:cs="Times New Roman" w:hint="eastAsia"/>
          <w:sz w:val="24"/>
          <w:szCs w:val="24"/>
        </w:rPr>
        <w:t>as</w:t>
      </w:r>
      <w:r w:rsidR="0075576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B50784" w:rsidRPr="00787335">
        <w:rPr>
          <w:rFonts w:ascii="Times New Roman" w:hAnsi="Times New Roman" w:cs="Times New Roman"/>
          <w:sz w:val="24"/>
          <w:szCs w:val="24"/>
        </w:rPr>
        <w:t xml:space="preserve">used to </w:t>
      </w:r>
      <w:r w:rsidR="00E8600D" w:rsidRPr="00787335">
        <w:rPr>
          <w:rFonts w:ascii="Times New Roman" w:hAnsi="Times New Roman" w:cs="Times New Roman"/>
          <w:sz w:val="24"/>
          <w:szCs w:val="24"/>
        </w:rPr>
        <w:t>explore the proposed models</w:t>
      </w:r>
      <w:r w:rsidR="00F4434C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251AB7" w:rsidRPr="00787335">
        <w:rPr>
          <w:rFonts w:ascii="Times New Roman" w:hAnsi="Times New Roman" w:cs="Times New Roman"/>
          <w:sz w:val="24"/>
          <w:szCs w:val="24"/>
        </w:rPr>
        <w:t xml:space="preserve">As the unweighted analytic sample differed from excluded participants on key baseline characteristics (see online </w:t>
      </w:r>
      <w:r w:rsidR="00352A8B" w:rsidRPr="00787335">
        <w:rPr>
          <w:rFonts w:ascii="Times New Roman" w:hAnsi="Times New Roman" w:cs="Times New Roman" w:hint="eastAsia"/>
          <w:sz w:val="24"/>
          <w:szCs w:val="24"/>
        </w:rPr>
        <w:t>s</w:t>
      </w:r>
      <w:r w:rsidR="00251AB7" w:rsidRPr="00787335">
        <w:rPr>
          <w:rFonts w:ascii="Times New Roman" w:hAnsi="Times New Roman" w:cs="Times New Roman"/>
          <w:sz w:val="24"/>
          <w:szCs w:val="24"/>
        </w:rPr>
        <w:t xml:space="preserve">upplementary </w:t>
      </w:r>
      <w:r w:rsidR="00352A8B" w:rsidRPr="00787335">
        <w:rPr>
          <w:rFonts w:ascii="Times New Roman" w:hAnsi="Times New Roman" w:cs="Times New Roman" w:hint="eastAsia"/>
          <w:sz w:val="24"/>
          <w:szCs w:val="24"/>
        </w:rPr>
        <w:t>t</w:t>
      </w:r>
      <w:r w:rsidR="00251AB7" w:rsidRPr="00787335">
        <w:rPr>
          <w:rFonts w:ascii="Times New Roman" w:hAnsi="Times New Roman" w:cs="Times New Roman"/>
          <w:sz w:val="24"/>
          <w:szCs w:val="24"/>
        </w:rPr>
        <w:t>able S</w:t>
      </w:r>
      <w:r w:rsidR="00352A8B" w:rsidRPr="00787335">
        <w:rPr>
          <w:rFonts w:ascii="Times New Roman" w:hAnsi="Times New Roman" w:cs="Times New Roman" w:hint="eastAsia"/>
          <w:sz w:val="24"/>
          <w:szCs w:val="24"/>
        </w:rPr>
        <w:t>3</w:t>
      </w:r>
      <w:r w:rsidR="00251AB7" w:rsidRPr="00787335">
        <w:rPr>
          <w:rFonts w:ascii="Times New Roman" w:hAnsi="Times New Roman" w:cs="Times New Roman"/>
          <w:sz w:val="24"/>
          <w:szCs w:val="24"/>
        </w:rPr>
        <w:t>), all subsequent analyses were weighted in line with MCS guidance.</w:t>
      </w:r>
      <w:r w:rsidR="00251AB7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51AB7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tzsimons&lt;/Author&gt;&lt;Year&gt;2020&lt;/Year&gt;&lt;RecNum&gt;90&lt;/RecNum&gt;&lt;DisplayText&gt;&lt;style face="superscript"&gt;17&lt;/style&gt;&lt;/DisplayText&gt;&lt;record&gt;&lt;rec-number&gt;90&lt;/rec-number&gt;&lt;foreign-keys&gt;&lt;key app="EN" db-id="vsffpewp2pasryevdxixv0a35xzr50xrs0s9" timestamp="1764808604"&gt;90&lt;/key&gt;&lt;/foreign-keys&gt;&lt;ref-type name="Report"&gt;27&lt;/ref-type&gt;&lt;contributors&gt;&lt;authors&gt;&lt;author&gt;Fitzsimons, E.&lt;/author&gt;&lt;author&gt;Haselden, L.&lt;/author&gt;&lt;author&gt;Smith, K.&lt;/author&gt;&lt;author&gt;Gilbert, E.&lt;/author&gt;&lt;author&gt;Calderwood, L.&lt;/author&gt;&lt;author&gt;Agalioti-Sgompou, V.&lt;/author&gt;&lt;author&gt;Veeravalli, S.&lt;/author&gt;&lt;author&gt;Silverwood, R.&lt;/author&gt;&lt;author&gt;Ploubidis, G.&lt;/author&gt;&lt;/authors&gt;&lt;/contributors&gt;&lt;titles&gt;&lt;title&gt;Millennium Cohort Study Age 17 Sweep (MCS7): User Guide&lt;/title&gt;&lt;/titles&gt;&lt;dates&gt;&lt;year&gt;2020&lt;/year&gt;&lt;/dates&gt;&lt;pub-location&gt;London&lt;/pub-location&gt;&lt;publisher&gt;UCL Centre for Longitudinal Studies&lt;/publisher&gt;&lt;urls&gt;&lt;/urls&gt;&lt;/record&gt;&lt;/Cite&gt;&lt;/EndNote&gt;</w:instrText>
      </w:r>
      <w:r w:rsidR="00251AB7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 w:rsidR="00251AB7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251AB7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4434C" w:rsidRPr="00787335">
        <w:rPr>
          <w:rFonts w:ascii="Times New Roman" w:hAnsi="Times New Roman" w:cs="Times New Roman" w:hint="eastAsia"/>
          <w:sz w:val="24"/>
          <w:szCs w:val="24"/>
        </w:rPr>
        <w:t>The</w:t>
      </w:r>
      <w:r w:rsidR="00F4434C" w:rsidRPr="00787335">
        <w:rPr>
          <w:rFonts w:ascii="Times New Roman" w:hAnsi="Times New Roman" w:cs="Times New Roman"/>
          <w:sz w:val="24"/>
          <w:szCs w:val="24"/>
        </w:rPr>
        <w:t xml:space="preserve"> details </w:t>
      </w:r>
      <w:r w:rsidR="00F4434C" w:rsidRPr="00787335">
        <w:rPr>
          <w:rFonts w:ascii="Times New Roman" w:hAnsi="Times New Roman" w:cs="Times New Roman" w:hint="eastAsia"/>
          <w:sz w:val="24"/>
          <w:szCs w:val="24"/>
        </w:rPr>
        <w:t>of</w:t>
      </w:r>
      <w:r w:rsidR="00F4434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200D4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F4434C" w:rsidRPr="00787335">
        <w:rPr>
          <w:rFonts w:ascii="Times New Roman" w:hAnsi="Times New Roman" w:cs="Times New Roman" w:hint="eastAsia"/>
          <w:sz w:val="24"/>
          <w:szCs w:val="24"/>
        </w:rPr>
        <w:t>pr</w:t>
      </w:r>
      <w:r w:rsidR="00835A4F" w:rsidRPr="00787335">
        <w:rPr>
          <w:rFonts w:ascii="Times New Roman" w:hAnsi="Times New Roman" w:cs="Times New Roman" w:hint="eastAsia"/>
          <w:sz w:val="24"/>
          <w:szCs w:val="24"/>
        </w:rPr>
        <w:t>oposed</w:t>
      </w:r>
      <w:r w:rsidR="00835A4F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35A4F" w:rsidRPr="00787335">
        <w:rPr>
          <w:rFonts w:ascii="Times New Roman" w:hAnsi="Times New Roman" w:cs="Times New Roman" w:hint="eastAsia"/>
          <w:sz w:val="24"/>
          <w:szCs w:val="24"/>
        </w:rPr>
        <w:t>model</w:t>
      </w:r>
      <w:r w:rsidR="00A33657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3124" w:rsidRPr="00787335">
        <w:rPr>
          <w:rFonts w:ascii="Times New Roman" w:hAnsi="Times New Roman" w:cs="Times New Roman"/>
          <w:sz w:val="24"/>
          <w:szCs w:val="24"/>
        </w:rPr>
        <w:t>are</w:t>
      </w:r>
      <w:r w:rsidR="004D05EF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35A4F" w:rsidRPr="00787335">
        <w:rPr>
          <w:rFonts w:ascii="Times New Roman" w:hAnsi="Times New Roman" w:cs="Times New Roman" w:hint="eastAsia"/>
          <w:sz w:val="24"/>
          <w:szCs w:val="24"/>
        </w:rPr>
        <w:t>shown</w:t>
      </w:r>
      <w:r w:rsidR="00835A4F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35A4F" w:rsidRPr="00787335">
        <w:rPr>
          <w:rFonts w:ascii="Times New Roman" w:hAnsi="Times New Roman" w:cs="Times New Roman" w:hint="eastAsia"/>
          <w:sz w:val="24"/>
          <w:szCs w:val="24"/>
        </w:rPr>
        <w:t>in</w:t>
      </w:r>
      <w:r w:rsidR="005B3C86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C5355" w:rsidRPr="00787335">
        <w:rPr>
          <w:rFonts w:ascii="Times New Roman" w:hAnsi="Times New Roman" w:cs="Times New Roman"/>
          <w:sz w:val="24"/>
          <w:szCs w:val="24"/>
        </w:rPr>
        <w:t xml:space="preserve">Figure </w:t>
      </w:r>
      <w:r w:rsidR="00B22BA9" w:rsidRPr="00787335">
        <w:rPr>
          <w:rFonts w:ascii="Times New Roman" w:hAnsi="Times New Roman" w:cs="Times New Roman"/>
          <w:sz w:val="24"/>
          <w:szCs w:val="24"/>
        </w:rPr>
        <w:t>1</w:t>
      </w:r>
      <w:r w:rsidR="00E8600D" w:rsidRPr="00787335">
        <w:rPr>
          <w:rFonts w:ascii="Times New Roman" w:hAnsi="Times New Roman" w:cs="Times New Roman"/>
          <w:sz w:val="24"/>
          <w:szCs w:val="24"/>
        </w:rPr>
        <w:t>.</w:t>
      </w:r>
      <w:r w:rsidR="00FC5355" w:rsidRPr="00787335">
        <w:rPr>
          <w:rFonts w:ascii="Times New Roman" w:hAnsi="Times New Roman" w:cs="Times New Roman"/>
          <w:sz w:val="24"/>
          <w:szCs w:val="24"/>
        </w:rPr>
        <w:t xml:space="preserve"> </w:t>
      </w:r>
      <w:bookmarkStart w:id="4" w:name="_Hlk215584644"/>
      <w:r w:rsidR="00113511" w:rsidRPr="00787335">
        <w:rPr>
          <w:rFonts w:ascii="Times New Roman" w:hAnsi="Times New Roman" w:cs="Times New Roman" w:hint="eastAsia"/>
          <w:sz w:val="24"/>
          <w:szCs w:val="24"/>
        </w:rPr>
        <w:t xml:space="preserve">Before estimating the SEM model, we </w:t>
      </w:r>
      <w:r w:rsidR="00113511" w:rsidRPr="00787335">
        <w:rPr>
          <w:rFonts w:ascii="Times New Roman" w:hAnsi="Times New Roman" w:cs="Times New Roman"/>
          <w:sz w:val="24"/>
          <w:szCs w:val="24"/>
        </w:rPr>
        <w:t>conducted a confirmatory factor analysis</w:t>
      </w:r>
      <w:r w:rsidR="00113511" w:rsidRPr="00787335">
        <w:rPr>
          <w:rFonts w:ascii="Times New Roman" w:hAnsi="Times New Roman" w:cs="Times New Roman" w:hint="eastAsia"/>
          <w:sz w:val="24"/>
          <w:szCs w:val="24"/>
        </w:rPr>
        <w:t xml:space="preserve"> to support the</w:t>
      </w:r>
      <w:r w:rsidR="00113511" w:rsidRPr="00787335">
        <w:rPr>
          <w:rFonts w:ascii="Times New Roman" w:hAnsi="Times New Roman" w:cs="Times New Roman"/>
          <w:sz w:val="24"/>
          <w:szCs w:val="24"/>
        </w:rPr>
        <w:t xml:space="preserve"> use of early environmental risk</w:t>
      </w:r>
      <w:r w:rsidR="00113511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13511" w:rsidRPr="00787335">
        <w:rPr>
          <w:rFonts w:ascii="Times New Roman" w:hAnsi="Times New Roman" w:cs="Times New Roman"/>
          <w:sz w:val="24"/>
          <w:szCs w:val="24"/>
        </w:rPr>
        <w:t>as a single latent structure</w:t>
      </w:r>
      <w:r w:rsidR="00113511" w:rsidRPr="00787335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113511" w:rsidRPr="00787335">
        <w:rPr>
          <w:rFonts w:ascii="Times New Roman" w:hAnsi="Times New Roman" w:cs="Times New Roman"/>
          <w:sz w:val="24"/>
          <w:szCs w:val="24"/>
        </w:rPr>
        <w:t>Comparative Fit Index [CFI] = 0.9</w:t>
      </w:r>
      <w:r w:rsidR="00E7708F" w:rsidRPr="00787335">
        <w:rPr>
          <w:rFonts w:ascii="Times New Roman" w:hAnsi="Times New Roman" w:cs="Times New Roman" w:hint="eastAsia"/>
          <w:sz w:val="24"/>
          <w:szCs w:val="24"/>
        </w:rPr>
        <w:t>40</w:t>
      </w:r>
      <w:r w:rsidR="00113511" w:rsidRPr="00787335">
        <w:rPr>
          <w:rFonts w:ascii="Times New Roman" w:hAnsi="Times New Roman" w:cs="Times New Roman"/>
          <w:sz w:val="24"/>
          <w:szCs w:val="24"/>
        </w:rPr>
        <w:t>, Tucker–Lewis Index [TLI] = 0.8</w:t>
      </w:r>
      <w:r w:rsidR="00E7708F" w:rsidRPr="00787335">
        <w:rPr>
          <w:rFonts w:ascii="Times New Roman" w:hAnsi="Times New Roman" w:cs="Times New Roman" w:hint="eastAsia"/>
          <w:sz w:val="24"/>
          <w:szCs w:val="24"/>
        </w:rPr>
        <w:t>80</w:t>
      </w:r>
      <w:r w:rsidR="00113511" w:rsidRPr="00787335">
        <w:rPr>
          <w:rFonts w:ascii="Times New Roman" w:hAnsi="Times New Roman" w:cs="Times New Roman"/>
          <w:sz w:val="24"/>
          <w:szCs w:val="24"/>
        </w:rPr>
        <w:t>, Root Mean Square Error of Approximation [RMSEA] = 0.</w:t>
      </w:r>
      <w:r w:rsidR="00B77C8B" w:rsidRPr="00787335">
        <w:rPr>
          <w:rFonts w:ascii="Times New Roman" w:hAnsi="Times New Roman" w:cs="Times New Roman" w:hint="eastAsia"/>
          <w:sz w:val="24"/>
          <w:szCs w:val="24"/>
        </w:rPr>
        <w:t>0</w:t>
      </w:r>
      <w:r w:rsidR="00E7708F" w:rsidRPr="00787335">
        <w:rPr>
          <w:rFonts w:ascii="Times New Roman" w:hAnsi="Times New Roman" w:cs="Times New Roman" w:hint="eastAsia"/>
          <w:sz w:val="24"/>
          <w:szCs w:val="24"/>
        </w:rPr>
        <w:t>4</w:t>
      </w:r>
      <w:r w:rsidR="00113511" w:rsidRPr="00787335">
        <w:rPr>
          <w:rFonts w:ascii="Times New Roman" w:hAnsi="Times New Roman" w:cs="Times New Roman"/>
          <w:sz w:val="24"/>
          <w:szCs w:val="24"/>
        </w:rPr>
        <w:t>, Standardized Root Mean Square Residual [SRMR] = 0.0</w:t>
      </w:r>
      <w:r w:rsidR="00E7708F" w:rsidRPr="00787335">
        <w:rPr>
          <w:rFonts w:ascii="Times New Roman" w:hAnsi="Times New Roman" w:cs="Times New Roman" w:hint="eastAsia"/>
          <w:sz w:val="24"/>
          <w:szCs w:val="24"/>
        </w:rPr>
        <w:t>27</w:t>
      </w:r>
      <w:r w:rsidR="00113511" w:rsidRPr="00787335">
        <w:rPr>
          <w:rFonts w:ascii="Times New Roman" w:hAnsi="Times New Roman" w:cs="Times New Roman" w:hint="eastAsia"/>
          <w:sz w:val="24"/>
          <w:szCs w:val="24"/>
        </w:rPr>
        <w:t xml:space="preserve">). </w:t>
      </w:r>
      <w:bookmarkEnd w:id="4"/>
      <w:r w:rsidR="006563BE" w:rsidRPr="00787335">
        <w:rPr>
          <w:rFonts w:ascii="Times New Roman" w:hAnsi="Times New Roman" w:cs="Times New Roman" w:hint="eastAsia"/>
          <w:sz w:val="24"/>
          <w:szCs w:val="24"/>
        </w:rPr>
        <w:t>The SEM m</w:t>
      </w:r>
      <w:r w:rsidR="006563BE" w:rsidRPr="00787335">
        <w:rPr>
          <w:rFonts w:ascii="Times New Roman" w:hAnsi="Times New Roman" w:cs="Times New Roman"/>
          <w:sz w:val="24"/>
          <w:szCs w:val="24"/>
        </w:rPr>
        <w:t>odel</w:t>
      </w:r>
      <w:r w:rsidR="006563BE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33657" w:rsidRPr="00787335">
        <w:rPr>
          <w:rFonts w:ascii="Times New Roman" w:hAnsi="Times New Roman" w:cs="Times New Roman"/>
          <w:sz w:val="24"/>
          <w:szCs w:val="24"/>
        </w:rPr>
        <w:t>examined</w:t>
      </w:r>
      <w:r w:rsidR="00B45F9B" w:rsidRPr="00787335">
        <w:rPr>
          <w:rFonts w:ascii="Times New Roman" w:hAnsi="Times New Roman" w:cs="Times New Roman"/>
          <w:sz w:val="24"/>
          <w:szCs w:val="24"/>
        </w:rPr>
        <w:t xml:space="preserve"> the </w:t>
      </w:r>
      <w:r w:rsidR="00563D30" w:rsidRPr="00787335">
        <w:rPr>
          <w:rFonts w:ascii="Times New Roman" w:hAnsi="Times New Roman" w:cs="Times New Roman"/>
          <w:sz w:val="24"/>
          <w:szCs w:val="24"/>
        </w:rPr>
        <w:t xml:space="preserve">relationship between early environmental risk and </w:t>
      </w:r>
      <w:r w:rsidR="001D06F4" w:rsidRPr="00787335">
        <w:rPr>
          <w:rFonts w:ascii="Times New Roman" w:hAnsi="Times New Roman" w:cs="Times New Roman" w:hint="eastAsia"/>
          <w:sz w:val="24"/>
          <w:szCs w:val="24"/>
        </w:rPr>
        <w:t>i</w:t>
      </w:r>
      <w:r w:rsidR="008F4A8F" w:rsidRPr="00787335">
        <w:rPr>
          <w:rFonts w:ascii="Times New Roman" w:hAnsi="Times New Roman" w:cs="Times New Roman"/>
          <w:sz w:val="24"/>
          <w:szCs w:val="24"/>
        </w:rPr>
        <w:t>nternalizing</w:t>
      </w:r>
      <w:r w:rsidR="0090391C" w:rsidRPr="00787335">
        <w:rPr>
          <w:rFonts w:ascii="Times New Roman" w:hAnsi="Times New Roman" w:cs="Times New Roman"/>
          <w:sz w:val="24"/>
          <w:szCs w:val="24"/>
        </w:rPr>
        <w:t>/</w:t>
      </w:r>
      <w:r w:rsidR="001200D4" w:rsidRPr="00787335">
        <w:rPr>
          <w:rFonts w:ascii="Times New Roman" w:hAnsi="Times New Roman" w:cs="Times New Roman"/>
          <w:sz w:val="24"/>
          <w:szCs w:val="24"/>
        </w:rPr>
        <w:t>externalizing</w:t>
      </w:r>
      <w:r w:rsidR="0090391C" w:rsidRPr="00787335">
        <w:rPr>
          <w:rFonts w:ascii="Times New Roman" w:hAnsi="Times New Roman" w:cs="Times New Roman"/>
          <w:sz w:val="24"/>
          <w:szCs w:val="24"/>
        </w:rPr>
        <w:t xml:space="preserve"> problems, which subsequently </w:t>
      </w:r>
      <w:r w:rsidR="002825FD" w:rsidRPr="00787335">
        <w:rPr>
          <w:rFonts w:ascii="Times New Roman" w:hAnsi="Times New Roman" w:cs="Times New Roman"/>
          <w:sz w:val="24"/>
          <w:szCs w:val="24"/>
        </w:rPr>
        <w:t xml:space="preserve">influence </w:t>
      </w:r>
      <w:r w:rsidR="00E10925" w:rsidRPr="00787335">
        <w:rPr>
          <w:rFonts w:ascii="Times New Roman" w:hAnsi="Times New Roman" w:cs="Times New Roman"/>
          <w:sz w:val="24"/>
          <w:szCs w:val="24"/>
        </w:rPr>
        <w:t>lifestyle</w:t>
      </w:r>
      <w:r w:rsidR="00E209C1" w:rsidRPr="00787335">
        <w:rPr>
          <w:rFonts w:ascii="Times New Roman" w:hAnsi="Times New Roman" w:cs="Times New Roman" w:hint="eastAsia"/>
          <w:sz w:val="24"/>
          <w:szCs w:val="24"/>
        </w:rPr>
        <w:t xml:space="preserve"> risk factor</w:t>
      </w:r>
      <w:r w:rsidR="00C87ED1" w:rsidRPr="00787335">
        <w:rPr>
          <w:rFonts w:ascii="Times New Roman" w:hAnsi="Times New Roman" w:cs="Times New Roman"/>
          <w:sz w:val="24"/>
          <w:szCs w:val="24"/>
        </w:rPr>
        <w:t>s</w:t>
      </w:r>
      <w:r w:rsidR="006C27C6" w:rsidRPr="00787335">
        <w:rPr>
          <w:rFonts w:ascii="Times New Roman" w:hAnsi="Times New Roman" w:cs="Times New Roman"/>
          <w:sz w:val="24"/>
          <w:szCs w:val="24"/>
        </w:rPr>
        <w:t xml:space="preserve"> (</w:t>
      </w:r>
      <w:r w:rsidR="00E209C1" w:rsidRPr="00787335">
        <w:rPr>
          <w:rFonts w:ascii="Times New Roman" w:hAnsi="Times New Roman" w:cs="Times New Roman"/>
          <w:sz w:val="24"/>
          <w:szCs w:val="24"/>
        </w:rPr>
        <w:t>i.e., unhealthy</w:t>
      </w:r>
      <w:r w:rsidR="00E209C1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209C1" w:rsidRPr="00787335">
        <w:rPr>
          <w:rFonts w:ascii="Times New Roman" w:hAnsi="Times New Roman" w:cs="Times New Roman"/>
          <w:sz w:val="24"/>
          <w:szCs w:val="24"/>
        </w:rPr>
        <w:t xml:space="preserve">diet, </w:t>
      </w:r>
      <w:r w:rsidR="00E209C1" w:rsidRPr="00787335">
        <w:rPr>
          <w:rFonts w:ascii="Times New Roman" w:hAnsi="Times New Roman" w:cs="Times New Roman" w:hint="eastAsia"/>
          <w:sz w:val="24"/>
          <w:szCs w:val="24"/>
        </w:rPr>
        <w:t xml:space="preserve">less </w:t>
      </w:r>
      <w:r w:rsidR="00E209C1" w:rsidRPr="00787335">
        <w:rPr>
          <w:rFonts w:ascii="Times New Roman" w:hAnsi="Times New Roman" w:cs="Times New Roman"/>
          <w:sz w:val="24"/>
          <w:szCs w:val="24"/>
        </w:rPr>
        <w:t>exercise, smoking, and drinking</w:t>
      </w:r>
      <w:r w:rsidR="00E209C1" w:rsidRPr="00787335">
        <w:rPr>
          <w:rFonts w:ascii="Times New Roman" w:hAnsi="Times New Roman" w:cs="Times New Roman" w:hint="eastAsia"/>
          <w:sz w:val="24"/>
          <w:szCs w:val="24"/>
        </w:rPr>
        <w:t xml:space="preserve"> frequency</w:t>
      </w:r>
      <w:r w:rsidR="006C27C6" w:rsidRPr="00787335">
        <w:rPr>
          <w:rFonts w:ascii="Times New Roman" w:hAnsi="Times New Roman" w:cs="Times New Roman"/>
          <w:sz w:val="24"/>
          <w:szCs w:val="24"/>
        </w:rPr>
        <w:t>)</w:t>
      </w:r>
      <w:r w:rsidR="00C87ED1" w:rsidRPr="00787335">
        <w:rPr>
          <w:rFonts w:ascii="Times New Roman" w:hAnsi="Times New Roman" w:cs="Times New Roman"/>
          <w:sz w:val="24"/>
          <w:szCs w:val="24"/>
        </w:rPr>
        <w:t xml:space="preserve"> and </w:t>
      </w:r>
      <w:r w:rsidR="0019017B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254E38" w:rsidRPr="00787335">
        <w:rPr>
          <w:rFonts w:ascii="Times New Roman" w:hAnsi="Times New Roman" w:cs="Times New Roman"/>
          <w:sz w:val="24"/>
          <w:szCs w:val="24"/>
        </w:rPr>
        <w:t>.</w:t>
      </w:r>
      <w:r w:rsidR="0012124B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5" w:name="_Hlk215574811"/>
      <w:r w:rsidR="0012124B" w:rsidRPr="00787335">
        <w:rPr>
          <w:rFonts w:ascii="Times New Roman" w:hAnsi="Times New Roman" w:cs="Times New Roman" w:hint="eastAsia"/>
          <w:sz w:val="24"/>
          <w:szCs w:val="24"/>
        </w:rPr>
        <w:t xml:space="preserve">Given the </w:t>
      </w:r>
      <w:r w:rsidR="00775E50" w:rsidRPr="00787335">
        <w:rPr>
          <w:rFonts w:ascii="Times New Roman" w:hAnsi="Times New Roman" w:cs="Times New Roman" w:hint="eastAsia"/>
          <w:sz w:val="24"/>
          <w:szCs w:val="24"/>
        </w:rPr>
        <w:t>association between ADHD medication and weight changes</w:t>
      </w:r>
      <w:r w:rsidR="00292B23" w:rsidRPr="00787335">
        <w:rPr>
          <w:rFonts w:ascii="Times New Roman" w:hAnsi="Times New Roman" w:cs="Times New Roman" w:hint="eastAsia"/>
          <w:sz w:val="24"/>
          <w:szCs w:val="24"/>
        </w:rPr>
        <w:t>,</w:t>
      </w:r>
      <w:bookmarkStart w:id="6" w:name="_Hlk215574860"/>
      <w:r w:rsidR="00250319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wling&lt;/Author&gt;&lt;Year&gt;2017&lt;/Year&gt;&lt;RecNum&gt;73&lt;/RecNum&gt;&lt;DisplayText&gt;&lt;style face="superscript"&gt;22&lt;/style&gt;&lt;/DisplayText&gt;&lt;record&gt;&lt;rec-number&gt;73&lt;/rec-number&gt;&lt;foreign-keys&gt;&lt;key app="EN" db-id="vsffpewp2pasryevdxixv0a35xzr50xrs0s9" timestamp="1764597984"&gt;73&lt;/key&gt;&lt;/foreign-keys&gt;&lt;ref-type name="Journal Article"&gt;17&lt;/ref-type&gt;&lt;contributors&gt;&lt;authors&gt;&lt;author&gt;Bowling, April&lt;/author&gt;&lt;author&gt;Davison, Kirsten&lt;/author&gt;&lt;author&gt;Haneuse, Sebastien&lt;/author&gt;&lt;author&gt;Beardslee, William&lt;/author&gt;&lt;author&gt;Miller, Daniel P.&lt;/author&gt;&lt;/authors&gt;&lt;/contributors&gt;&lt;titles&gt;&lt;title&gt;ADHD Medication, Dietary Patterns, Physical Activity, and BMI in Children: A Longitudinal Analysis of the ECLS-K Study&lt;/title&gt;&lt;secondary-title&gt;Obesity&lt;/secondary-title&gt;&lt;/titles&gt;&lt;periodical&gt;&lt;full-title&gt;Obesity&lt;/full-title&gt;&lt;/periodical&gt;&lt;pages&gt;1802-1808&lt;/pages&gt;&lt;volume&gt;25&lt;/volume&gt;&lt;number&gt;10&lt;/number&gt;&lt;dates&gt;&lt;year&gt;2017&lt;/year&gt;&lt;pub-dates&gt;&lt;date&gt;2017/10/01&lt;/date&gt;&lt;/pub-dates&gt;&lt;/dates&gt;&lt;publisher&gt;John Wiley &amp;amp; Sons, Ltd&lt;/publisher&gt;&lt;isbn&gt;1930-7381&lt;/isbn&gt;&lt;urls&gt;&lt;related-urls&gt;&lt;url&gt;https://doi.org/10.1002/oby.21949&lt;/url&gt;&lt;/related-urls&gt;&lt;/urls&gt;&lt;electronic-resource-num&gt;10.1002/oby.21949&lt;/electronic-resource-num&gt;&lt;access-date&gt;2025/12/01&lt;/access-date&gt;&lt;/record&gt;&lt;/Cite&gt;&lt;/EndNote&gt;</w:instrText>
      </w:r>
      <w:r w:rsidR="00250319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22</w:t>
      </w:r>
      <w:r w:rsidR="00250319" w:rsidRPr="00787335">
        <w:rPr>
          <w:rFonts w:ascii="Times New Roman" w:hAnsi="Times New Roman" w:cs="Times New Roman"/>
          <w:sz w:val="24"/>
          <w:szCs w:val="24"/>
        </w:rPr>
        <w:fldChar w:fldCharType="end"/>
      </w:r>
      <w:bookmarkEnd w:id="6"/>
      <w:r w:rsidR="00292B23" w:rsidRPr="00787335">
        <w:rPr>
          <w:rFonts w:ascii="Times New Roman" w:hAnsi="Times New Roman" w:cs="Times New Roman" w:hint="eastAsia"/>
          <w:sz w:val="24"/>
          <w:szCs w:val="24"/>
        </w:rPr>
        <w:t xml:space="preserve"> we </w:t>
      </w:r>
      <w:r w:rsidR="00C1547F" w:rsidRPr="00787335">
        <w:rPr>
          <w:rFonts w:ascii="Times New Roman" w:hAnsi="Times New Roman" w:cs="Times New Roman"/>
          <w:sz w:val="24"/>
          <w:szCs w:val="24"/>
        </w:rPr>
        <w:t>included</w:t>
      </w:r>
      <w:r w:rsidR="00292B23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92B23" w:rsidRPr="00787335">
        <w:rPr>
          <w:rFonts w:ascii="Times New Roman" w:hAnsi="Times New Roman" w:cs="Times New Roman"/>
          <w:sz w:val="24"/>
          <w:szCs w:val="24"/>
        </w:rPr>
        <w:t>ADHD medication use at wave 6 (age 14)</w:t>
      </w:r>
      <w:r w:rsidR="00292B23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1547F" w:rsidRPr="00787335">
        <w:rPr>
          <w:rFonts w:ascii="Times New Roman" w:hAnsi="Times New Roman" w:cs="Times New Roman" w:hint="eastAsia"/>
          <w:sz w:val="24"/>
          <w:szCs w:val="24"/>
        </w:rPr>
        <w:t>as a</w:t>
      </w:r>
      <w:r w:rsidR="00A0492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C1547F" w:rsidRPr="00787335">
        <w:rPr>
          <w:rFonts w:ascii="Times New Roman" w:hAnsi="Times New Roman" w:cs="Times New Roman"/>
          <w:sz w:val="24"/>
          <w:szCs w:val="24"/>
        </w:rPr>
        <w:t>control</w:t>
      </w:r>
      <w:r w:rsidR="00C1547F" w:rsidRPr="00787335">
        <w:rPr>
          <w:rFonts w:ascii="Times New Roman" w:hAnsi="Times New Roman" w:cs="Times New Roman" w:hint="eastAsia"/>
          <w:sz w:val="24"/>
          <w:szCs w:val="24"/>
        </w:rPr>
        <w:t xml:space="preserve"> variable for </w:t>
      </w:r>
      <w:r w:rsidR="00C1547F" w:rsidRPr="00787335">
        <w:rPr>
          <w:rFonts w:ascii="Times New Roman" w:hAnsi="Times New Roman" w:cs="Times New Roman"/>
          <w:sz w:val="24"/>
          <w:szCs w:val="24"/>
        </w:rPr>
        <w:t>obesity in</w:t>
      </w:r>
      <w:r w:rsidR="00C1547F" w:rsidRPr="00787335">
        <w:rPr>
          <w:rFonts w:ascii="Times New Roman" w:hAnsi="Times New Roman" w:cs="Times New Roman" w:hint="eastAsia"/>
          <w:sz w:val="24"/>
          <w:szCs w:val="24"/>
        </w:rPr>
        <w:t xml:space="preserve"> the SEM</w:t>
      </w:r>
      <w:r w:rsidR="002512C1" w:rsidRPr="00787335">
        <w:rPr>
          <w:rFonts w:ascii="Times New Roman" w:hAnsi="Times New Roman" w:cs="Times New Roman" w:hint="eastAsia"/>
          <w:sz w:val="24"/>
          <w:szCs w:val="24"/>
        </w:rPr>
        <w:t xml:space="preserve"> (please see details in Figure 1)</w:t>
      </w:r>
      <w:r w:rsidR="00292B23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bookmarkEnd w:id="5"/>
      <w:r w:rsidR="00473370" w:rsidRPr="00787335">
        <w:rPr>
          <w:rFonts w:ascii="Times New Roman" w:hAnsi="Times New Roman" w:cs="Times New Roman"/>
          <w:sz w:val="24"/>
          <w:szCs w:val="24"/>
        </w:rPr>
        <w:t xml:space="preserve">Additionally, </w:t>
      </w:r>
      <w:r w:rsidR="00A04924" w:rsidRPr="005C163E">
        <w:rPr>
          <w:rFonts w:ascii="Times New Roman" w:hAnsi="Times New Roman" w:cs="Times New Roman"/>
          <w:sz w:val="24"/>
          <w:szCs w:val="24"/>
        </w:rPr>
        <w:t>domain-</w:t>
      </w:r>
      <w:r w:rsidR="00A04924" w:rsidRPr="005C163E">
        <w:rPr>
          <w:rFonts w:ascii="Times New Roman" w:hAnsi="Times New Roman" w:cs="Times New Roman"/>
          <w:sz w:val="24"/>
          <w:szCs w:val="24"/>
        </w:rPr>
        <w:lastRenderedPageBreak/>
        <w:t>specific analyses</w:t>
      </w:r>
      <w:r w:rsidR="00A04924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C7875" w:rsidRPr="005C163E">
        <w:rPr>
          <w:rFonts w:ascii="Times New Roman" w:hAnsi="Times New Roman" w:cs="Times New Roman" w:hint="eastAsia"/>
          <w:sz w:val="24"/>
          <w:szCs w:val="24"/>
        </w:rPr>
        <w:t>for</w:t>
      </w:r>
      <w:r w:rsidR="00A04924" w:rsidRPr="005C163E">
        <w:rPr>
          <w:rFonts w:ascii="Times New Roman" w:hAnsi="Times New Roman" w:cs="Times New Roman"/>
          <w:sz w:val="24"/>
          <w:szCs w:val="24"/>
        </w:rPr>
        <w:t xml:space="preserve"> each of the five </w:t>
      </w:r>
      <w:bookmarkStart w:id="7" w:name="_Hlk221371140"/>
      <w:r w:rsidR="00A04924" w:rsidRPr="005C163E">
        <w:rPr>
          <w:rFonts w:ascii="Times New Roman" w:hAnsi="Times New Roman" w:cs="Times New Roman"/>
          <w:sz w:val="24"/>
          <w:szCs w:val="24"/>
        </w:rPr>
        <w:t>early</w:t>
      </w:r>
      <w:r w:rsidR="00A04924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04924" w:rsidRPr="005C163E">
        <w:rPr>
          <w:rFonts w:ascii="Times New Roman" w:hAnsi="Times New Roman" w:cs="Times New Roman"/>
          <w:sz w:val="24"/>
          <w:szCs w:val="24"/>
        </w:rPr>
        <w:t>environment</w:t>
      </w:r>
      <w:r w:rsidR="00A04924" w:rsidRPr="005C163E">
        <w:rPr>
          <w:rFonts w:ascii="Times New Roman" w:hAnsi="Times New Roman" w:cs="Times New Roman" w:hint="eastAsia"/>
          <w:sz w:val="24"/>
          <w:szCs w:val="24"/>
        </w:rPr>
        <w:t>al risk</w:t>
      </w:r>
      <w:r w:rsidR="00A04924" w:rsidRPr="005C163E">
        <w:rPr>
          <w:rFonts w:ascii="Times New Roman" w:hAnsi="Times New Roman" w:cs="Times New Roman"/>
          <w:sz w:val="24"/>
          <w:szCs w:val="24"/>
        </w:rPr>
        <w:t xml:space="preserve"> </w:t>
      </w:r>
      <w:bookmarkEnd w:id="7"/>
      <w:r w:rsidR="00A04924" w:rsidRPr="005C163E">
        <w:rPr>
          <w:rFonts w:ascii="Times New Roman" w:hAnsi="Times New Roman" w:cs="Times New Roman"/>
          <w:sz w:val="24"/>
          <w:szCs w:val="24"/>
        </w:rPr>
        <w:t>factors were</w:t>
      </w:r>
      <w:r w:rsidR="00A04924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04924" w:rsidRPr="005C163E">
        <w:rPr>
          <w:rFonts w:ascii="Times New Roman" w:hAnsi="Times New Roman" w:cs="Times New Roman"/>
          <w:sz w:val="24"/>
          <w:szCs w:val="24"/>
        </w:rPr>
        <w:t>conducted to explore whether the observed pathways varied across individual domains</w:t>
      </w:r>
      <w:r w:rsidR="008D41CA" w:rsidRPr="005C163E">
        <w:rPr>
          <w:rFonts w:ascii="Times New Roman" w:hAnsi="Times New Roman" w:cs="Times New Roman"/>
          <w:sz w:val="24"/>
          <w:szCs w:val="24"/>
        </w:rPr>
        <w:t>.</w:t>
      </w:r>
      <w:r w:rsidR="00793124" w:rsidRPr="005C163E">
        <w:rPr>
          <w:rFonts w:ascii="Times New Roman" w:hAnsi="Times New Roman" w:cs="Times New Roman"/>
          <w:sz w:val="24"/>
          <w:szCs w:val="24"/>
        </w:rPr>
        <w:t xml:space="preserve"> </w:t>
      </w:r>
      <w:r w:rsidR="008D41CA" w:rsidRPr="005C163E">
        <w:rPr>
          <w:rFonts w:ascii="Times New Roman" w:hAnsi="Times New Roman" w:cs="Times New Roman" w:hint="eastAsia"/>
          <w:sz w:val="24"/>
          <w:szCs w:val="24"/>
        </w:rPr>
        <w:t xml:space="preserve">Given </w:t>
      </w:r>
      <w:r w:rsidR="00793124" w:rsidRPr="005C163E">
        <w:rPr>
          <w:rFonts w:ascii="Times New Roman" w:hAnsi="Times New Roman" w:cs="Times New Roman" w:hint="eastAsia"/>
          <w:sz w:val="24"/>
          <w:szCs w:val="24"/>
        </w:rPr>
        <w:t>sex</w:t>
      </w:r>
      <w:r w:rsidR="00793124" w:rsidRPr="005C163E">
        <w:rPr>
          <w:rFonts w:ascii="Times New Roman" w:hAnsi="Times New Roman" w:cs="Times New Roman"/>
          <w:sz w:val="24"/>
          <w:szCs w:val="24"/>
        </w:rPr>
        <w:t xml:space="preserve"> differences in both mental health</w:t>
      </w:r>
      <w:r w:rsidR="00793124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3124" w:rsidRPr="005C163E">
        <w:rPr>
          <w:rFonts w:ascii="Times New Roman" w:hAnsi="Times New Roman" w:cs="Times New Roman"/>
          <w:sz w:val="24"/>
          <w:szCs w:val="24"/>
        </w:rPr>
        <w:t xml:space="preserve">and </w:t>
      </w:r>
      <w:r w:rsidR="004A2996" w:rsidRPr="005C163E">
        <w:rPr>
          <w:rFonts w:ascii="Times New Roman" w:hAnsi="Times New Roman" w:cs="Times New Roman"/>
          <w:sz w:val="24"/>
          <w:szCs w:val="24"/>
        </w:rPr>
        <w:t>obesity, we</w:t>
      </w:r>
      <w:r w:rsidR="00793124" w:rsidRPr="005C163E">
        <w:rPr>
          <w:rFonts w:ascii="Times New Roman" w:hAnsi="Times New Roman" w:cs="Times New Roman"/>
          <w:sz w:val="24"/>
          <w:szCs w:val="24"/>
        </w:rPr>
        <w:t xml:space="preserve"> </w:t>
      </w:r>
      <w:r w:rsidR="00A04924" w:rsidRPr="005C163E">
        <w:rPr>
          <w:rFonts w:ascii="Times New Roman" w:hAnsi="Times New Roman" w:cs="Times New Roman"/>
          <w:sz w:val="24"/>
          <w:szCs w:val="24"/>
        </w:rPr>
        <w:t>further</w:t>
      </w:r>
      <w:r w:rsidR="00A04924">
        <w:rPr>
          <w:rFonts w:ascii="Times New Roman" w:hAnsi="Times New Roman" w:cs="Times New Roman"/>
          <w:sz w:val="24"/>
          <w:szCs w:val="24"/>
        </w:rPr>
        <w:t xml:space="preserve"> </w:t>
      </w:r>
      <w:r w:rsidR="00793124" w:rsidRPr="00787335">
        <w:rPr>
          <w:rFonts w:ascii="Times New Roman" w:hAnsi="Times New Roman" w:cs="Times New Roman"/>
          <w:sz w:val="24"/>
          <w:szCs w:val="24"/>
        </w:rPr>
        <w:t>conducted subgroup analyses</w:t>
      </w:r>
      <w:r w:rsidR="00BC2F9D" w:rsidRPr="00787335">
        <w:rPr>
          <w:rFonts w:ascii="Times New Roman" w:hAnsi="Times New Roman" w:cs="Times New Roman" w:hint="eastAsia"/>
          <w:sz w:val="24"/>
          <w:szCs w:val="24"/>
        </w:rPr>
        <w:t xml:space="preserve"> stratified by sex</w:t>
      </w:r>
      <w:r w:rsidR="00793124" w:rsidRPr="00787335">
        <w:rPr>
          <w:rFonts w:ascii="Times New Roman" w:hAnsi="Times New Roman" w:cs="Times New Roman"/>
          <w:sz w:val="24"/>
          <w:szCs w:val="24"/>
        </w:rPr>
        <w:t>.</w:t>
      </w:r>
    </w:p>
    <w:p w14:paraId="78E6FED2" w14:textId="77777777" w:rsidR="00E8525C" w:rsidRPr="00787335" w:rsidRDefault="00E8525C" w:rsidP="00E8525C">
      <w:pPr>
        <w:spacing w:line="360" w:lineRule="auto"/>
        <w:outlineLvl w:val="0"/>
        <w:rPr>
          <w:rFonts w:ascii="Times New Roman" w:hAnsi="Times New Roman" w:cs="Times New Roman"/>
          <w:sz w:val="24"/>
          <w:szCs w:val="24"/>
        </w:rPr>
      </w:pPr>
    </w:p>
    <w:p w14:paraId="50CAB640" w14:textId="77777777" w:rsidR="00CF1ED5" w:rsidRPr="00787335" w:rsidRDefault="00353A9D" w:rsidP="00606A1A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Results</w:t>
      </w:r>
    </w:p>
    <w:p w14:paraId="0F57B478" w14:textId="2AB2A981" w:rsidR="00BA0DC4" w:rsidRPr="00787335" w:rsidRDefault="006563BE" w:rsidP="00606A1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 w:hint="eastAsia"/>
          <w:b/>
          <w:bCs/>
          <w:sz w:val="24"/>
          <w:szCs w:val="24"/>
        </w:rPr>
        <w:t>The SEM m</w:t>
      </w:r>
      <w:r w:rsidR="00BA0DC4" w:rsidRPr="00787335">
        <w:rPr>
          <w:rFonts w:ascii="Times New Roman" w:hAnsi="Times New Roman" w:cs="Times New Roman"/>
          <w:b/>
          <w:bCs/>
          <w:sz w:val="24"/>
          <w:szCs w:val="24"/>
        </w:rPr>
        <w:t xml:space="preserve">odel </w:t>
      </w:r>
    </w:p>
    <w:p w14:paraId="539210B1" w14:textId="18AC4DC2" w:rsidR="006A6134" w:rsidRPr="00787335" w:rsidRDefault="003E11FC" w:rsidP="005104FE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460508" w:rsidRPr="00787335">
        <w:rPr>
          <w:rFonts w:ascii="Times New Roman" w:hAnsi="Times New Roman" w:cs="Times New Roman"/>
          <w:sz w:val="24"/>
          <w:szCs w:val="24"/>
        </w:rPr>
        <w:t xml:space="preserve">detailed results of </w:t>
      </w:r>
      <w:r w:rsidR="006563BE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6563BE" w:rsidRPr="00787335">
        <w:rPr>
          <w:rFonts w:ascii="Times New Roman" w:hAnsi="Times New Roman" w:cs="Times New Roman" w:hint="eastAsia"/>
          <w:sz w:val="24"/>
          <w:szCs w:val="24"/>
        </w:rPr>
        <w:t>m</w:t>
      </w:r>
      <w:r w:rsidR="00460508" w:rsidRPr="00787335">
        <w:rPr>
          <w:rFonts w:ascii="Times New Roman" w:hAnsi="Times New Roman" w:cs="Times New Roman"/>
          <w:sz w:val="24"/>
          <w:szCs w:val="24"/>
        </w:rPr>
        <w:t xml:space="preserve">odel </w:t>
      </w:r>
      <w:r w:rsidR="001A3F7C" w:rsidRPr="00787335">
        <w:rPr>
          <w:rFonts w:ascii="Times New Roman" w:hAnsi="Times New Roman" w:cs="Times New Roman" w:hint="eastAsia"/>
          <w:sz w:val="24"/>
          <w:szCs w:val="24"/>
        </w:rPr>
        <w:t xml:space="preserve">are shown </w:t>
      </w:r>
      <w:r w:rsidR="00460508" w:rsidRPr="00787335">
        <w:rPr>
          <w:rFonts w:ascii="Times New Roman" w:hAnsi="Times New Roman" w:cs="Times New Roman"/>
          <w:sz w:val="24"/>
          <w:szCs w:val="24"/>
        </w:rPr>
        <w:t xml:space="preserve">in Figure </w:t>
      </w:r>
      <w:r w:rsidR="006563BE" w:rsidRPr="00787335">
        <w:rPr>
          <w:rFonts w:ascii="Times New Roman" w:hAnsi="Times New Roman" w:cs="Times New Roman" w:hint="eastAsia"/>
          <w:sz w:val="24"/>
          <w:szCs w:val="24"/>
        </w:rPr>
        <w:t>2</w:t>
      </w:r>
      <w:r w:rsidR="00460508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6563BE" w:rsidRPr="00787335">
        <w:rPr>
          <w:rFonts w:ascii="Times New Roman" w:hAnsi="Times New Roman" w:cs="Times New Roman" w:hint="eastAsia"/>
          <w:sz w:val="24"/>
          <w:szCs w:val="24"/>
        </w:rPr>
        <w:t>It</w:t>
      </w:r>
      <w:r w:rsidR="00BA662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828C1" w:rsidRPr="00787335">
        <w:rPr>
          <w:rFonts w:ascii="Times New Roman" w:hAnsi="Times New Roman" w:cs="Times New Roman"/>
          <w:sz w:val="24"/>
          <w:szCs w:val="24"/>
        </w:rPr>
        <w:t xml:space="preserve">had an overall </w:t>
      </w:r>
      <w:r w:rsidR="0012124B" w:rsidRPr="00787335">
        <w:rPr>
          <w:rFonts w:ascii="Times New Roman" w:hAnsi="Times New Roman" w:cs="Times New Roman" w:hint="eastAsia"/>
          <w:sz w:val="24"/>
          <w:szCs w:val="24"/>
        </w:rPr>
        <w:t>acceptable</w:t>
      </w:r>
      <w:r w:rsidR="0012124B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828C1" w:rsidRPr="00787335">
        <w:rPr>
          <w:rFonts w:ascii="Times New Roman" w:hAnsi="Times New Roman" w:cs="Times New Roman"/>
          <w:sz w:val="24"/>
          <w:szCs w:val="24"/>
        </w:rPr>
        <w:t>fit to the data</w:t>
      </w:r>
      <w:r w:rsidR="005104FE" w:rsidRPr="00787335">
        <w:rPr>
          <w:rFonts w:ascii="Times New Roman" w:hAnsi="Times New Roman" w:cs="Times New Roman"/>
          <w:sz w:val="24"/>
          <w:szCs w:val="24"/>
        </w:rPr>
        <w:t xml:space="preserve"> (CFI = 0.9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26</w:t>
      </w:r>
      <w:r w:rsidR="005104FE" w:rsidRPr="00787335">
        <w:rPr>
          <w:rFonts w:ascii="Times New Roman" w:hAnsi="Times New Roman" w:cs="Times New Roman"/>
          <w:sz w:val="24"/>
          <w:szCs w:val="24"/>
        </w:rPr>
        <w:t>, TLI = 0.8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7</w:t>
      </w:r>
      <w:r w:rsidR="0012124B" w:rsidRPr="00787335">
        <w:rPr>
          <w:rFonts w:ascii="Times New Roman" w:hAnsi="Times New Roman" w:cs="Times New Roman" w:hint="eastAsia"/>
          <w:sz w:val="24"/>
          <w:szCs w:val="24"/>
        </w:rPr>
        <w:t>5</w:t>
      </w:r>
      <w:r w:rsidR="005104FE" w:rsidRPr="00787335">
        <w:rPr>
          <w:rFonts w:ascii="Times New Roman" w:hAnsi="Times New Roman" w:cs="Times New Roman"/>
          <w:sz w:val="24"/>
          <w:szCs w:val="24"/>
        </w:rPr>
        <w:t>, RMSEA = 0.0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34</w:t>
      </w:r>
      <w:r w:rsidR="005104FE" w:rsidRPr="00787335">
        <w:rPr>
          <w:rFonts w:ascii="Times New Roman" w:hAnsi="Times New Roman" w:cs="Times New Roman"/>
          <w:sz w:val="24"/>
          <w:szCs w:val="24"/>
        </w:rPr>
        <w:t>, SRMR = 0.0</w:t>
      </w:r>
      <w:r w:rsidR="0012124B" w:rsidRPr="00787335">
        <w:rPr>
          <w:rFonts w:ascii="Times New Roman" w:hAnsi="Times New Roman" w:cs="Times New Roman" w:hint="eastAsia"/>
          <w:sz w:val="24"/>
          <w:szCs w:val="24"/>
        </w:rPr>
        <w:t>46</w:t>
      </w:r>
      <w:r w:rsidR="005104FE" w:rsidRPr="00787335">
        <w:rPr>
          <w:rFonts w:ascii="Times New Roman" w:hAnsi="Times New Roman" w:cs="Times New Roman"/>
          <w:sz w:val="24"/>
          <w:szCs w:val="24"/>
        </w:rPr>
        <w:t>).</w:t>
      </w:r>
      <w:r w:rsidR="005104FE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6B389450" w14:textId="6361FFA0" w:rsidR="00BC0239" w:rsidRPr="00787335" w:rsidRDefault="00DB0159" w:rsidP="002D08D8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 w:hint="eastAsia"/>
          <w:sz w:val="24"/>
          <w:szCs w:val="24"/>
        </w:rPr>
        <w:t>For direct effect</w:t>
      </w:r>
      <w:r w:rsidR="001C2DAE" w:rsidRPr="00787335">
        <w:rPr>
          <w:rFonts w:ascii="Times New Roman" w:hAnsi="Times New Roman" w:cs="Times New Roman" w:hint="eastAsia"/>
          <w:sz w:val="24"/>
          <w:szCs w:val="24"/>
        </w:rPr>
        <w:t>s</w:t>
      </w:r>
      <w:r w:rsidR="007A5B81" w:rsidRPr="00787335">
        <w:rPr>
          <w:rFonts w:ascii="Times New Roman" w:hAnsi="Times New Roman" w:cs="Times New Roman" w:hint="eastAsia"/>
          <w:sz w:val="24"/>
          <w:szCs w:val="24"/>
        </w:rPr>
        <w:t xml:space="preserve"> (online</w:t>
      </w:r>
      <w:r w:rsidR="007A5B81" w:rsidRPr="00787335">
        <w:rPr>
          <w:rFonts w:ascii="Times New Roman" w:hAnsi="Times New Roman" w:cs="Times New Roman"/>
          <w:sz w:val="24"/>
          <w:szCs w:val="24"/>
        </w:rPr>
        <w:t xml:space="preserve"> supplemental</w:t>
      </w:r>
      <w:r w:rsidR="007A5B81" w:rsidRPr="00787335">
        <w:rPr>
          <w:rFonts w:ascii="Times New Roman" w:hAnsi="Times New Roman" w:cs="Times New Roman" w:hint="eastAsia"/>
          <w:sz w:val="24"/>
          <w:szCs w:val="24"/>
        </w:rPr>
        <w:t xml:space="preserve"> table S</w:t>
      </w:r>
      <w:r w:rsidR="00352A8B" w:rsidRPr="00787335">
        <w:rPr>
          <w:rFonts w:ascii="Times New Roman" w:hAnsi="Times New Roman" w:cs="Times New Roman" w:hint="eastAsia"/>
          <w:sz w:val="24"/>
          <w:szCs w:val="24"/>
        </w:rPr>
        <w:t>4</w:t>
      </w:r>
      <w:r w:rsidR="007A5B81" w:rsidRPr="00787335">
        <w:rPr>
          <w:rFonts w:ascii="Times New Roman" w:hAnsi="Times New Roman" w:cs="Times New Roman" w:hint="eastAsia"/>
          <w:sz w:val="24"/>
          <w:szCs w:val="24"/>
        </w:rPr>
        <w:t>)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CE74C8" w:rsidRPr="00787335">
        <w:rPr>
          <w:rFonts w:ascii="Times New Roman" w:hAnsi="Times New Roman" w:cs="Times New Roman" w:hint="eastAsia"/>
          <w:sz w:val="24"/>
          <w:szCs w:val="24"/>
        </w:rPr>
        <w:t xml:space="preserve">higher </w:t>
      </w:r>
      <w:r w:rsidR="00FD2462" w:rsidRPr="00787335">
        <w:rPr>
          <w:rFonts w:ascii="Times New Roman" w:hAnsi="Times New Roman" w:cs="Times New Roman"/>
          <w:sz w:val="24"/>
          <w:szCs w:val="24"/>
        </w:rPr>
        <w:t>ea</w:t>
      </w:r>
      <w:r w:rsidR="00FE6165" w:rsidRPr="00787335">
        <w:rPr>
          <w:rFonts w:ascii="Times New Roman" w:hAnsi="Times New Roman" w:cs="Times New Roman"/>
          <w:sz w:val="24"/>
          <w:szCs w:val="24"/>
        </w:rPr>
        <w:t>rly environmental risk</w:t>
      </w:r>
      <w:r w:rsidR="00D269E0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66403" w:rsidRPr="00787335"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="00FE6165" w:rsidRPr="00787335">
        <w:rPr>
          <w:rFonts w:ascii="Times New Roman" w:hAnsi="Times New Roman" w:cs="Times New Roman"/>
          <w:sz w:val="24"/>
          <w:szCs w:val="24"/>
        </w:rPr>
        <w:t>significantly</w:t>
      </w:r>
      <w:r w:rsidR="005B2B6C" w:rsidRPr="00787335">
        <w:rPr>
          <w:rFonts w:ascii="Times New Roman" w:hAnsi="Times New Roman" w:cs="Times New Roman" w:hint="eastAsia"/>
          <w:sz w:val="24"/>
          <w:szCs w:val="24"/>
        </w:rPr>
        <w:t xml:space="preserve"> related to </w:t>
      </w:r>
      <w:r w:rsidR="00D269E0" w:rsidRPr="00787335">
        <w:rPr>
          <w:rFonts w:ascii="Times New Roman" w:hAnsi="Times New Roman" w:cs="Times New Roman" w:hint="eastAsia"/>
          <w:sz w:val="24"/>
          <w:szCs w:val="24"/>
        </w:rPr>
        <w:t>higher</w:t>
      </w:r>
      <w:r w:rsidR="00532F36" w:rsidRPr="00787335">
        <w:rPr>
          <w:rFonts w:ascii="Times New Roman" w:hAnsi="Times New Roman" w:cs="Times New Roman"/>
          <w:sz w:val="24"/>
          <w:szCs w:val="24"/>
        </w:rPr>
        <w:t xml:space="preserve"> internalizing problem</w:t>
      </w:r>
      <w:r w:rsidR="00E4036F" w:rsidRPr="00787335">
        <w:rPr>
          <w:rFonts w:ascii="Times New Roman" w:hAnsi="Times New Roman" w:cs="Times New Roman"/>
          <w:sz w:val="24"/>
          <w:szCs w:val="24"/>
        </w:rPr>
        <w:t>s</w:t>
      </w:r>
      <w:r w:rsidR="00532F36" w:rsidRPr="00787335">
        <w:rPr>
          <w:rFonts w:ascii="Times New Roman" w:hAnsi="Times New Roman" w:cs="Times New Roman"/>
          <w:sz w:val="24"/>
          <w:szCs w:val="24"/>
        </w:rPr>
        <w:t xml:space="preserve"> (β = .3</w:t>
      </w:r>
      <w:r w:rsidR="00854CBC" w:rsidRPr="00787335">
        <w:rPr>
          <w:rFonts w:ascii="Times New Roman" w:hAnsi="Times New Roman" w:cs="Times New Roman" w:hint="eastAsia"/>
          <w:sz w:val="24"/>
          <w:szCs w:val="24"/>
        </w:rPr>
        <w:t>2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5</w:t>
      </w:r>
      <w:r w:rsidR="00532F36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39082A" w:rsidRPr="00787335">
        <w:rPr>
          <w:rFonts w:ascii="Times New Roman" w:hAnsi="Times New Roman" w:cs="Times New Roman"/>
          <w:sz w:val="24"/>
          <w:szCs w:val="24"/>
        </w:rPr>
        <w:t>p&lt;.001</w:t>
      </w:r>
      <w:r w:rsidR="00532F36" w:rsidRPr="00787335">
        <w:rPr>
          <w:rFonts w:ascii="Times New Roman" w:hAnsi="Times New Roman" w:cs="Times New Roman"/>
          <w:sz w:val="24"/>
          <w:szCs w:val="24"/>
        </w:rPr>
        <w:t xml:space="preserve">), </w:t>
      </w:r>
      <w:r w:rsidR="00D269E0" w:rsidRPr="00787335">
        <w:rPr>
          <w:rFonts w:ascii="Times New Roman" w:hAnsi="Times New Roman" w:cs="Times New Roman" w:hint="eastAsia"/>
          <w:sz w:val="24"/>
          <w:szCs w:val="24"/>
        </w:rPr>
        <w:t xml:space="preserve">higher </w:t>
      </w:r>
      <w:r w:rsidR="006F5F65" w:rsidRPr="00787335">
        <w:rPr>
          <w:rFonts w:ascii="Times New Roman" w:hAnsi="Times New Roman" w:cs="Times New Roman"/>
          <w:sz w:val="24"/>
          <w:szCs w:val="24"/>
        </w:rPr>
        <w:t>ex</w:t>
      </w:r>
      <w:r w:rsidR="0057759F" w:rsidRPr="00787335">
        <w:rPr>
          <w:rFonts w:ascii="Times New Roman" w:hAnsi="Times New Roman" w:cs="Times New Roman"/>
          <w:sz w:val="24"/>
          <w:szCs w:val="24"/>
        </w:rPr>
        <w:t>ternalizing problem</w:t>
      </w:r>
      <w:r w:rsidR="00E4036F" w:rsidRPr="00787335">
        <w:rPr>
          <w:rFonts w:ascii="Times New Roman" w:hAnsi="Times New Roman" w:cs="Times New Roman"/>
          <w:sz w:val="24"/>
          <w:szCs w:val="24"/>
        </w:rPr>
        <w:t>s</w:t>
      </w:r>
      <w:r w:rsidR="0057759F" w:rsidRPr="00787335">
        <w:rPr>
          <w:rFonts w:ascii="Times New Roman" w:hAnsi="Times New Roman" w:cs="Times New Roman"/>
          <w:sz w:val="24"/>
          <w:szCs w:val="24"/>
        </w:rPr>
        <w:t xml:space="preserve"> (β = .4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17</w:t>
      </w:r>
      <w:r w:rsidR="0057759F" w:rsidRPr="00787335">
        <w:rPr>
          <w:rFonts w:ascii="Times New Roman" w:hAnsi="Times New Roman" w:cs="Times New Roman"/>
          <w:sz w:val="24"/>
          <w:szCs w:val="24"/>
        </w:rPr>
        <w:t xml:space="preserve">, p&lt;.001), </w:t>
      </w:r>
      <w:r w:rsidR="005D12BD" w:rsidRPr="00787335">
        <w:rPr>
          <w:rFonts w:ascii="Times New Roman" w:hAnsi="Times New Roman" w:cs="Times New Roman"/>
          <w:sz w:val="24"/>
          <w:szCs w:val="24"/>
        </w:rPr>
        <w:t>poor</w:t>
      </w:r>
      <w:r w:rsidR="003C11EA" w:rsidRPr="00787335">
        <w:rPr>
          <w:rFonts w:ascii="Times New Roman" w:hAnsi="Times New Roman" w:cs="Times New Roman"/>
          <w:sz w:val="24"/>
          <w:szCs w:val="24"/>
        </w:rPr>
        <w:t xml:space="preserve"> diet (β = .3</w:t>
      </w:r>
      <w:r w:rsidR="005D12BD" w:rsidRPr="00787335">
        <w:rPr>
          <w:rFonts w:ascii="Times New Roman" w:hAnsi="Times New Roman" w:cs="Times New Roman"/>
          <w:sz w:val="24"/>
          <w:szCs w:val="24"/>
        </w:rPr>
        <w:t>2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4</w:t>
      </w:r>
      <w:r w:rsidR="003C11EA" w:rsidRPr="00787335">
        <w:rPr>
          <w:rFonts w:ascii="Times New Roman" w:hAnsi="Times New Roman" w:cs="Times New Roman"/>
          <w:sz w:val="24"/>
          <w:szCs w:val="24"/>
        </w:rPr>
        <w:t>, p&lt;.001)</w:t>
      </w:r>
      <w:r w:rsidR="007C64F4" w:rsidRPr="00787335">
        <w:rPr>
          <w:rFonts w:ascii="Times New Roman" w:hAnsi="Times New Roman" w:cs="Times New Roman"/>
          <w:sz w:val="24"/>
          <w:szCs w:val="24"/>
        </w:rPr>
        <w:t>, less exercise (β = .3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50</w:t>
      </w:r>
      <w:r w:rsidR="007C64F4" w:rsidRPr="00787335">
        <w:rPr>
          <w:rFonts w:ascii="Times New Roman" w:hAnsi="Times New Roman" w:cs="Times New Roman"/>
          <w:sz w:val="24"/>
          <w:szCs w:val="24"/>
        </w:rPr>
        <w:t>, p&lt;.001)</w:t>
      </w:r>
      <w:r w:rsidR="008D4A74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B41060" w:rsidRPr="00787335">
        <w:rPr>
          <w:rFonts w:ascii="Times New Roman" w:hAnsi="Times New Roman" w:cs="Times New Roman" w:hint="eastAsia"/>
          <w:sz w:val="24"/>
          <w:szCs w:val="24"/>
        </w:rPr>
        <w:t xml:space="preserve">more </w:t>
      </w:r>
      <w:r w:rsidR="008D4A74" w:rsidRPr="00787335">
        <w:rPr>
          <w:rFonts w:ascii="Times New Roman" w:hAnsi="Times New Roman" w:cs="Times New Roman"/>
          <w:sz w:val="24"/>
          <w:szCs w:val="24"/>
        </w:rPr>
        <w:t>smoking (β = .3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01</w:t>
      </w:r>
      <w:r w:rsidR="008D4A74" w:rsidRPr="00787335">
        <w:rPr>
          <w:rFonts w:ascii="Times New Roman" w:hAnsi="Times New Roman" w:cs="Times New Roman"/>
          <w:sz w:val="24"/>
          <w:szCs w:val="24"/>
        </w:rPr>
        <w:t>, p&lt;.001)</w:t>
      </w:r>
      <w:r w:rsidR="009558E0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DA7811" w:rsidRPr="00787335">
        <w:rPr>
          <w:rFonts w:ascii="Times New Roman" w:hAnsi="Times New Roman" w:cs="Times New Roman"/>
          <w:sz w:val="24"/>
          <w:szCs w:val="24"/>
        </w:rPr>
        <w:t xml:space="preserve">and obesity </w:t>
      </w:r>
      <w:r w:rsidR="008D4D6C" w:rsidRPr="00787335">
        <w:rPr>
          <w:rFonts w:ascii="Times New Roman" w:hAnsi="Times New Roman" w:cs="Times New Roman"/>
          <w:sz w:val="24"/>
          <w:szCs w:val="24"/>
        </w:rPr>
        <w:t>(β = .4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11</w:t>
      </w:r>
      <w:r w:rsidR="008D4D6C" w:rsidRPr="00787335">
        <w:rPr>
          <w:rFonts w:ascii="Times New Roman" w:hAnsi="Times New Roman" w:cs="Times New Roman"/>
          <w:sz w:val="24"/>
          <w:szCs w:val="24"/>
        </w:rPr>
        <w:t>, p&lt;.001).</w:t>
      </w:r>
      <w:r w:rsidR="002309A2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7238B" w:rsidRPr="00787335">
        <w:rPr>
          <w:rFonts w:ascii="Times New Roman" w:hAnsi="Times New Roman" w:cs="Times New Roman" w:hint="eastAsia"/>
          <w:sz w:val="24"/>
          <w:szCs w:val="24"/>
        </w:rPr>
        <w:t>Higher i</w:t>
      </w:r>
      <w:r w:rsidR="002309A2" w:rsidRPr="00787335">
        <w:rPr>
          <w:rFonts w:ascii="Times New Roman" w:hAnsi="Times New Roman" w:cs="Times New Roman"/>
          <w:sz w:val="24"/>
          <w:szCs w:val="24"/>
        </w:rPr>
        <w:t>nternalizing problem</w:t>
      </w:r>
      <w:r w:rsidR="00E4036F" w:rsidRPr="00787335">
        <w:rPr>
          <w:rFonts w:ascii="Times New Roman" w:hAnsi="Times New Roman" w:cs="Times New Roman"/>
          <w:sz w:val="24"/>
          <w:szCs w:val="24"/>
        </w:rPr>
        <w:t>s</w:t>
      </w:r>
      <w:r w:rsidR="005B2B6C" w:rsidRPr="00787335">
        <w:rPr>
          <w:rFonts w:ascii="Times New Roman" w:hAnsi="Times New Roman" w:cs="Times New Roman" w:hint="eastAsia"/>
          <w:sz w:val="24"/>
          <w:szCs w:val="24"/>
        </w:rPr>
        <w:t xml:space="preserve"> were associated with </w:t>
      </w:r>
      <w:r w:rsidR="003818D8" w:rsidRPr="00787335">
        <w:rPr>
          <w:rFonts w:ascii="Times New Roman" w:hAnsi="Times New Roman" w:cs="Times New Roman"/>
          <w:sz w:val="24"/>
          <w:szCs w:val="24"/>
        </w:rPr>
        <w:t>less exercise (β = .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097</w:t>
      </w:r>
      <w:r w:rsidR="003818D8" w:rsidRPr="00787335">
        <w:rPr>
          <w:rFonts w:ascii="Times New Roman" w:hAnsi="Times New Roman" w:cs="Times New Roman"/>
          <w:sz w:val="24"/>
          <w:szCs w:val="24"/>
        </w:rPr>
        <w:t>, p&lt;.001)</w:t>
      </w:r>
      <w:r w:rsidR="00F52872" w:rsidRPr="00787335">
        <w:rPr>
          <w:rFonts w:ascii="Times New Roman" w:hAnsi="Times New Roman" w:cs="Times New Roman"/>
          <w:sz w:val="24"/>
          <w:szCs w:val="24"/>
        </w:rPr>
        <w:t>.</w:t>
      </w:r>
      <w:r w:rsidR="0082267D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CC2A19" w:rsidRPr="00787335">
        <w:rPr>
          <w:rFonts w:ascii="Times New Roman" w:hAnsi="Times New Roman" w:cs="Times New Roman" w:hint="eastAsia"/>
          <w:sz w:val="24"/>
          <w:szCs w:val="24"/>
        </w:rPr>
        <w:t>Higher e</w:t>
      </w:r>
      <w:r w:rsidR="0082267D" w:rsidRPr="00787335">
        <w:rPr>
          <w:rFonts w:ascii="Times New Roman" w:hAnsi="Times New Roman" w:cs="Times New Roman"/>
          <w:sz w:val="24"/>
          <w:szCs w:val="24"/>
        </w:rPr>
        <w:t>xternalizing problem</w:t>
      </w:r>
      <w:r w:rsidR="00E4036F" w:rsidRPr="00787335">
        <w:rPr>
          <w:rFonts w:ascii="Times New Roman" w:hAnsi="Times New Roman" w:cs="Times New Roman"/>
          <w:sz w:val="24"/>
          <w:szCs w:val="24"/>
        </w:rPr>
        <w:t>s</w:t>
      </w:r>
      <w:r w:rsidR="00C40C0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>were associated with</w:t>
      </w:r>
      <w:r w:rsidR="00C40C0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 xml:space="preserve">healthier diet </w:t>
      </w:r>
      <w:r w:rsidR="00C91482" w:rsidRPr="00787335">
        <w:rPr>
          <w:rFonts w:ascii="Times New Roman" w:hAnsi="Times New Roman" w:cs="Times New Roman"/>
          <w:sz w:val="24"/>
          <w:szCs w:val="24"/>
        </w:rPr>
        <w:t xml:space="preserve">(β = 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-</w:t>
      </w:r>
      <w:r w:rsidR="00C91482" w:rsidRPr="00787335">
        <w:rPr>
          <w:rFonts w:ascii="Times New Roman" w:hAnsi="Times New Roman" w:cs="Times New Roman"/>
          <w:sz w:val="24"/>
          <w:szCs w:val="24"/>
        </w:rPr>
        <w:t>.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053</w:t>
      </w:r>
      <w:r w:rsidR="00C91482" w:rsidRPr="00787335">
        <w:rPr>
          <w:rFonts w:ascii="Times New Roman" w:hAnsi="Times New Roman" w:cs="Times New Roman"/>
          <w:sz w:val="24"/>
          <w:szCs w:val="24"/>
        </w:rPr>
        <w:t>, p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=</w:t>
      </w:r>
      <w:r w:rsidR="00C91482" w:rsidRPr="00787335">
        <w:rPr>
          <w:rFonts w:ascii="Times New Roman" w:hAnsi="Times New Roman" w:cs="Times New Roman"/>
          <w:sz w:val="24"/>
          <w:szCs w:val="24"/>
        </w:rPr>
        <w:t>.0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16</w:t>
      </w:r>
      <w:r w:rsidR="00C91482" w:rsidRPr="00787335">
        <w:rPr>
          <w:rFonts w:ascii="Times New Roman" w:hAnsi="Times New Roman" w:cs="Times New Roman"/>
          <w:sz w:val="24"/>
          <w:szCs w:val="24"/>
        </w:rPr>
        <w:t>)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867AE1" w:rsidRPr="00787335">
        <w:rPr>
          <w:rFonts w:ascii="Times New Roman" w:hAnsi="Times New Roman" w:cs="Times New Roman" w:hint="eastAsia"/>
          <w:sz w:val="24"/>
          <w:szCs w:val="24"/>
        </w:rPr>
        <w:t>more</w:t>
      </w:r>
      <w:r w:rsidR="00BC023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C40C05" w:rsidRPr="00787335">
        <w:rPr>
          <w:rFonts w:ascii="Times New Roman" w:hAnsi="Times New Roman" w:cs="Times New Roman"/>
          <w:sz w:val="24"/>
          <w:szCs w:val="24"/>
        </w:rPr>
        <w:t>exercise</w:t>
      </w:r>
      <w:r w:rsidR="00DB0B30" w:rsidRPr="00787335">
        <w:rPr>
          <w:rFonts w:ascii="Times New Roman" w:hAnsi="Times New Roman" w:cs="Times New Roman"/>
          <w:sz w:val="24"/>
          <w:szCs w:val="24"/>
        </w:rPr>
        <w:t xml:space="preserve"> (β = </w:t>
      </w:r>
      <w:r w:rsidR="00653A1F" w:rsidRPr="00787335">
        <w:rPr>
          <w:rFonts w:ascii="Times New Roman" w:hAnsi="Times New Roman" w:cs="Times New Roman"/>
          <w:sz w:val="24"/>
          <w:szCs w:val="24"/>
        </w:rPr>
        <w:t>-</w:t>
      </w:r>
      <w:r w:rsidR="00DB0B30" w:rsidRPr="00787335">
        <w:rPr>
          <w:rFonts w:ascii="Times New Roman" w:hAnsi="Times New Roman" w:cs="Times New Roman"/>
          <w:sz w:val="24"/>
          <w:szCs w:val="24"/>
        </w:rPr>
        <w:t>.</w:t>
      </w:r>
      <w:r w:rsidR="00653A1F" w:rsidRPr="00787335">
        <w:rPr>
          <w:rFonts w:ascii="Times New Roman" w:hAnsi="Times New Roman" w:cs="Times New Roman"/>
          <w:sz w:val="24"/>
          <w:szCs w:val="24"/>
        </w:rPr>
        <w:t>0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53</w:t>
      </w:r>
      <w:r w:rsidR="00DB0B30" w:rsidRPr="00787335">
        <w:rPr>
          <w:rFonts w:ascii="Times New Roman" w:hAnsi="Times New Roman" w:cs="Times New Roman"/>
          <w:sz w:val="24"/>
          <w:szCs w:val="24"/>
        </w:rPr>
        <w:t>, p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=</w:t>
      </w:r>
      <w:r w:rsidR="00DB0B30" w:rsidRPr="00787335">
        <w:rPr>
          <w:rFonts w:ascii="Times New Roman" w:hAnsi="Times New Roman" w:cs="Times New Roman"/>
          <w:sz w:val="24"/>
          <w:szCs w:val="24"/>
        </w:rPr>
        <w:t>.0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1</w:t>
      </w:r>
      <w:r w:rsidR="00DB0B30" w:rsidRPr="00787335">
        <w:rPr>
          <w:rFonts w:ascii="Times New Roman" w:hAnsi="Times New Roman" w:cs="Times New Roman"/>
          <w:sz w:val="24"/>
          <w:szCs w:val="24"/>
        </w:rPr>
        <w:t>1)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DB0B30" w:rsidRPr="00787335">
        <w:rPr>
          <w:rFonts w:ascii="Times New Roman" w:hAnsi="Times New Roman" w:cs="Times New Roman"/>
          <w:sz w:val="24"/>
          <w:szCs w:val="24"/>
        </w:rPr>
        <w:t xml:space="preserve"> and </w:t>
      </w:r>
      <w:r w:rsidR="006940AA" w:rsidRPr="00787335">
        <w:rPr>
          <w:rFonts w:ascii="Times New Roman" w:hAnsi="Times New Roman" w:cs="Times New Roman" w:hint="eastAsia"/>
          <w:sz w:val="24"/>
          <w:szCs w:val="24"/>
        </w:rPr>
        <w:t>more</w:t>
      </w:r>
      <w:r w:rsidR="002D0A21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D0A21" w:rsidRPr="00787335">
        <w:rPr>
          <w:rFonts w:ascii="Times New Roman" w:hAnsi="Times New Roman" w:cs="Times New Roman"/>
          <w:sz w:val="24"/>
          <w:szCs w:val="24"/>
        </w:rPr>
        <w:t>frequent</w:t>
      </w:r>
      <w:r w:rsidR="002D0A21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B0B30" w:rsidRPr="00787335">
        <w:rPr>
          <w:rFonts w:ascii="Times New Roman" w:hAnsi="Times New Roman" w:cs="Times New Roman"/>
          <w:sz w:val="24"/>
          <w:szCs w:val="24"/>
        </w:rPr>
        <w:t>drinking</w:t>
      </w:r>
      <w:r w:rsidR="00653A1F" w:rsidRPr="00787335">
        <w:rPr>
          <w:rFonts w:ascii="Times New Roman" w:hAnsi="Times New Roman" w:cs="Times New Roman"/>
          <w:sz w:val="24"/>
          <w:szCs w:val="24"/>
        </w:rPr>
        <w:t xml:space="preserve"> (β = .1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22</w:t>
      </w:r>
      <w:r w:rsidR="00653A1F" w:rsidRPr="00787335">
        <w:rPr>
          <w:rFonts w:ascii="Times New Roman" w:hAnsi="Times New Roman" w:cs="Times New Roman"/>
          <w:sz w:val="24"/>
          <w:szCs w:val="24"/>
        </w:rPr>
        <w:t>, p&lt;.001)</w:t>
      </w:r>
      <w:r w:rsidR="00DB0B30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696B7A" w:rsidRPr="00787335">
        <w:rPr>
          <w:rFonts w:ascii="Times New Roman" w:hAnsi="Times New Roman" w:cs="Times New Roman"/>
          <w:sz w:val="24"/>
          <w:szCs w:val="24"/>
        </w:rPr>
        <w:t xml:space="preserve">For the association between </w:t>
      </w:r>
      <w:r w:rsidR="009F6FCC" w:rsidRPr="00787335">
        <w:rPr>
          <w:rFonts w:ascii="Times New Roman" w:hAnsi="Times New Roman" w:cs="Times New Roman"/>
          <w:sz w:val="24"/>
          <w:szCs w:val="24"/>
        </w:rPr>
        <w:t xml:space="preserve">lifestyle factors and obesity, 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 xml:space="preserve">more </w:t>
      </w:r>
      <w:r w:rsidR="002D0A21" w:rsidRPr="00787335">
        <w:rPr>
          <w:rFonts w:ascii="Times New Roman" w:hAnsi="Times New Roman" w:cs="Times New Roman"/>
          <w:sz w:val="24"/>
          <w:szCs w:val="24"/>
        </w:rPr>
        <w:t>frequent</w:t>
      </w:r>
      <w:r w:rsidR="000E2A18" w:rsidRPr="00787335">
        <w:rPr>
          <w:rFonts w:ascii="Times New Roman" w:hAnsi="Times New Roman" w:cs="Times New Roman" w:hint="eastAsia"/>
          <w:sz w:val="24"/>
          <w:szCs w:val="24"/>
        </w:rPr>
        <w:t xml:space="preserve"> d</w:t>
      </w:r>
      <w:r w:rsidR="00295779" w:rsidRPr="00787335">
        <w:rPr>
          <w:rFonts w:ascii="Times New Roman" w:hAnsi="Times New Roman" w:cs="Times New Roman"/>
          <w:sz w:val="24"/>
          <w:szCs w:val="24"/>
        </w:rPr>
        <w:t>rinking (</w:t>
      </w:r>
      <w:r w:rsidR="000E2A18" w:rsidRPr="00787335">
        <w:rPr>
          <w:rFonts w:ascii="Times New Roman" w:hAnsi="Times New Roman" w:cs="Times New Roman"/>
          <w:sz w:val="24"/>
          <w:szCs w:val="24"/>
        </w:rPr>
        <w:t>β=.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199</w:t>
      </w:r>
      <w:r w:rsidR="00295779" w:rsidRPr="00787335">
        <w:rPr>
          <w:rFonts w:ascii="Times New Roman" w:hAnsi="Times New Roman" w:cs="Times New Roman"/>
          <w:sz w:val="24"/>
          <w:szCs w:val="24"/>
        </w:rPr>
        <w:t>, p=.0</w:t>
      </w:r>
      <w:r w:rsidR="001F0BB9" w:rsidRPr="00787335">
        <w:rPr>
          <w:rFonts w:ascii="Times New Roman" w:hAnsi="Times New Roman" w:cs="Times New Roman"/>
          <w:sz w:val="24"/>
          <w:szCs w:val="24"/>
        </w:rPr>
        <w:t>0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6</w:t>
      </w:r>
      <w:r w:rsidR="00295779" w:rsidRPr="00787335">
        <w:rPr>
          <w:rFonts w:ascii="Times New Roman" w:hAnsi="Times New Roman" w:cs="Times New Roman"/>
          <w:sz w:val="24"/>
          <w:szCs w:val="24"/>
        </w:rPr>
        <w:t xml:space="preserve">) </w:t>
      </w:r>
      <w:r w:rsidR="00BD6FF4" w:rsidRPr="00787335">
        <w:rPr>
          <w:rFonts w:ascii="Times New Roman" w:hAnsi="Times New Roman" w:cs="Times New Roman"/>
          <w:sz w:val="24"/>
          <w:szCs w:val="24"/>
        </w:rPr>
        <w:t xml:space="preserve">was </w:t>
      </w:r>
      <w:r w:rsidR="00295779" w:rsidRPr="00787335">
        <w:rPr>
          <w:rFonts w:ascii="Times New Roman" w:hAnsi="Times New Roman" w:cs="Times New Roman"/>
          <w:sz w:val="24"/>
          <w:szCs w:val="24"/>
        </w:rPr>
        <w:t>significantly</w:t>
      </w:r>
      <w:r w:rsidR="000E2A18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 xml:space="preserve">associated with </w:t>
      </w:r>
      <w:r w:rsidR="00295779" w:rsidRPr="00787335">
        <w:rPr>
          <w:rFonts w:ascii="Times New Roman" w:hAnsi="Times New Roman" w:cs="Times New Roman"/>
          <w:sz w:val="24"/>
          <w:szCs w:val="24"/>
        </w:rPr>
        <w:t>obesity</w:t>
      </w:r>
      <w:r w:rsidR="008F2420" w:rsidRPr="007873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19DB3DB" w14:textId="132F5B5A" w:rsidR="00634FE6" w:rsidRDefault="00886D76" w:rsidP="00634FE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 w:hint="eastAsia"/>
          <w:sz w:val="24"/>
          <w:szCs w:val="24"/>
        </w:rPr>
        <w:t xml:space="preserve">For indirect effects, </w:t>
      </w:r>
      <w:r w:rsidR="00727F9E" w:rsidRPr="00787335">
        <w:rPr>
          <w:rFonts w:ascii="Times New Roman" w:hAnsi="Times New Roman" w:cs="Times New Roman" w:hint="eastAsia"/>
          <w:sz w:val="24"/>
          <w:szCs w:val="24"/>
        </w:rPr>
        <w:t xml:space="preserve">higher </w:t>
      </w:r>
      <w:r w:rsidR="00727F9E" w:rsidRPr="00787335">
        <w:rPr>
          <w:rFonts w:ascii="Times New Roman" w:hAnsi="Times New Roman" w:cs="Times New Roman"/>
          <w:sz w:val="24"/>
          <w:szCs w:val="24"/>
        </w:rPr>
        <w:t>early environmental risk</w:t>
      </w:r>
      <w:r w:rsidR="00727F9E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>w</w:t>
      </w:r>
      <w:r w:rsidR="00E42A0E" w:rsidRPr="00787335">
        <w:rPr>
          <w:rFonts w:ascii="Times New Roman" w:hAnsi="Times New Roman" w:cs="Times New Roman" w:hint="eastAsia"/>
          <w:sz w:val="24"/>
          <w:szCs w:val="24"/>
        </w:rPr>
        <w:t>as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 xml:space="preserve"> associated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>with</w:t>
      </w:r>
      <w:r w:rsidR="002F4388" w:rsidRPr="00787335">
        <w:rPr>
          <w:rFonts w:ascii="Times New Roman" w:hAnsi="Times New Roman" w:cs="Times New Roman" w:hint="eastAsia"/>
          <w:sz w:val="24"/>
          <w:szCs w:val="24"/>
        </w:rPr>
        <w:t xml:space="preserve"> obesity </w:t>
      </w:r>
      <w:r w:rsidR="002F4388" w:rsidRPr="00787335">
        <w:rPr>
          <w:rFonts w:ascii="Times New Roman" w:hAnsi="Times New Roman" w:cs="Times New Roman"/>
          <w:sz w:val="24"/>
          <w:szCs w:val="24"/>
        </w:rPr>
        <w:t>through</w:t>
      </w:r>
      <w:r w:rsidR="002F4388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F4388" w:rsidRPr="00787335">
        <w:rPr>
          <w:rFonts w:ascii="Times New Roman" w:hAnsi="Times New Roman" w:cs="Times New Roman"/>
          <w:sz w:val="24"/>
          <w:szCs w:val="24"/>
        </w:rPr>
        <w:t>externalizing problems and drinking</w:t>
      </w:r>
      <w:r w:rsidR="00162631" w:rsidRPr="00787335">
        <w:rPr>
          <w:rFonts w:ascii="Times New Roman" w:hAnsi="Times New Roman" w:cs="Times New Roman" w:hint="eastAsia"/>
          <w:sz w:val="24"/>
          <w:szCs w:val="24"/>
        </w:rPr>
        <w:t xml:space="preserve"> frequency</w:t>
      </w:r>
      <w:r w:rsidR="002F4388" w:rsidRPr="00787335">
        <w:rPr>
          <w:rFonts w:ascii="Times New Roman" w:hAnsi="Times New Roman" w:cs="Times New Roman"/>
          <w:sz w:val="24"/>
          <w:szCs w:val="24"/>
        </w:rPr>
        <w:t xml:space="preserve"> (β =.0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10</w:t>
      </w:r>
      <w:r w:rsidR="002F4388" w:rsidRPr="00787335">
        <w:rPr>
          <w:rFonts w:ascii="Times New Roman" w:hAnsi="Times New Roman" w:cs="Times New Roman"/>
          <w:sz w:val="24"/>
          <w:szCs w:val="24"/>
        </w:rPr>
        <w:t>, p=.0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36</w:t>
      </w:r>
      <w:r w:rsidR="002F4388" w:rsidRPr="00787335">
        <w:rPr>
          <w:rFonts w:ascii="Times New Roman" w:hAnsi="Times New Roman" w:cs="Times New Roman"/>
          <w:sz w:val="24"/>
          <w:szCs w:val="24"/>
        </w:rPr>
        <w:t>)</w:t>
      </w:r>
      <w:r w:rsidR="002F4388" w:rsidRPr="00787335">
        <w:rPr>
          <w:rFonts w:ascii="Times New Roman" w:hAnsi="Times New Roman" w:cs="Times New Roman" w:hint="eastAsia"/>
          <w:sz w:val="24"/>
          <w:szCs w:val="24"/>
        </w:rPr>
        <w:t>.</w:t>
      </w:r>
      <w:r w:rsidR="00A417A8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B4026D" w:rsidRPr="00787335">
        <w:rPr>
          <w:rFonts w:ascii="Times New Roman" w:hAnsi="Times New Roman" w:cs="Times New Roman" w:hint="eastAsia"/>
          <w:sz w:val="24"/>
          <w:szCs w:val="24"/>
        </w:rPr>
        <w:t>Higher</w:t>
      </w:r>
      <w:r w:rsidR="00607B46" w:rsidRPr="00787335">
        <w:rPr>
          <w:rFonts w:ascii="Times New Roman" w:hAnsi="Times New Roman" w:cs="Times New Roman"/>
          <w:sz w:val="24"/>
          <w:szCs w:val="24"/>
        </w:rPr>
        <w:t xml:space="preserve"> early environmental risk</w:t>
      </w:r>
      <w:r w:rsidR="00B4026D" w:rsidRPr="00787335">
        <w:rPr>
          <w:rFonts w:ascii="Times New Roman" w:hAnsi="Times New Roman" w:cs="Times New Roman" w:hint="eastAsia"/>
          <w:sz w:val="24"/>
          <w:szCs w:val="24"/>
        </w:rPr>
        <w:t>s</w:t>
      </w:r>
      <w:r w:rsidR="00607B4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F360C1" w:rsidRPr="00787335">
        <w:rPr>
          <w:rFonts w:ascii="Times New Roman" w:hAnsi="Times New Roman" w:cs="Times New Roman" w:hint="eastAsia"/>
          <w:sz w:val="24"/>
          <w:szCs w:val="24"/>
        </w:rPr>
        <w:t>were linked to</w:t>
      </w:r>
      <w:r w:rsidR="00607B46" w:rsidRPr="00787335">
        <w:rPr>
          <w:rFonts w:ascii="Times New Roman" w:hAnsi="Times New Roman" w:cs="Times New Roman"/>
          <w:sz w:val="24"/>
          <w:szCs w:val="24"/>
        </w:rPr>
        <w:t xml:space="preserve"> less exercise (β =.0</w:t>
      </w:r>
      <w:r w:rsidR="002D08D8" w:rsidRPr="00787335">
        <w:rPr>
          <w:rFonts w:ascii="Times New Roman" w:hAnsi="Times New Roman" w:cs="Times New Roman" w:hint="eastAsia"/>
          <w:sz w:val="24"/>
          <w:szCs w:val="24"/>
        </w:rPr>
        <w:t>3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1</w:t>
      </w:r>
      <w:r w:rsidR="00607B46" w:rsidRPr="00787335">
        <w:rPr>
          <w:rFonts w:ascii="Times New Roman" w:hAnsi="Times New Roman" w:cs="Times New Roman"/>
          <w:sz w:val="24"/>
          <w:szCs w:val="24"/>
        </w:rPr>
        <w:t>, p&lt;.001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607B46" w:rsidRPr="00787335">
        <w:rPr>
          <w:rFonts w:ascii="Times New Roman" w:hAnsi="Times New Roman" w:cs="Times New Roman"/>
          <w:sz w:val="24"/>
          <w:szCs w:val="24"/>
        </w:rPr>
        <w:t xml:space="preserve">through internalizing </w:t>
      </w:r>
      <w:r w:rsidR="0002036D" w:rsidRPr="00787335">
        <w:rPr>
          <w:rFonts w:ascii="Times New Roman" w:hAnsi="Times New Roman" w:cs="Times New Roman"/>
          <w:sz w:val="24"/>
          <w:szCs w:val="24"/>
        </w:rPr>
        <w:t>problems</w:t>
      </w:r>
      <w:r w:rsidR="00607B46" w:rsidRPr="00787335">
        <w:rPr>
          <w:rFonts w:ascii="Times New Roman" w:hAnsi="Times New Roman" w:cs="Times New Roman"/>
          <w:sz w:val="24"/>
          <w:szCs w:val="24"/>
        </w:rPr>
        <w:t>.</w:t>
      </w:r>
      <w:r w:rsidR="00A417A8" w:rsidRPr="00787335">
        <w:rPr>
          <w:rFonts w:ascii="Times New Roman" w:hAnsi="Times New Roman" w:cs="Times New Roman" w:hint="eastAsia"/>
          <w:sz w:val="24"/>
          <w:szCs w:val="24"/>
        </w:rPr>
        <w:t xml:space="preserve"> T</w:t>
      </w:r>
      <w:r w:rsidR="00A417A8" w:rsidRPr="00787335">
        <w:rPr>
          <w:rFonts w:ascii="Times New Roman" w:hAnsi="Times New Roman" w:cs="Times New Roman"/>
          <w:sz w:val="24"/>
          <w:szCs w:val="24"/>
        </w:rPr>
        <w:t>hrough externalizing problems</w:t>
      </w:r>
      <w:r w:rsidR="00A417A8" w:rsidRPr="00787335">
        <w:rPr>
          <w:rFonts w:ascii="Times New Roman" w:hAnsi="Times New Roman" w:cs="Times New Roman" w:hint="eastAsia"/>
          <w:sz w:val="24"/>
          <w:szCs w:val="24"/>
        </w:rPr>
        <w:t>, higher</w:t>
      </w:r>
      <w:r w:rsidR="00C27F46" w:rsidRPr="00787335">
        <w:rPr>
          <w:rFonts w:ascii="Times New Roman" w:hAnsi="Times New Roman" w:cs="Times New Roman"/>
          <w:sz w:val="24"/>
          <w:szCs w:val="24"/>
        </w:rPr>
        <w:t xml:space="preserve"> early environmental risk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 xml:space="preserve"> w</w:t>
      </w:r>
      <w:r w:rsidR="00E42A0E" w:rsidRPr="00787335">
        <w:rPr>
          <w:rFonts w:ascii="Times New Roman" w:hAnsi="Times New Roman" w:cs="Times New Roman" w:hint="eastAsia"/>
          <w:sz w:val="24"/>
          <w:szCs w:val="24"/>
        </w:rPr>
        <w:t>as</w:t>
      </w:r>
      <w:r w:rsidR="00C27F4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0489D" w:rsidRPr="00787335">
        <w:rPr>
          <w:rFonts w:ascii="Times New Roman" w:hAnsi="Times New Roman" w:cs="Times New Roman"/>
          <w:sz w:val="24"/>
          <w:szCs w:val="24"/>
        </w:rPr>
        <w:t>significantly</w:t>
      </w:r>
      <w:r w:rsidR="0020489D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>linked to</w:t>
      </w:r>
      <w:r w:rsidR="00BD6FF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67903" w:rsidRPr="00787335">
        <w:rPr>
          <w:rFonts w:ascii="Times New Roman" w:hAnsi="Times New Roman" w:cs="Times New Roman"/>
          <w:sz w:val="24"/>
          <w:szCs w:val="24"/>
        </w:rPr>
        <w:t xml:space="preserve">a 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healthier diet (</w:t>
      </w:r>
      <w:r w:rsidR="00C91482" w:rsidRPr="00787335">
        <w:rPr>
          <w:rFonts w:ascii="Times New Roman" w:hAnsi="Times New Roman" w:cs="Times New Roman"/>
          <w:sz w:val="24"/>
          <w:szCs w:val="24"/>
        </w:rPr>
        <w:t>β =-.0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22</w:t>
      </w:r>
      <w:r w:rsidR="00C91482" w:rsidRPr="00787335">
        <w:rPr>
          <w:rFonts w:ascii="Times New Roman" w:hAnsi="Times New Roman" w:cs="Times New Roman"/>
          <w:sz w:val="24"/>
          <w:szCs w:val="24"/>
        </w:rPr>
        <w:t>, p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=</w:t>
      </w:r>
      <w:r w:rsidR="00C91482" w:rsidRPr="00787335">
        <w:rPr>
          <w:rFonts w:ascii="Times New Roman" w:hAnsi="Times New Roman" w:cs="Times New Roman"/>
          <w:sz w:val="24"/>
          <w:szCs w:val="24"/>
        </w:rPr>
        <w:t>.0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 xml:space="preserve">21), </w:t>
      </w:r>
      <w:r w:rsidR="0020489D" w:rsidRPr="00787335">
        <w:rPr>
          <w:rFonts w:ascii="Times New Roman" w:hAnsi="Times New Roman" w:cs="Times New Roman" w:hint="eastAsia"/>
          <w:sz w:val="24"/>
          <w:szCs w:val="24"/>
        </w:rPr>
        <w:t>more</w:t>
      </w:r>
      <w:r w:rsidR="00C27F46" w:rsidRPr="00787335">
        <w:rPr>
          <w:rFonts w:ascii="Times New Roman" w:hAnsi="Times New Roman" w:cs="Times New Roman"/>
          <w:sz w:val="24"/>
          <w:szCs w:val="24"/>
        </w:rPr>
        <w:t xml:space="preserve"> exercise (β =</w:t>
      </w:r>
      <w:r w:rsidR="00623074" w:rsidRPr="00787335">
        <w:rPr>
          <w:rFonts w:ascii="Times New Roman" w:hAnsi="Times New Roman" w:cs="Times New Roman"/>
          <w:sz w:val="24"/>
          <w:szCs w:val="24"/>
        </w:rPr>
        <w:t>-</w:t>
      </w:r>
      <w:r w:rsidR="00C27F46" w:rsidRPr="00787335">
        <w:rPr>
          <w:rFonts w:ascii="Times New Roman" w:hAnsi="Times New Roman" w:cs="Times New Roman"/>
          <w:sz w:val="24"/>
          <w:szCs w:val="24"/>
        </w:rPr>
        <w:t>.0</w:t>
      </w:r>
      <w:r w:rsidR="000F2A16" w:rsidRPr="00787335">
        <w:rPr>
          <w:rFonts w:ascii="Times New Roman" w:hAnsi="Times New Roman" w:cs="Times New Roman" w:hint="eastAsia"/>
          <w:sz w:val="24"/>
          <w:szCs w:val="24"/>
        </w:rPr>
        <w:t>2</w:t>
      </w:r>
      <w:r w:rsidR="002D08D8" w:rsidRPr="00787335">
        <w:rPr>
          <w:rFonts w:ascii="Times New Roman" w:hAnsi="Times New Roman" w:cs="Times New Roman" w:hint="eastAsia"/>
          <w:sz w:val="24"/>
          <w:szCs w:val="24"/>
        </w:rPr>
        <w:t>2</w:t>
      </w:r>
      <w:r w:rsidR="00C27F46" w:rsidRPr="00787335">
        <w:rPr>
          <w:rFonts w:ascii="Times New Roman" w:hAnsi="Times New Roman" w:cs="Times New Roman"/>
          <w:sz w:val="24"/>
          <w:szCs w:val="24"/>
        </w:rPr>
        <w:t>, p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=</w:t>
      </w:r>
      <w:r w:rsidR="00C27F46" w:rsidRPr="00787335">
        <w:rPr>
          <w:rFonts w:ascii="Times New Roman" w:hAnsi="Times New Roman" w:cs="Times New Roman"/>
          <w:sz w:val="24"/>
          <w:szCs w:val="24"/>
        </w:rPr>
        <w:t>.0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>15</w:t>
      </w:r>
      <w:r w:rsidR="00C27F46" w:rsidRPr="00787335">
        <w:rPr>
          <w:rFonts w:ascii="Times New Roman" w:hAnsi="Times New Roman" w:cs="Times New Roman"/>
          <w:sz w:val="24"/>
          <w:szCs w:val="24"/>
        </w:rPr>
        <w:t>)</w:t>
      </w:r>
      <w:r w:rsidR="00C91482" w:rsidRPr="00787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C27F46" w:rsidRPr="00787335">
        <w:rPr>
          <w:rFonts w:ascii="Times New Roman" w:hAnsi="Times New Roman" w:cs="Times New Roman"/>
          <w:sz w:val="24"/>
          <w:szCs w:val="24"/>
        </w:rPr>
        <w:t>and</w:t>
      </w:r>
      <w:r w:rsidR="0020489D" w:rsidRPr="00787335">
        <w:rPr>
          <w:rFonts w:ascii="Times New Roman" w:hAnsi="Times New Roman" w:cs="Times New Roman" w:hint="eastAsia"/>
          <w:sz w:val="24"/>
          <w:szCs w:val="24"/>
        </w:rPr>
        <w:t xml:space="preserve"> more</w:t>
      </w:r>
      <w:r w:rsidR="00C27F4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D0A21" w:rsidRPr="00787335">
        <w:rPr>
          <w:rFonts w:ascii="Times New Roman" w:hAnsi="Times New Roman" w:cs="Times New Roman"/>
          <w:sz w:val="24"/>
          <w:szCs w:val="24"/>
        </w:rPr>
        <w:t>frequent</w:t>
      </w:r>
      <w:r w:rsidR="002D0A21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7F46" w:rsidRPr="00787335">
        <w:rPr>
          <w:rFonts w:ascii="Times New Roman" w:hAnsi="Times New Roman" w:cs="Times New Roman"/>
          <w:sz w:val="24"/>
          <w:szCs w:val="24"/>
        </w:rPr>
        <w:t>drinking (β =.0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51</w:t>
      </w:r>
      <w:r w:rsidR="00C27F46" w:rsidRPr="00787335">
        <w:rPr>
          <w:rFonts w:ascii="Times New Roman" w:hAnsi="Times New Roman" w:cs="Times New Roman"/>
          <w:sz w:val="24"/>
          <w:szCs w:val="24"/>
        </w:rPr>
        <w:t>, p</w:t>
      </w:r>
      <w:r w:rsidR="008B4030" w:rsidRPr="00787335">
        <w:rPr>
          <w:rFonts w:ascii="Times New Roman" w:hAnsi="Times New Roman" w:cs="Times New Roman"/>
          <w:sz w:val="24"/>
          <w:szCs w:val="24"/>
        </w:rPr>
        <w:t>&lt;.001</w:t>
      </w:r>
      <w:r w:rsidR="00C27F46" w:rsidRPr="00787335">
        <w:rPr>
          <w:rFonts w:ascii="Times New Roman" w:hAnsi="Times New Roman" w:cs="Times New Roman"/>
          <w:sz w:val="24"/>
          <w:szCs w:val="24"/>
        </w:rPr>
        <w:t>)</w:t>
      </w:r>
      <w:r w:rsidR="00255374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0F2A16" w:rsidRPr="00787335">
        <w:rPr>
          <w:rFonts w:ascii="Times New Roman" w:hAnsi="Times New Roman" w:cs="Times New Roman" w:hint="eastAsia"/>
          <w:sz w:val="24"/>
          <w:szCs w:val="24"/>
        </w:rPr>
        <w:t xml:space="preserve">Higher </w:t>
      </w:r>
      <w:r w:rsidR="000F2A16" w:rsidRPr="00787335">
        <w:rPr>
          <w:rFonts w:ascii="Times New Roman" w:hAnsi="Times New Roman" w:cs="Times New Roman"/>
          <w:sz w:val="24"/>
          <w:szCs w:val="24"/>
        </w:rPr>
        <w:t>externalizing problems</w:t>
      </w:r>
      <w:r w:rsidR="00506E9C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A4A99" w:rsidRPr="00787335">
        <w:rPr>
          <w:rFonts w:ascii="Times New Roman" w:hAnsi="Times New Roman" w:cs="Times New Roman"/>
          <w:sz w:val="24"/>
          <w:szCs w:val="24"/>
        </w:rPr>
        <w:t>w</w:t>
      </w:r>
      <w:r w:rsidR="00DE6843" w:rsidRPr="00787335">
        <w:rPr>
          <w:rFonts w:ascii="Times New Roman" w:hAnsi="Times New Roman" w:cs="Times New Roman" w:hint="eastAsia"/>
          <w:sz w:val="24"/>
          <w:szCs w:val="24"/>
        </w:rPr>
        <w:t>ere</w:t>
      </w:r>
      <w:r w:rsidR="009C100A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>associated with</w:t>
      </w:r>
      <w:r w:rsidR="00CC2A19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679EF" w:rsidRPr="00787335">
        <w:rPr>
          <w:rFonts w:ascii="Times New Roman" w:hAnsi="Times New Roman" w:cs="Times New Roman" w:hint="eastAsia"/>
          <w:sz w:val="24"/>
          <w:szCs w:val="24"/>
        </w:rPr>
        <w:t>o</w:t>
      </w:r>
      <w:r w:rsidR="000F2A16" w:rsidRPr="00787335">
        <w:rPr>
          <w:rFonts w:ascii="Times New Roman" w:hAnsi="Times New Roman" w:cs="Times New Roman" w:hint="eastAsia"/>
          <w:sz w:val="24"/>
          <w:szCs w:val="24"/>
        </w:rPr>
        <w:t>besity</w:t>
      </w:r>
      <w:r w:rsidR="003104FF" w:rsidRPr="00787335">
        <w:rPr>
          <w:rFonts w:ascii="Times New Roman" w:hAnsi="Times New Roman" w:cs="Times New Roman"/>
          <w:sz w:val="24"/>
          <w:szCs w:val="24"/>
        </w:rPr>
        <w:t xml:space="preserve"> (β =.02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4</w:t>
      </w:r>
      <w:r w:rsidR="003104FF" w:rsidRPr="00787335">
        <w:rPr>
          <w:rFonts w:ascii="Times New Roman" w:hAnsi="Times New Roman" w:cs="Times New Roman"/>
          <w:sz w:val="24"/>
          <w:szCs w:val="24"/>
        </w:rPr>
        <w:t>, p=.0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34</w:t>
      </w:r>
      <w:r w:rsidR="003104FF" w:rsidRPr="00787335">
        <w:rPr>
          <w:rFonts w:ascii="Times New Roman" w:hAnsi="Times New Roman" w:cs="Times New Roman"/>
          <w:sz w:val="24"/>
          <w:szCs w:val="24"/>
        </w:rPr>
        <w:t>)</w:t>
      </w:r>
      <w:r w:rsidR="00E00A5F" w:rsidRPr="00787335">
        <w:rPr>
          <w:rFonts w:ascii="Times New Roman" w:hAnsi="Times New Roman" w:cs="Times New Roman" w:hint="eastAsia"/>
          <w:sz w:val="24"/>
          <w:szCs w:val="24"/>
        </w:rPr>
        <w:t xml:space="preserve"> via drinking. </w:t>
      </w:r>
      <w:r w:rsidR="00255374" w:rsidRPr="00787335">
        <w:rPr>
          <w:rFonts w:ascii="Times New Roman" w:hAnsi="Times New Roman" w:cs="Times New Roman"/>
          <w:sz w:val="24"/>
          <w:szCs w:val="24"/>
        </w:rPr>
        <w:t>The detailed indirect effect</w:t>
      </w:r>
      <w:r w:rsidR="00DE6843" w:rsidRPr="00787335">
        <w:rPr>
          <w:rFonts w:ascii="Times New Roman" w:hAnsi="Times New Roman" w:cs="Times New Roman" w:hint="eastAsia"/>
          <w:sz w:val="24"/>
          <w:szCs w:val="24"/>
        </w:rPr>
        <w:t>s</w:t>
      </w:r>
      <w:r w:rsidR="00255374" w:rsidRPr="00787335">
        <w:rPr>
          <w:rFonts w:ascii="Times New Roman" w:hAnsi="Times New Roman" w:cs="Times New Roman"/>
          <w:sz w:val="24"/>
          <w:szCs w:val="24"/>
        </w:rPr>
        <w:t xml:space="preserve"> can be found in</w:t>
      </w:r>
      <w:r w:rsidR="00F11ECB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34FE6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F11ECB" w:rsidRPr="00787335">
        <w:rPr>
          <w:rFonts w:ascii="Times New Roman" w:hAnsi="Times New Roman" w:cs="Times New Roman" w:hint="eastAsia"/>
          <w:sz w:val="24"/>
          <w:szCs w:val="24"/>
        </w:rPr>
        <w:t>online</w:t>
      </w:r>
      <w:r w:rsidR="0025537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41AAF" w:rsidRPr="00787335">
        <w:rPr>
          <w:rFonts w:ascii="Times New Roman" w:hAnsi="Times New Roman" w:cs="Times New Roman"/>
          <w:sz w:val="24"/>
          <w:szCs w:val="24"/>
        </w:rPr>
        <w:t>supplemental</w:t>
      </w:r>
      <w:r w:rsidR="00241AAF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11ECB" w:rsidRPr="00787335">
        <w:rPr>
          <w:rFonts w:ascii="Times New Roman" w:hAnsi="Times New Roman" w:cs="Times New Roman" w:hint="eastAsia"/>
          <w:sz w:val="24"/>
          <w:szCs w:val="24"/>
        </w:rPr>
        <w:t>t</w:t>
      </w:r>
      <w:r w:rsidR="00255374" w:rsidRPr="00787335">
        <w:rPr>
          <w:rFonts w:ascii="Times New Roman" w:hAnsi="Times New Roman" w:cs="Times New Roman"/>
          <w:sz w:val="24"/>
          <w:szCs w:val="24"/>
        </w:rPr>
        <w:t>able S</w:t>
      </w:r>
      <w:r w:rsidR="00352A8B" w:rsidRPr="00787335">
        <w:rPr>
          <w:rFonts w:ascii="Times New Roman" w:hAnsi="Times New Roman" w:cs="Times New Roman" w:hint="eastAsia"/>
          <w:sz w:val="24"/>
          <w:szCs w:val="24"/>
        </w:rPr>
        <w:t>5</w:t>
      </w:r>
      <w:r w:rsidR="00255374" w:rsidRPr="00787335">
        <w:rPr>
          <w:rFonts w:ascii="Times New Roman" w:hAnsi="Times New Roman" w:cs="Times New Roman"/>
          <w:sz w:val="24"/>
          <w:szCs w:val="24"/>
        </w:rPr>
        <w:t>.</w:t>
      </w:r>
    </w:p>
    <w:p w14:paraId="483B7D87" w14:textId="77777777" w:rsidR="00AD01CD" w:rsidRPr="005C163E" w:rsidRDefault="008070AB" w:rsidP="008070A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C163E">
        <w:rPr>
          <w:rFonts w:ascii="Times New Roman" w:hAnsi="Times New Roman" w:cs="Times New Roman"/>
          <w:b/>
          <w:bCs/>
          <w:sz w:val="24"/>
          <w:szCs w:val="24"/>
        </w:rPr>
        <w:t xml:space="preserve">Domain-specific analyses </w:t>
      </w:r>
      <w:r w:rsidRPr="005C163E">
        <w:rPr>
          <w:rFonts w:ascii="Times New Roman" w:hAnsi="Times New Roman" w:cs="Times New Roman"/>
          <w:b/>
          <w:bCs/>
          <w:sz w:val="24"/>
          <w:szCs w:val="24"/>
        </w:rPr>
        <w:tab/>
      </w:r>
      <w:bookmarkStart w:id="8" w:name="_Hlk221371513"/>
      <w:bookmarkStart w:id="9" w:name="_Hlk221370882"/>
    </w:p>
    <w:p w14:paraId="0613122E" w14:textId="35B46CB3" w:rsidR="008070AB" w:rsidRPr="00B71470" w:rsidRDefault="008070AB" w:rsidP="00AD01CD">
      <w:pPr>
        <w:spacing w:line="36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  <w:r w:rsidRPr="005C163E">
        <w:rPr>
          <w:rFonts w:ascii="Times New Roman" w:hAnsi="Times New Roman" w:cs="Times New Roman"/>
          <w:sz w:val="24"/>
          <w:szCs w:val="24"/>
        </w:rPr>
        <w:t xml:space="preserve">Domain-specific analyses </w:t>
      </w:r>
      <w:bookmarkEnd w:id="8"/>
      <w:r w:rsidRPr="005C163E">
        <w:rPr>
          <w:rFonts w:ascii="Times New Roman" w:hAnsi="Times New Roman" w:cs="Times New Roman"/>
          <w:sz w:val="24"/>
          <w:szCs w:val="24"/>
        </w:rPr>
        <w:t xml:space="preserve">(online </w:t>
      </w:r>
      <w:r w:rsidR="00896A45" w:rsidRPr="005C163E">
        <w:rPr>
          <w:rFonts w:ascii="Times New Roman" w:hAnsi="Times New Roman" w:cs="Times New Roman" w:hint="eastAsia"/>
          <w:sz w:val="24"/>
          <w:szCs w:val="24"/>
        </w:rPr>
        <w:t>s</w:t>
      </w:r>
      <w:r w:rsidR="00896A45" w:rsidRPr="005C163E">
        <w:rPr>
          <w:rFonts w:ascii="Times New Roman" w:hAnsi="Times New Roman" w:cs="Times New Roman"/>
          <w:sz w:val="24"/>
          <w:szCs w:val="24"/>
        </w:rPr>
        <w:t xml:space="preserve">upplementary </w:t>
      </w:r>
      <w:r w:rsidR="00896A45" w:rsidRPr="005C163E">
        <w:rPr>
          <w:rFonts w:ascii="Times New Roman" w:hAnsi="Times New Roman" w:cs="Times New Roman" w:hint="eastAsia"/>
          <w:sz w:val="24"/>
          <w:szCs w:val="24"/>
        </w:rPr>
        <w:t>t</w:t>
      </w:r>
      <w:r w:rsidR="00896A45" w:rsidRPr="005C163E">
        <w:rPr>
          <w:rFonts w:ascii="Times New Roman" w:hAnsi="Times New Roman" w:cs="Times New Roman"/>
          <w:sz w:val="24"/>
          <w:szCs w:val="24"/>
        </w:rPr>
        <w:t>able</w:t>
      </w:r>
      <w:r w:rsidR="00896A45" w:rsidRPr="005C163E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Pr="005C163E">
        <w:rPr>
          <w:rFonts w:ascii="Times New Roman" w:hAnsi="Times New Roman" w:cs="Times New Roman"/>
          <w:sz w:val="24"/>
          <w:szCs w:val="24"/>
        </w:rPr>
        <w:t>S</w:t>
      </w:r>
      <w:r w:rsidRPr="005C163E">
        <w:rPr>
          <w:rFonts w:ascii="Times New Roman" w:hAnsi="Times New Roman" w:cs="Times New Roman" w:hint="eastAsia"/>
          <w:sz w:val="24"/>
          <w:szCs w:val="24"/>
        </w:rPr>
        <w:t>7</w:t>
      </w:r>
      <w:r w:rsidR="00A04924" w:rsidRPr="005C163E">
        <w:rPr>
          <w:rFonts w:ascii="Times New Roman" w:hAnsi="Times New Roman" w:cs="Times New Roman"/>
          <w:sz w:val="24"/>
          <w:szCs w:val="24"/>
        </w:rPr>
        <w:t xml:space="preserve"> </w:t>
      </w:r>
      <w:r w:rsidRPr="005C163E">
        <w:rPr>
          <w:rFonts w:ascii="Times New Roman" w:hAnsi="Times New Roman" w:cs="Times New Roman" w:hint="eastAsia"/>
          <w:sz w:val="24"/>
          <w:szCs w:val="24"/>
        </w:rPr>
        <w:t>&amp;</w:t>
      </w:r>
      <w:r w:rsidR="00A04924" w:rsidRPr="005C163E">
        <w:rPr>
          <w:rFonts w:ascii="Times New Roman" w:hAnsi="Times New Roman" w:cs="Times New Roman"/>
          <w:sz w:val="24"/>
          <w:szCs w:val="24"/>
        </w:rPr>
        <w:t xml:space="preserve"> </w:t>
      </w:r>
      <w:r w:rsidRPr="005C163E">
        <w:rPr>
          <w:rFonts w:ascii="Times New Roman" w:hAnsi="Times New Roman" w:cs="Times New Roman" w:hint="eastAsia"/>
          <w:sz w:val="24"/>
          <w:szCs w:val="24"/>
        </w:rPr>
        <w:t>S8</w:t>
      </w:r>
      <w:r w:rsidRPr="005C163E">
        <w:rPr>
          <w:rFonts w:ascii="Times New Roman" w:hAnsi="Times New Roman" w:cs="Times New Roman"/>
          <w:sz w:val="24"/>
          <w:szCs w:val="24"/>
        </w:rPr>
        <w:t xml:space="preserve">) indicated that 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the main </w:t>
      </w:r>
      <w:r w:rsidRPr="005C163E">
        <w:rPr>
          <w:rFonts w:ascii="Times New Roman" w:hAnsi="Times New Roman" w:cs="Times New Roman"/>
          <w:sz w:val="24"/>
          <w:szCs w:val="24"/>
        </w:rPr>
        <w:t>indirect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C163E">
        <w:rPr>
          <w:rFonts w:ascii="Times New Roman" w:hAnsi="Times New Roman" w:cs="Times New Roman"/>
          <w:sz w:val="24"/>
          <w:szCs w:val="24"/>
        </w:rPr>
        <w:t>effect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Pr="005C163E">
        <w:rPr>
          <w:rFonts w:ascii="Times New Roman" w:hAnsi="Times New Roman" w:cs="Times New Roman"/>
          <w:sz w:val="24"/>
          <w:szCs w:val="24"/>
        </w:rPr>
        <w:t>early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C163E">
        <w:rPr>
          <w:rFonts w:ascii="Times New Roman" w:hAnsi="Times New Roman" w:cs="Times New Roman"/>
          <w:sz w:val="24"/>
          <w:szCs w:val="24"/>
        </w:rPr>
        <w:t>environmental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 risk on obesity via </w:t>
      </w:r>
      <w:r w:rsidR="00D7511D" w:rsidRPr="005C163E">
        <w:rPr>
          <w:rFonts w:ascii="Times New Roman" w:hAnsi="Times New Roman" w:cs="Times New Roman"/>
          <w:sz w:val="24"/>
          <w:szCs w:val="24"/>
        </w:rPr>
        <w:t>externalizing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 problems</w:t>
      </w:r>
      <w:r w:rsidRPr="005C163E">
        <w:rPr>
          <w:rFonts w:ascii="Times New Roman" w:hAnsi="Times New Roman" w:cs="Times New Roman"/>
          <w:sz w:val="24"/>
          <w:szCs w:val="24"/>
        </w:rPr>
        <w:t xml:space="preserve"> and </w:t>
      </w:r>
      <w:r w:rsidR="00D7511D" w:rsidRPr="005C163E">
        <w:rPr>
          <w:rFonts w:ascii="Times New Roman" w:hAnsi="Times New Roman" w:cs="Times New Roman"/>
          <w:sz w:val="24"/>
          <w:szCs w:val="24"/>
        </w:rPr>
        <w:t>increased</w:t>
      </w:r>
      <w:r w:rsidRPr="005C163E">
        <w:rPr>
          <w:rFonts w:ascii="Times New Roman" w:hAnsi="Times New Roman" w:cs="Times New Roman"/>
          <w:sz w:val="24"/>
          <w:szCs w:val="24"/>
        </w:rPr>
        <w:t xml:space="preserve"> </w:t>
      </w:r>
      <w:r w:rsidR="00D7511D" w:rsidRPr="005C163E">
        <w:rPr>
          <w:rFonts w:ascii="Times New Roman" w:hAnsi="Times New Roman" w:cs="Times New Roman"/>
          <w:sz w:val="24"/>
          <w:szCs w:val="24"/>
        </w:rPr>
        <w:t>drinking</w:t>
      </w:r>
      <w:r w:rsidRPr="005C163E">
        <w:rPr>
          <w:rFonts w:ascii="Times New Roman" w:hAnsi="Times New Roman" w:cs="Times New Roman"/>
          <w:sz w:val="24"/>
          <w:szCs w:val="24"/>
        </w:rPr>
        <w:t xml:space="preserve"> was driven by four out of five indicators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5C163E">
        <w:rPr>
          <w:rFonts w:ascii="Times New Roman" w:hAnsi="Times New Roman" w:cs="Times New Roman"/>
          <w:sz w:val="24"/>
          <w:szCs w:val="24"/>
        </w:rPr>
        <w:t xml:space="preserve">including prenatal risk (β =.003, </w:t>
      </w:r>
      <w:r w:rsidRPr="005C163E">
        <w:rPr>
          <w:rFonts w:ascii="Times New Roman" w:hAnsi="Times New Roman" w:cs="Times New Roman"/>
          <w:sz w:val="24"/>
          <w:szCs w:val="24"/>
        </w:rPr>
        <w:lastRenderedPageBreak/>
        <w:t>p=.049), neonatal risk (β =.002, p=.040), SES (β =.004, p=.022), and maternal mental health (β =.003, p=.036), but not harsh parenting (β =</w:t>
      </w:r>
      <w:r w:rsidRPr="005C163E">
        <w:rPr>
          <w:rFonts w:ascii="Times New Roman" w:hAnsi="Times New Roman" w:cs="Times New Roman" w:hint="eastAsia"/>
          <w:sz w:val="24"/>
          <w:szCs w:val="24"/>
        </w:rPr>
        <w:t>.004</w:t>
      </w:r>
      <w:r w:rsidRPr="005C163E">
        <w:rPr>
          <w:rFonts w:ascii="Times New Roman" w:hAnsi="Times New Roman" w:cs="Times New Roman"/>
          <w:sz w:val="24"/>
          <w:szCs w:val="24"/>
        </w:rPr>
        <w:t>, p=.</w:t>
      </w:r>
      <w:r w:rsidRPr="005C163E">
        <w:rPr>
          <w:rFonts w:ascii="Times New Roman" w:hAnsi="Times New Roman" w:cs="Times New Roman" w:hint="eastAsia"/>
          <w:sz w:val="24"/>
          <w:szCs w:val="24"/>
        </w:rPr>
        <w:t>057</w:t>
      </w:r>
      <w:r w:rsidRPr="005C163E">
        <w:rPr>
          <w:rFonts w:ascii="Times New Roman" w:hAnsi="Times New Roman" w:cs="Times New Roman"/>
          <w:sz w:val="24"/>
          <w:szCs w:val="24"/>
        </w:rPr>
        <w:t>).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C163E">
        <w:rPr>
          <w:rFonts w:ascii="Times New Roman" w:hAnsi="Times New Roman" w:cs="Times New Roman"/>
          <w:sz w:val="24"/>
          <w:szCs w:val="24"/>
        </w:rPr>
        <w:t xml:space="preserve">Interestingly, the domain-specific analyses revealed an additional significant indirect 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effect of individual risk domains </w:t>
      </w:r>
      <w:r w:rsidRPr="005C163E">
        <w:rPr>
          <w:rFonts w:ascii="Times New Roman" w:hAnsi="Times New Roman" w:cs="Times New Roman"/>
          <w:sz w:val="24"/>
          <w:szCs w:val="24"/>
        </w:rPr>
        <w:t>on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 obesity through </w:t>
      </w:r>
      <w:r w:rsidR="00D7511D" w:rsidRPr="005C163E">
        <w:rPr>
          <w:rFonts w:ascii="Times New Roman" w:hAnsi="Times New Roman" w:cs="Times New Roman"/>
          <w:sz w:val="24"/>
          <w:szCs w:val="24"/>
        </w:rPr>
        <w:t>psychopathology (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internalizing </w:t>
      </w:r>
      <w:r w:rsidR="00D7511D" w:rsidRPr="005C163E">
        <w:rPr>
          <w:rFonts w:ascii="Times New Roman" w:hAnsi="Times New Roman" w:cs="Times New Roman"/>
          <w:sz w:val="24"/>
          <w:szCs w:val="24"/>
        </w:rPr>
        <w:t xml:space="preserve">and externalizing </w:t>
      </w:r>
      <w:r w:rsidRPr="005C163E">
        <w:rPr>
          <w:rFonts w:ascii="Times New Roman" w:hAnsi="Times New Roman" w:cs="Times New Roman" w:hint="eastAsia"/>
          <w:sz w:val="24"/>
          <w:szCs w:val="24"/>
        </w:rPr>
        <w:t>problems</w:t>
      </w:r>
      <w:r w:rsidR="00D7511D" w:rsidRPr="005C163E">
        <w:rPr>
          <w:rFonts w:ascii="Times New Roman" w:hAnsi="Times New Roman" w:cs="Times New Roman"/>
          <w:sz w:val="24"/>
          <w:szCs w:val="24"/>
        </w:rPr>
        <w:t xml:space="preserve">) </w:t>
      </w:r>
      <w:r w:rsidR="00D7511D" w:rsidRPr="005C163E">
        <w:rPr>
          <w:rFonts w:ascii="Times New Roman" w:hAnsi="Times New Roman" w:cs="Times New Roman" w:hint="eastAsia"/>
          <w:sz w:val="24"/>
          <w:szCs w:val="24"/>
        </w:rPr>
        <w:t xml:space="preserve">and less </w:t>
      </w:r>
      <w:r w:rsidR="00D7511D" w:rsidRPr="005C163E">
        <w:rPr>
          <w:rFonts w:ascii="Times New Roman" w:hAnsi="Times New Roman" w:cs="Times New Roman"/>
          <w:sz w:val="24"/>
          <w:szCs w:val="24"/>
        </w:rPr>
        <w:t>exercise. This was significant for five and four risk factors, respectively;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C163E">
        <w:rPr>
          <w:rFonts w:ascii="Times New Roman" w:hAnsi="Times New Roman" w:cs="Times New Roman"/>
          <w:sz w:val="24"/>
          <w:szCs w:val="24"/>
        </w:rPr>
        <w:t>prenatal risks (</w:t>
      </w:r>
      <w:r w:rsidR="00D7511D" w:rsidRPr="005C163E">
        <w:rPr>
          <w:rFonts w:ascii="Times New Roman" w:hAnsi="Times New Roman" w:cs="Times New Roman"/>
          <w:sz w:val="24"/>
          <w:szCs w:val="24"/>
        </w:rPr>
        <w:t xml:space="preserve">internalizing: </w:t>
      </w:r>
      <w:r w:rsidRPr="005C163E">
        <w:rPr>
          <w:rFonts w:ascii="Times New Roman" w:hAnsi="Times New Roman" w:cs="Times New Roman"/>
          <w:sz w:val="24"/>
          <w:szCs w:val="24"/>
        </w:rPr>
        <w:t xml:space="preserve">β = 0.001, p </w:t>
      </w:r>
      <w:r w:rsidRPr="005C163E">
        <w:rPr>
          <w:rFonts w:ascii="Times New Roman" w:hAnsi="Times New Roman" w:cs="Times New Roman" w:hint="eastAsia"/>
          <w:sz w:val="24"/>
          <w:szCs w:val="24"/>
        </w:rPr>
        <w:t>=</w:t>
      </w:r>
      <w:r w:rsidRPr="005C163E">
        <w:rPr>
          <w:rFonts w:ascii="Times New Roman" w:hAnsi="Times New Roman" w:cs="Times New Roman"/>
          <w:sz w:val="24"/>
          <w:szCs w:val="24"/>
        </w:rPr>
        <w:t xml:space="preserve"> .</w:t>
      </w:r>
      <w:r w:rsidRPr="005C163E">
        <w:rPr>
          <w:rFonts w:ascii="Times New Roman" w:hAnsi="Times New Roman" w:cs="Times New Roman" w:hint="eastAsia"/>
          <w:sz w:val="24"/>
          <w:szCs w:val="24"/>
        </w:rPr>
        <w:t>0</w:t>
      </w:r>
      <w:r w:rsidRPr="005C163E">
        <w:rPr>
          <w:rFonts w:ascii="Times New Roman" w:hAnsi="Times New Roman" w:cs="Times New Roman"/>
          <w:sz w:val="24"/>
          <w:szCs w:val="24"/>
        </w:rPr>
        <w:t>01</w:t>
      </w:r>
      <w:r w:rsidR="00D7511D" w:rsidRPr="005C163E">
        <w:rPr>
          <w:rFonts w:ascii="Times New Roman" w:hAnsi="Times New Roman" w:cs="Times New Roman"/>
          <w:sz w:val="24"/>
          <w:szCs w:val="24"/>
        </w:rPr>
        <w:t>; externalizing</w:t>
      </w:r>
      <w:r w:rsidR="00B42498" w:rsidRPr="005C163E">
        <w:rPr>
          <w:rFonts w:ascii="Times New Roman" w:hAnsi="Times New Roman" w:cs="Times New Roman"/>
          <w:sz w:val="24"/>
          <w:szCs w:val="24"/>
        </w:rPr>
        <w:t xml:space="preserve">: β = 0.001, p </w:t>
      </w:r>
      <w:r w:rsidR="00B42498" w:rsidRPr="005C163E">
        <w:rPr>
          <w:rFonts w:ascii="Times New Roman" w:hAnsi="Times New Roman" w:cs="Times New Roman" w:hint="eastAsia"/>
          <w:sz w:val="24"/>
          <w:szCs w:val="24"/>
        </w:rPr>
        <w:t>=</w:t>
      </w:r>
      <w:r w:rsidR="00B42498" w:rsidRPr="005C163E">
        <w:rPr>
          <w:rFonts w:ascii="Times New Roman" w:hAnsi="Times New Roman" w:cs="Times New Roman"/>
          <w:sz w:val="24"/>
          <w:szCs w:val="24"/>
        </w:rPr>
        <w:t xml:space="preserve"> .</w:t>
      </w:r>
      <w:r w:rsidR="00342B80" w:rsidRPr="005C163E">
        <w:rPr>
          <w:rFonts w:ascii="Times New Roman" w:hAnsi="Times New Roman" w:cs="Times New Roman" w:hint="eastAsia"/>
          <w:sz w:val="24"/>
          <w:szCs w:val="24"/>
        </w:rPr>
        <w:t>005</w:t>
      </w:r>
      <w:r w:rsidRPr="005C163E">
        <w:rPr>
          <w:rFonts w:ascii="Times New Roman" w:hAnsi="Times New Roman" w:cs="Times New Roman"/>
          <w:sz w:val="24"/>
          <w:szCs w:val="24"/>
        </w:rPr>
        <w:t>), neonatal risks (</w:t>
      </w:r>
      <w:r w:rsidR="00D7511D" w:rsidRPr="005C163E">
        <w:rPr>
          <w:rFonts w:ascii="Times New Roman" w:hAnsi="Times New Roman" w:cs="Times New Roman"/>
          <w:sz w:val="24"/>
          <w:szCs w:val="24"/>
        </w:rPr>
        <w:t xml:space="preserve">internalizing: </w:t>
      </w:r>
      <w:r w:rsidRPr="005C163E">
        <w:rPr>
          <w:rFonts w:ascii="Times New Roman" w:hAnsi="Times New Roman" w:cs="Times New Roman"/>
          <w:sz w:val="24"/>
          <w:szCs w:val="24"/>
        </w:rPr>
        <w:t>β = 0.00</w:t>
      </w:r>
      <w:r w:rsidRPr="005C163E">
        <w:rPr>
          <w:rFonts w:ascii="Times New Roman" w:hAnsi="Times New Roman" w:cs="Times New Roman" w:hint="eastAsia"/>
          <w:sz w:val="24"/>
          <w:szCs w:val="24"/>
        </w:rPr>
        <w:t>2</w:t>
      </w:r>
      <w:r w:rsidRPr="005C163E">
        <w:rPr>
          <w:rFonts w:ascii="Times New Roman" w:hAnsi="Times New Roman" w:cs="Times New Roman"/>
          <w:sz w:val="24"/>
          <w:szCs w:val="24"/>
        </w:rPr>
        <w:t>, p &lt; .0</w:t>
      </w:r>
      <w:r w:rsidRPr="005C163E">
        <w:rPr>
          <w:rFonts w:ascii="Times New Roman" w:hAnsi="Times New Roman" w:cs="Times New Roman" w:hint="eastAsia"/>
          <w:sz w:val="24"/>
          <w:szCs w:val="24"/>
        </w:rPr>
        <w:t>0</w:t>
      </w:r>
      <w:r w:rsidRPr="005C163E">
        <w:rPr>
          <w:rFonts w:ascii="Times New Roman" w:hAnsi="Times New Roman" w:cs="Times New Roman"/>
          <w:sz w:val="24"/>
          <w:szCs w:val="24"/>
        </w:rPr>
        <w:t>1</w:t>
      </w:r>
      <w:r w:rsidR="00D7511D" w:rsidRPr="005C163E">
        <w:rPr>
          <w:rFonts w:ascii="Times New Roman" w:hAnsi="Times New Roman" w:cs="Times New Roman"/>
          <w:sz w:val="24"/>
          <w:szCs w:val="24"/>
        </w:rPr>
        <w:t>; externalizing:</w:t>
      </w:r>
      <w:r w:rsidR="00C61A74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1A74" w:rsidRPr="005C163E">
        <w:rPr>
          <w:rFonts w:ascii="Times New Roman" w:hAnsi="Times New Roman" w:cs="Times New Roman"/>
          <w:sz w:val="24"/>
          <w:szCs w:val="24"/>
        </w:rPr>
        <w:t>β = 0.00</w:t>
      </w:r>
      <w:r w:rsidR="00E95F83" w:rsidRPr="005C163E">
        <w:rPr>
          <w:rFonts w:ascii="Times New Roman" w:hAnsi="Times New Roman" w:cs="Times New Roman" w:hint="eastAsia"/>
          <w:sz w:val="24"/>
          <w:szCs w:val="24"/>
        </w:rPr>
        <w:t>1</w:t>
      </w:r>
      <w:r w:rsidR="00C61A74" w:rsidRPr="005C163E">
        <w:rPr>
          <w:rFonts w:ascii="Times New Roman" w:hAnsi="Times New Roman" w:cs="Times New Roman"/>
          <w:sz w:val="24"/>
          <w:szCs w:val="24"/>
        </w:rPr>
        <w:t xml:space="preserve">, p </w:t>
      </w:r>
      <w:r w:rsidR="00C61A74" w:rsidRPr="005C163E">
        <w:rPr>
          <w:rFonts w:ascii="Times New Roman" w:hAnsi="Times New Roman" w:cs="Times New Roman" w:hint="eastAsia"/>
          <w:sz w:val="24"/>
          <w:szCs w:val="24"/>
        </w:rPr>
        <w:t>=</w:t>
      </w:r>
      <w:r w:rsidR="00C61A74" w:rsidRPr="005C163E">
        <w:rPr>
          <w:rFonts w:ascii="Times New Roman" w:hAnsi="Times New Roman" w:cs="Times New Roman"/>
          <w:sz w:val="24"/>
          <w:szCs w:val="24"/>
        </w:rPr>
        <w:t xml:space="preserve"> .0</w:t>
      </w:r>
      <w:r w:rsidR="00F95459" w:rsidRPr="005C163E">
        <w:rPr>
          <w:rFonts w:ascii="Times New Roman" w:hAnsi="Times New Roman" w:cs="Times New Roman" w:hint="eastAsia"/>
          <w:sz w:val="24"/>
          <w:szCs w:val="24"/>
        </w:rPr>
        <w:t>02</w:t>
      </w:r>
      <w:r w:rsidRPr="005C163E">
        <w:rPr>
          <w:rFonts w:ascii="Times New Roman" w:hAnsi="Times New Roman" w:cs="Times New Roman"/>
          <w:sz w:val="24"/>
          <w:szCs w:val="24"/>
        </w:rPr>
        <w:t xml:space="preserve">), 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SES </w:t>
      </w:r>
      <w:r w:rsidRPr="005C163E">
        <w:rPr>
          <w:rFonts w:ascii="Times New Roman" w:hAnsi="Times New Roman" w:cs="Times New Roman"/>
          <w:sz w:val="24"/>
          <w:szCs w:val="24"/>
        </w:rPr>
        <w:t>(</w:t>
      </w:r>
      <w:r w:rsidR="00D7511D" w:rsidRPr="005C163E">
        <w:rPr>
          <w:rFonts w:ascii="Times New Roman" w:hAnsi="Times New Roman" w:cs="Times New Roman"/>
          <w:sz w:val="24"/>
          <w:szCs w:val="24"/>
        </w:rPr>
        <w:t xml:space="preserve">internalizing: </w:t>
      </w:r>
      <w:r w:rsidRPr="005C163E">
        <w:rPr>
          <w:rFonts w:ascii="Times New Roman" w:hAnsi="Times New Roman" w:cs="Times New Roman"/>
          <w:sz w:val="24"/>
          <w:szCs w:val="24"/>
        </w:rPr>
        <w:t>β = 0.00</w:t>
      </w:r>
      <w:r w:rsidRPr="005C163E">
        <w:rPr>
          <w:rFonts w:ascii="Times New Roman" w:hAnsi="Times New Roman" w:cs="Times New Roman" w:hint="eastAsia"/>
          <w:sz w:val="24"/>
          <w:szCs w:val="24"/>
        </w:rPr>
        <w:t>2</w:t>
      </w:r>
      <w:r w:rsidRPr="005C163E">
        <w:rPr>
          <w:rFonts w:ascii="Times New Roman" w:hAnsi="Times New Roman" w:cs="Times New Roman"/>
          <w:sz w:val="24"/>
          <w:szCs w:val="24"/>
        </w:rPr>
        <w:t>, p &lt; .</w:t>
      </w:r>
      <w:r w:rsidRPr="005C163E">
        <w:rPr>
          <w:rFonts w:ascii="Times New Roman" w:hAnsi="Times New Roman" w:cs="Times New Roman" w:hint="eastAsia"/>
          <w:sz w:val="24"/>
          <w:szCs w:val="24"/>
        </w:rPr>
        <w:t>0</w:t>
      </w:r>
      <w:r w:rsidRPr="005C163E">
        <w:rPr>
          <w:rFonts w:ascii="Times New Roman" w:hAnsi="Times New Roman" w:cs="Times New Roman"/>
          <w:sz w:val="24"/>
          <w:szCs w:val="24"/>
        </w:rPr>
        <w:t>01</w:t>
      </w:r>
      <w:r w:rsidR="00D7511D" w:rsidRPr="005C163E">
        <w:rPr>
          <w:rFonts w:ascii="Times New Roman" w:hAnsi="Times New Roman" w:cs="Times New Roman"/>
          <w:sz w:val="24"/>
          <w:szCs w:val="24"/>
        </w:rPr>
        <w:t>; externalizing:</w:t>
      </w:r>
      <w:r w:rsidR="0045344C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5344C" w:rsidRPr="005C163E">
        <w:rPr>
          <w:rFonts w:ascii="Times New Roman" w:hAnsi="Times New Roman" w:cs="Times New Roman"/>
          <w:sz w:val="24"/>
          <w:szCs w:val="24"/>
        </w:rPr>
        <w:t>β = 0.00</w:t>
      </w:r>
      <w:r w:rsidR="0055789B" w:rsidRPr="005C163E">
        <w:rPr>
          <w:rFonts w:ascii="Times New Roman" w:hAnsi="Times New Roman" w:cs="Times New Roman" w:hint="eastAsia"/>
          <w:sz w:val="24"/>
          <w:szCs w:val="24"/>
        </w:rPr>
        <w:t>1</w:t>
      </w:r>
      <w:r w:rsidR="0045344C" w:rsidRPr="005C163E">
        <w:rPr>
          <w:rFonts w:ascii="Times New Roman" w:hAnsi="Times New Roman" w:cs="Times New Roman"/>
          <w:sz w:val="24"/>
          <w:szCs w:val="24"/>
        </w:rPr>
        <w:t xml:space="preserve">, p </w:t>
      </w:r>
      <w:r w:rsidR="0045344C" w:rsidRPr="005C163E">
        <w:rPr>
          <w:rFonts w:ascii="Times New Roman" w:hAnsi="Times New Roman" w:cs="Times New Roman" w:hint="eastAsia"/>
          <w:sz w:val="24"/>
          <w:szCs w:val="24"/>
        </w:rPr>
        <w:t>=</w:t>
      </w:r>
      <w:r w:rsidR="0045344C" w:rsidRPr="005C163E">
        <w:rPr>
          <w:rFonts w:ascii="Times New Roman" w:hAnsi="Times New Roman" w:cs="Times New Roman"/>
          <w:sz w:val="24"/>
          <w:szCs w:val="24"/>
        </w:rPr>
        <w:t xml:space="preserve"> .0</w:t>
      </w:r>
      <w:r w:rsidR="0045344C" w:rsidRPr="005C163E">
        <w:rPr>
          <w:rFonts w:ascii="Times New Roman" w:hAnsi="Times New Roman" w:cs="Times New Roman" w:hint="eastAsia"/>
          <w:sz w:val="24"/>
          <w:szCs w:val="24"/>
        </w:rPr>
        <w:t>56</w:t>
      </w:r>
      <w:r w:rsidRPr="005C163E">
        <w:rPr>
          <w:rFonts w:ascii="Times New Roman" w:hAnsi="Times New Roman" w:cs="Times New Roman"/>
          <w:sz w:val="24"/>
          <w:szCs w:val="24"/>
        </w:rPr>
        <w:t>)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5C163E">
        <w:rPr>
          <w:rFonts w:ascii="Times New Roman" w:hAnsi="Times New Roman" w:cs="Times New Roman"/>
          <w:sz w:val="24"/>
          <w:szCs w:val="24"/>
        </w:rPr>
        <w:t>maternal mental health (</w:t>
      </w:r>
      <w:r w:rsidR="00D7511D" w:rsidRPr="005C163E">
        <w:rPr>
          <w:rFonts w:ascii="Times New Roman" w:hAnsi="Times New Roman" w:cs="Times New Roman"/>
          <w:sz w:val="24"/>
          <w:szCs w:val="24"/>
        </w:rPr>
        <w:t xml:space="preserve">internalizing: </w:t>
      </w:r>
      <w:r w:rsidRPr="005C163E">
        <w:rPr>
          <w:rFonts w:ascii="Times New Roman" w:hAnsi="Times New Roman" w:cs="Times New Roman"/>
          <w:sz w:val="24"/>
          <w:szCs w:val="24"/>
        </w:rPr>
        <w:t>β = 0.00</w:t>
      </w:r>
      <w:r w:rsidRPr="005C163E">
        <w:rPr>
          <w:rFonts w:ascii="Times New Roman" w:hAnsi="Times New Roman" w:cs="Times New Roman" w:hint="eastAsia"/>
          <w:sz w:val="24"/>
          <w:szCs w:val="24"/>
        </w:rPr>
        <w:t>3</w:t>
      </w:r>
      <w:r w:rsidRPr="005C163E">
        <w:rPr>
          <w:rFonts w:ascii="Times New Roman" w:hAnsi="Times New Roman" w:cs="Times New Roman"/>
          <w:sz w:val="24"/>
          <w:szCs w:val="24"/>
        </w:rPr>
        <w:t>, p &lt; .</w:t>
      </w:r>
      <w:r w:rsidRPr="005C163E">
        <w:rPr>
          <w:rFonts w:ascii="Times New Roman" w:hAnsi="Times New Roman" w:cs="Times New Roman" w:hint="eastAsia"/>
          <w:sz w:val="24"/>
          <w:szCs w:val="24"/>
        </w:rPr>
        <w:t>0</w:t>
      </w:r>
      <w:r w:rsidRPr="005C163E">
        <w:rPr>
          <w:rFonts w:ascii="Times New Roman" w:hAnsi="Times New Roman" w:cs="Times New Roman"/>
          <w:sz w:val="24"/>
          <w:szCs w:val="24"/>
        </w:rPr>
        <w:t>01</w:t>
      </w:r>
      <w:r w:rsidR="00D7511D" w:rsidRPr="005C163E">
        <w:rPr>
          <w:rFonts w:ascii="Times New Roman" w:hAnsi="Times New Roman" w:cs="Times New Roman"/>
          <w:sz w:val="24"/>
          <w:szCs w:val="24"/>
        </w:rPr>
        <w:t>; externalizing:</w:t>
      </w:r>
      <w:r w:rsidR="00612DEA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12DEA" w:rsidRPr="005C163E">
        <w:rPr>
          <w:rFonts w:ascii="Times New Roman" w:hAnsi="Times New Roman" w:cs="Times New Roman"/>
          <w:sz w:val="24"/>
          <w:szCs w:val="24"/>
        </w:rPr>
        <w:t>β = 0.00</w:t>
      </w:r>
      <w:r w:rsidR="00375554" w:rsidRPr="005C163E">
        <w:rPr>
          <w:rFonts w:ascii="Times New Roman" w:hAnsi="Times New Roman" w:cs="Times New Roman" w:hint="eastAsia"/>
          <w:sz w:val="24"/>
          <w:szCs w:val="24"/>
        </w:rPr>
        <w:t>1</w:t>
      </w:r>
      <w:r w:rsidR="00612DEA" w:rsidRPr="005C163E">
        <w:rPr>
          <w:rFonts w:ascii="Times New Roman" w:hAnsi="Times New Roman" w:cs="Times New Roman"/>
          <w:sz w:val="24"/>
          <w:szCs w:val="24"/>
        </w:rPr>
        <w:t xml:space="preserve">, p </w:t>
      </w:r>
      <w:r w:rsidR="00612DEA" w:rsidRPr="005C163E">
        <w:rPr>
          <w:rFonts w:ascii="Times New Roman" w:hAnsi="Times New Roman" w:cs="Times New Roman" w:hint="eastAsia"/>
          <w:sz w:val="24"/>
          <w:szCs w:val="24"/>
        </w:rPr>
        <w:t>=</w:t>
      </w:r>
      <w:r w:rsidR="00612DEA" w:rsidRPr="005C163E">
        <w:rPr>
          <w:rFonts w:ascii="Times New Roman" w:hAnsi="Times New Roman" w:cs="Times New Roman"/>
          <w:sz w:val="24"/>
          <w:szCs w:val="24"/>
        </w:rPr>
        <w:t xml:space="preserve"> .0</w:t>
      </w:r>
      <w:r w:rsidR="00375554" w:rsidRPr="005C163E">
        <w:rPr>
          <w:rFonts w:ascii="Times New Roman" w:hAnsi="Times New Roman" w:cs="Times New Roman" w:hint="eastAsia"/>
          <w:sz w:val="24"/>
          <w:szCs w:val="24"/>
        </w:rPr>
        <w:t>01</w:t>
      </w:r>
      <w:r w:rsidRPr="005C163E">
        <w:rPr>
          <w:rFonts w:ascii="Times New Roman" w:hAnsi="Times New Roman" w:cs="Times New Roman"/>
          <w:sz w:val="24"/>
          <w:szCs w:val="24"/>
        </w:rPr>
        <w:t>), and parenting (</w:t>
      </w:r>
      <w:r w:rsidR="00D7511D" w:rsidRPr="005C163E">
        <w:rPr>
          <w:rFonts w:ascii="Times New Roman" w:hAnsi="Times New Roman" w:cs="Times New Roman"/>
          <w:sz w:val="24"/>
          <w:szCs w:val="24"/>
        </w:rPr>
        <w:t xml:space="preserve">internalizing: </w:t>
      </w:r>
      <w:r w:rsidRPr="005C163E">
        <w:rPr>
          <w:rFonts w:ascii="Times New Roman" w:hAnsi="Times New Roman" w:cs="Times New Roman"/>
          <w:sz w:val="24"/>
          <w:szCs w:val="24"/>
        </w:rPr>
        <w:t xml:space="preserve">β = 0.002, p </w:t>
      </w:r>
      <w:r w:rsidRPr="005C163E">
        <w:rPr>
          <w:rFonts w:ascii="Times New Roman" w:hAnsi="Times New Roman" w:cs="Times New Roman" w:hint="eastAsia"/>
          <w:sz w:val="24"/>
          <w:szCs w:val="24"/>
        </w:rPr>
        <w:t>=</w:t>
      </w:r>
      <w:r w:rsidRPr="005C163E">
        <w:rPr>
          <w:rFonts w:ascii="Times New Roman" w:hAnsi="Times New Roman" w:cs="Times New Roman"/>
          <w:sz w:val="24"/>
          <w:szCs w:val="24"/>
        </w:rPr>
        <w:t>.</w:t>
      </w:r>
      <w:r w:rsidRPr="005C163E">
        <w:rPr>
          <w:rFonts w:ascii="Times New Roman" w:hAnsi="Times New Roman" w:cs="Times New Roman" w:hint="eastAsia"/>
          <w:sz w:val="24"/>
          <w:szCs w:val="24"/>
        </w:rPr>
        <w:t>0</w:t>
      </w:r>
      <w:r w:rsidRPr="005C163E">
        <w:rPr>
          <w:rFonts w:ascii="Times New Roman" w:hAnsi="Times New Roman" w:cs="Times New Roman"/>
          <w:sz w:val="24"/>
          <w:szCs w:val="24"/>
        </w:rPr>
        <w:t>01</w:t>
      </w:r>
      <w:r w:rsidR="00D7511D" w:rsidRPr="005C163E">
        <w:rPr>
          <w:rFonts w:ascii="Times New Roman" w:hAnsi="Times New Roman" w:cs="Times New Roman"/>
          <w:sz w:val="24"/>
          <w:szCs w:val="24"/>
        </w:rPr>
        <w:t>; externalizing:</w:t>
      </w:r>
      <w:r w:rsidR="000970B6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970B6" w:rsidRPr="005C163E">
        <w:rPr>
          <w:rFonts w:ascii="Times New Roman" w:hAnsi="Times New Roman" w:cs="Times New Roman"/>
          <w:sz w:val="24"/>
          <w:szCs w:val="24"/>
        </w:rPr>
        <w:t xml:space="preserve">β = 0.002, p </w:t>
      </w:r>
      <w:r w:rsidR="000970B6" w:rsidRPr="005C163E">
        <w:rPr>
          <w:rFonts w:ascii="Times New Roman" w:hAnsi="Times New Roman" w:cs="Times New Roman" w:hint="eastAsia"/>
          <w:sz w:val="24"/>
          <w:szCs w:val="24"/>
        </w:rPr>
        <w:t>=</w:t>
      </w:r>
      <w:r w:rsidR="000970B6" w:rsidRPr="005C163E">
        <w:rPr>
          <w:rFonts w:ascii="Times New Roman" w:hAnsi="Times New Roman" w:cs="Times New Roman"/>
          <w:sz w:val="24"/>
          <w:szCs w:val="24"/>
        </w:rPr>
        <w:t>.</w:t>
      </w:r>
      <w:r w:rsidR="000970B6" w:rsidRPr="005C163E">
        <w:rPr>
          <w:rFonts w:ascii="Times New Roman" w:hAnsi="Times New Roman" w:cs="Times New Roman" w:hint="eastAsia"/>
          <w:sz w:val="24"/>
          <w:szCs w:val="24"/>
        </w:rPr>
        <w:t>0</w:t>
      </w:r>
      <w:r w:rsidR="000970B6" w:rsidRPr="005C163E">
        <w:rPr>
          <w:rFonts w:ascii="Times New Roman" w:hAnsi="Times New Roman" w:cs="Times New Roman"/>
          <w:sz w:val="24"/>
          <w:szCs w:val="24"/>
        </w:rPr>
        <w:t>0</w:t>
      </w:r>
      <w:r w:rsidR="000970B6" w:rsidRPr="005C163E">
        <w:rPr>
          <w:rFonts w:ascii="Times New Roman" w:hAnsi="Times New Roman" w:cs="Times New Roman" w:hint="eastAsia"/>
          <w:sz w:val="24"/>
          <w:szCs w:val="24"/>
        </w:rPr>
        <w:t>2</w:t>
      </w:r>
      <w:r w:rsidRPr="005C163E">
        <w:rPr>
          <w:rFonts w:ascii="Times New Roman" w:hAnsi="Times New Roman" w:cs="Times New Roman"/>
          <w:sz w:val="24"/>
          <w:szCs w:val="24"/>
        </w:rPr>
        <w:t>), but no such indirect effect was observed for the latent EER factor</w:t>
      </w:r>
      <w:r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C163E">
        <w:rPr>
          <w:rFonts w:ascii="Times New Roman" w:hAnsi="Times New Roman" w:cs="Times New Roman"/>
          <w:sz w:val="24"/>
          <w:szCs w:val="24"/>
        </w:rPr>
        <w:t>(</w:t>
      </w:r>
      <w:r w:rsidR="00D7511D" w:rsidRPr="005C163E">
        <w:rPr>
          <w:rFonts w:ascii="Times New Roman" w:hAnsi="Times New Roman" w:cs="Times New Roman"/>
          <w:sz w:val="24"/>
          <w:szCs w:val="24"/>
        </w:rPr>
        <w:t xml:space="preserve">internalizing: </w:t>
      </w:r>
      <w:r w:rsidRPr="005C163E">
        <w:rPr>
          <w:rFonts w:ascii="Times New Roman" w:hAnsi="Times New Roman" w:cs="Times New Roman"/>
          <w:sz w:val="24"/>
          <w:szCs w:val="24"/>
        </w:rPr>
        <w:t>β = 0.00</w:t>
      </w:r>
      <w:r w:rsidRPr="005C163E">
        <w:rPr>
          <w:rFonts w:ascii="Times New Roman" w:hAnsi="Times New Roman" w:cs="Times New Roman" w:hint="eastAsia"/>
          <w:sz w:val="24"/>
          <w:szCs w:val="24"/>
        </w:rPr>
        <w:t>1</w:t>
      </w:r>
      <w:r w:rsidRPr="005C163E">
        <w:rPr>
          <w:rFonts w:ascii="Times New Roman" w:hAnsi="Times New Roman" w:cs="Times New Roman"/>
          <w:sz w:val="24"/>
          <w:szCs w:val="24"/>
        </w:rPr>
        <w:t xml:space="preserve">, p </w:t>
      </w:r>
      <w:r w:rsidRPr="005C163E">
        <w:rPr>
          <w:rFonts w:ascii="Times New Roman" w:hAnsi="Times New Roman" w:cs="Times New Roman" w:hint="eastAsia"/>
          <w:sz w:val="24"/>
          <w:szCs w:val="24"/>
        </w:rPr>
        <w:t>=</w:t>
      </w:r>
      <w:r w:rsidRPr="005C163E">
        <w:rPr>
          <w:rFonts w:ascii="Times New Roman" w:hAnsi="Times New Roman" w:cs="Times New Roman"/>
          <w:sz w:val="24"/>
          <w:szCs w:val="24"/>
        </w:rPr>
        <w:t xml:space="preserve"> .</w:t>
      </w:r>
      <w:r w:rsidRPr="005C163E">
        <w:rPr>
          <w:rFonts w:ascii="Times New Roman" w:hAnsi="Times New Roman" w:cs="Times New Roman" w:hint="eastAsia"/>
          <w:sz w:val="24"/>
          <w:szCs w:val="24"/>
        </w:rPr>
        <w:t>523</w:t>
      </w:r>
      <w:r w:rsidR="00D7511D" w:rsidRPr="005C163E">
        <w:rPr>
          <w:rFonts w:ascii="Times New Roman" w:hAnsi="Times New Roman" w:cs="Times New Roman"/>
          <w:sz w:val="24"/>
          <w:szCs w:val="24"/>
        </w:rPr>
        <w:t>; externalizing:</w:t>
      </w:r>
      <w:r w:rsidR="00A75784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75784" w:rsidRPr="005C163E">
        <w:rPr>
          <w:rFonts w:ascii="Times New Roman" w:hAnsi="Times New Roman" w:cs="Times New Roman"/>
          <w:sz w:val="24"/>
          <w:szCs w:val="24"/>
        </w:rPr>
        <w:t xml:space="preserve">β = </w:t>
      </w:r>
      <w:r w:rsidR="008B0136" w:rsidRPr="005C163E">
        <w:rPr>
          <w:rFonts w:ascii="Times New Roman" w:hAnsi="Times New Roman" w:cs="Times New Roman" w:hint="eastAsia"/>
          <w:sz w:val="24"/>
          <w:szCs w:val="24"/>
        </w:rPr>
        <w:t>-</w:t>
      </w:r>
      <w:r w:rsidR="00A75784" w:rsidRPr="005C163E">
        <w:rPr>
          <w:rFonts w:ascii="Times New Roman" w:hAnsi="Times New Roman" w:cs="Times New Roman"/>
          <w:sz w:val="24"/>
          <w:szCs w:val="24"/>
        </w:rPr>
        <w:t>0.00</w:t>
      </w:r>
      <w:r w:rsidR="008B0136" w:rsidRPr="005C163E">
        <w:rPr>
          <w:rFonts w:ascii="Times New Roman" w:hAnsi="Times New Roman" w:cs="Times New Roman" w:hint="eastAsia"/>
          <w:sz w:val="24"/>
          <w:szCs w:val="24"/>
        </w:rPr>
        <w:t>0</w:t>
      </w:r>
      <w:r w:rsidR="00A75784" w:rsidRPr="005C163E">
        <w:rPr>
          <w:rFonts w:ascii="Times New Roman" w:hAnsi="Times New Roman" w:cs="Times New Roman"/>
          <w:sz w:val="24"/>
          <w:szCs w:val="24"/>
        </w:rPr>
        <w:t xml:space="preserve">, p </w:t>
      </w:r>
      <w:r w:rsidR="00A75784" w:rsidRPr="005C163E">
        <w:rPr>
          <w:rFonts w:ascii="Times New Roman" w:hAnsi="Times New Roman" w:cs="Times New Roman" w:hint="eastAsia"/>
          <w:sz w:val="24"/>
          <w:szCs w:val="24"/>
        </w:rPr>
        <w:t>=</w:t>
      </w:r>
      <w:r w:rsidR="00A75784" w:rsidRPr="005C163E">
        <w:rPr>
          <w:rFonts w:ascii="Times New Roman" w:hAnsi="Times New Roman" w:cs="Times New Roman"/>
          <w:sz w:val="24"/>
          <w:szCs w:val="24"/>
        </w:rPr>
        <w:t xml:space="preserve"> .</w:t>
      </w:r>
      <w:r w:rsidR="00A75784" w:rsidRPr="005C163E">
        <w:rPr>
          <w:rFonts w:ascii="Times New Roman" w:hAnsi="Times New Roman" w:cs="Times New Roman" w:hint="eastAsia"/>
          <w:sz w:val="24"/>
          <w:szCs w:val="24"/>
        </w:rPr>
        <w:t>523</w:t>
      </w:r>
      <w:r w:rsidRPr="005C163E">
        <w:rPr>
          <w:rFonts w:ascii="Times New Roman" w:hAnsi="Times New Roman" w:cs="Times New Roman"/>
          <w:sz w:val="24"/>
          <w:szCs w:val="24"/>
        </w:rPr>
        <w:t>)</w:t>
      </w:r>
      <w:bookmarkEnd w:id="9"/>
      <w:r w:rsidRPr="005C163E">
        <w:rPr>
          <w:rFonts w:ascii="Times New Roman" w:hAnsi="Times New Roman" w:cs="Times New Roman"/>
          <w:sz w:val="24"/>
          <w:szCs w:val="24"/>
        </w:rPr>
        <w:t>.</w:t>
      </w:r>
    </w:p>
    <w:p w14:paraId="4B99259F" w14:textId="5874EC22" w:rsidR="00EA0CD6" w:rsidRPr="00787335" w:rsidRDefault="00EA0CD6" w:rsidP="00EA0CD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 w:hint="eastAsia"/>
          <w:b/>
          <w:bCs/>
          <w:sz w:val="24"/>
          <w:szCs w:val="24"/>
        </w:rPr>
        <w:t>The sex-</w:t>
      </w:r>
      <w:r w:rsidRPr="00787335">
        <w:rPr>
          <w:rFonts w:ascii="Times New Roman" w:hAnsi="Times New Roman" w:cs="Times New Roman"/>
          <w:b/>
          <w:bCs/>
          <w:sz w:val="24"/>
          <w:szCs w:val="24"/>
        </w:rPr>
        <w:t>stratified</w:t>
      </w:r>
      <w:r w:rsidRPr="00787335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SEM m</w:t>
      </w:r>
      <w:r w:rsidRPr="00787335">
        <w:rPr>
          <w:rFonts w:ascii="Times New Roman" w:hAnsi="Times New Roman" w:cs="Times New Roman"/>
          <w:b/>
          <w:bCs/>
          <w:sz w:val="24"/>
          <w:szCs w:val="24"/>
        </w:rPr>
        <w:t>odel</w:t>
      </w:r>
      <w:r w:rsidRPr="00787335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Pr="0078733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795600B4" w14:textId="1FD7D1E5" w:rsidR="00EA0CD6" w:rsidRPr="00787335" w:rsidRDefault="001C7E44" w:rsidP="00EA0C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ab/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The SEM models </w:t>
      </w:r>
      <w:r w:rsidRPr="00787335">
        <w:rPr>
          <w:rFonts w:ascii="Times New Roman" w:hAnsi="Times New Roman" w:cs="Times New Roman"/>
          <w:sz w:val="24"/>
          <w:szCs w:val="24"/>
        </w:rPr>
        <w:t>demonstrated acceptable model fit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for both males </w:t>
      </w:r>
      <w:r w:rsidRPr="00787335">
        <w:rPr>
          <w:rFonts w:ascii="Times New Roman" w:hAnsi="Times New Roman" w:cs="Times New Roman"/>
          <w:sz w:val="24"/>
          <w:szCs w:val="24"/>
        </w:rPr>
        <w:t xml:space="preserve">(Figure </w:t>
      </w:r>
      <w:r w:rsidRPr="00787335">
        <w:rPr>
          <w:rFonts w:ascii="Times New Roman" w:hAnsi="Times New Roman" w:cs="Times New Roman" w:hint="eastAsia"/>
          <w:sz w:val="24"/>
          <w:szCs w:val="24"/>
        </w:rPr>
        <w:t>3</w:t>
      </w:r>
      <w:r w:rsidR="009B0516" w:rsidRPr="00787335">
        <w:rPr>
          <w:rFonts w:ascii="Times New Roman" w:hAnsi="Times New Roman" w:cs="Times New Roman" w:hint="eastAsia"/>
          <w:sz w:val="24"/>
          <w:szCs w:val="24"/>
        </w:rPr>
        <w:t>a</w:t>
      </w:r>
      <w:r w:rsidRPr="00787335">
        <w:rPr>
          <w:rFonts w:ascii="Times New Roman" w:hAnsi="Times New Roman" w:cs="Times New Roman" w:hint="eastAsia"/>
          <w:sz w:val="24"/>
          <w:szCs w:val="24"/>
        </w:rPr>
        <w:t>;</w:t>
      </w:r>
      <w:r w:rsidR="00FD2A4F" w:rsidRPr="00787335">
        <w:rPr>
          <w:rFonts w:ascii="Times New Roman" w:hAnsi="Times New Roman" w:cs="Times New Roman" w:hint="eastAsia"/>
          <w:sz w:val="24"/>
          <w:szCs w:val="24"/>
        </w:rPr>
        <w:t xml:space="preserve"> N=2662;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>CFI = 0.9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27</w:t>
      </w:r>
      <w:r w:rsidRPr="00787335">
        <w:rPr>
          <w:rFonts w:ascii="Times New Roman" w:hAnsi="Times New Roman" w:cs="Times New Roman"/>
          <w:sz w:val="24"/>
          <w:szCs w:val="24"/>
        </w:rPr>
        <w:t>, TLI = 0.8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76</w:t>
      </w:r>
      <w:r w:rsidRPr="00787335">
        <w:rPr>
          <w:rFonts w:ascii="Times New Roman" w:hAnsi="Times New Roman" w:cs="Times New Roman"/>
          <w:sz w:val="24"/>
          <w:szCs w:val="24"/>
        </w:rPr>
        <w:t>, RMSEA = 0.0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36</w:t>
      </w:r>
      <w:r w:rsidRPr="00787335">
        <w:rPr>
          <w:rFonts w:ascii="Times New Roman" w:hAnsi="Times New Roman" w:cs="Times New Roman"/>
          <w:sz w:val="24"/>
          <w:szCs w:val="24"/>
        </w:rPr>
        <w:t>, SRMR = 0.0</w:t>
      </w:r>
      <w:r w:rsidRPr="00787335">
        <w:rPr>
          <w:rFonts w:ascii="Times New Roman" w:hAnsi="Times New Roman" w:cs="Times New Roman" w:hint="eastAsia"/>
          <w:sz w:val="24"/>
          <w:szCs w:val="24"/>
        </w:rPr>
        <w:t>4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8</w:t>
      </w:r>
      <w:r w:rsidRPr="00787335">
        <w:rPr>
          <w:rFonts w:ascii="Times New Roman" w:hAnsi="Times New Roman" w:cs="Times New Roman"/>
          <w:sz w:val="24"/>
          <w:szCs w:val="24"/>
        </w:rPr>
        <w:t>)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and females </w:t>
      </w:r>
      <w:r w:rsidRPr="00787335">
        <w:rPr>
          <w:rFonts w:ascii="Times New Roman" w:hAnsi="Times New Roman" w:cs="Times New Roman"/>
          <w:sz w:val="24"/>
          <w:szCs w:val="24"/>
        </w:rPr>
        <w:t xml:space="preserve">(Figure </w:t>
      </w:r>
      <w:r w:rsidR="009B0516" w:rsidRPr="00787335">
        <w:rPr>
          <w:rFonts w:ascii="Times New Roman" w:hAnsi="Times New Roman" w:cs="Times New Roman" w:hint="eastAsia"/>
          <w:sz w:val="24"/>
          <w:szCs w:val="24"/>
        </w:rPr>
        <w:t>3b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="00FD2A4F" w:rsidRPr="00787335">
        <w:rPr>
          <w:rFonts w:ascii="Times New Roman" w:hAnsi="Times New Roman" w:cs="Times New Roman" w:hint="eastAsia"/>
          <w:sz w:val="24"/>
          <w:szCs w:val="24"/>
        </w:rPr>
        <w:t>N=</w:t>
      </w:r>
      <w:r w:rsidR="004C2B3F" w:rsidRPr="00787335">
        <w:rPr>
          <w:rFonts w:ascii="Times New Roman" w:hAnsi="Times New Roman" w:cs="Times New Roman" w:hint="eastAsia"/>
          <w:sz w:val="24"/>
          <w:szCs w:val="24"/>
        </w:rPr>
        <w:t xml:space="preserve">2739; </w:t>
      </w:r>
      <w:r w:rsidRPr="00787335">
        <w:rPr>
          <w:rFonts w:ascii="Times New Roman" w:hAnsi="Times New Roman" w:cs="Times New Roman"/>
          <w:sz w:val="24"/>
          <w:szCs w:val="24"/>
        </w:rPr>
        <w:t>CFI = 0.9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57</w:t>
      </w:r>
      <w:r w:rsidRPr="00787335">
        <w:rPr>
          <w:rFonts w:ascii="Times New Roman" w:hAnsi="Times New Roman" w:cs="Times New Roman"/>
          <w:sz w:val="24"/>
          <w:szCs w:val="24"/>
        </w:rPr>
        <w:t>, TLI = 0.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926</w:t>
      </w:r>
      <w:r w:rsidRPr="00787335">
        <w:rPr>
          <w:rFonts w:ascii="Times New Roman" w:hAnsi="Times New Roman" w:cs="Times New Roman"/>
          <w:sz w:val="24"/>
          <w:szCs w:val="24"/>
        </w:rPr>
        <w:t>, RMSEA = 0.0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26</w:t>
      </w:r>
      <w:r w:rsidRPr="00787335">
        <w:rPr>
          <w:rFonts w:ascii="Times New Roman" w:hAnsi="Times New Roman" w:cs="Times New Roman"/>
          <w:sz w:val="24"/>
          <w:szCs w:val="24"/>
        </w:rPr>
        <w:t>, SRMR = 0.</w:t>
      </w:r>
      <w:r w:rsidRPr="00787335">
        <w:rPr>
          <w:rFonts w:ascii="Times New Roman" w:hAnsi="Times New Roman" w:cs="Times New Roman" w:hint="eastAsia"/>
          <w:sz w:val="24"/>
          <w:szCs w:val="24"/>
        </w:rPr>
        <w:t>1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14</w:t>
      </w:r>
      <w:r w:rsidRPr="00787335">
        <w:rPr>
          <w:rFonts w:ascii="Times New Roman" w:hAnsi="Times New Roman" w:cs="Times New Roman"/>
          <w:sz w:val="24"/>
          <w:szCs w:val="24"/>
        </w:rPr>
        <w:t>).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0361F996" w14:textId="5A8C5939" w:rsidR="001C7E44" w:rsidRPr="00787335" w:rsidRDefault="001C7E44" w:rsidP="00EA0C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ab/>
      </w:r>
      <w:r w:rsidRPr="00787335">
        <w:rPr>
          <w:rFonts w:ascii="Times New Roman" w:hAnsi="Times New Roman" w:cs="Times New Roman" w:hint="eastAsia"/>
          <w:sz w:val="24"/>
          <w:szCs w:val="24"/>
        </w:rPr>
        <w:t>For</w:t>
      </w:r>
      <w:r w:rsidR="00B92403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>males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 xml:space="preserve"> (N=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2662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>)</w:t>
      </w:r>
      <w:r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6A5294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A5294" w:rsidRPr="00787335">
        <w:rPr>
          <w:rFonts w:ascii="Times New Roman" w:hAnsi="Times New Roman" w:cs="Times New Roman"/>
          <w:sz w:val="24"/>
          <w:szCs w:val="24"/>
        </w:rPr>
        <w:t xml:space="preserve">higher early environmental risk </w:t>
      </w:r>
      <w:r w:rsidR="00A66403" w:rsidRPr="00787335"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="006A5294" w:rsidRPr="00787335">
        <w:rPr>
          <w:rFonts w:ascii="Times New Roman" w:hAnsi="Times New Roman" w:cs="Times New Roman"/>
          <w:sz w:val="24"/>
          <w:szCs w:val="24"/>
        </w:rPr>
        <w:t>significantly</w:t>
      </w:r>
      <w:r w:rsidR="00A66403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6FF4" w:rsidRPr="00787335">
        <w:rPr>
          <w:rFonts w:ascii="Times New Roman" w:hAnsi="Times New Roman" w:cs="Times New Roman" w:hint="eastAsia"/>
          <w:sz w:val="24"/>
          <w:szCs w:val="24"/>
        </w:rPr>
        <w:t>associated with</w:t>
      </w:r>
      <w:r w:rsidR="00BD6FF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A5294" w:rsidRPr="00787335">
        <w:rPr>
          <w:rFonts w:ascii="Times New Roman" w:hAnsi="Times New Roman" w:cs="Times New Roman"/>
          <w:sz w:val="24"/>
          <w:szCs w:val="24"/>
        </w:rPr>
        <w:t>higher internali</w:t>
      </w:r>
      <w:r w:rsidR="00244D73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6A5294" w:rsidRPr="00787335">
        <w:rPr>
          <w:rFonts w:ascii="Times New Roman" w:hAnsi="Times New Roman" w:cs="Times New Roman"/>
          <w:sz w:val="24"/>
          <w:szCs w:val="24"/>
        </w:rPr>
        <w:t>ing problems (β = .3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79</w:t>
      </w:r>
      <w:r w:rsidR="006A5294" w:rsidRPr="00787335">
        <w:rPr>
          <w:rFonts w:ascii="Times New Roman" w:hAnsi="Times New Roman" w:cs="Times New Roman"/>
          <w:sz w:val="24"/>
          <w:szCs w:val="24"/>
        </w:rPr>
        <w:t>, p &lt; .001) and higher externali</w:t>
      </w:r>
      <w:r w:rsidR="00244D73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6A5294" w:rsidRPr="00787335">
        <w:rPr>
          <w:rFonts w:ascii="Times New Roman" w:hAnsi="Times New Roman" w:cs="Times New Roman"/>
          <w:sz w:val="24"/>
          <w:szCs w:val="24"/>
        </w:rPr>
        <w:t>ing problems (β = .4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44</w:t>
      </w:r>
      <w:r w:rsidR="006A5294" w:rsidRPr="00787335">
        <w:rPr>
          <w:rFonts w:ascii="Times New Roman" w:hAnsi="Times New Roman" w:cs="Times New Roman"/>
          <w:sz w:val="24"/>
          <w:szCs w:val="24"/>
        </w:rPr>
        <w:t>, p &lt; .001), as well as poorer diet (β = .3</w:t>
      </w:r>
      <w:r w:rsidR="00162631" w:rsidRPr="00787335">
        <w:rPr>
          <w:rFonts w:ascii="Times New Roman" w:hAnsi="Times New Roman" w:cs="Times New Roman" w:hint="eastAsia"/>
          <w:sz w:val="24"/>
          <w:szCs w:val="24"/>
        </w:rPr>
        <w:t>5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5</w:t>
      </w:r>
      <w:r w:rsidR="006A5294" w:rsidRPr="00787335">
        <w:rPr>
          <w:rFonts w:ascii="Times New Roman" w:hAnsi="Times New Roman" w:cs="Times New Roman"/>
          <w:sz w:val="24"/>
          <w:szCs w:val="24"/>
        </w:rPr>
        <w:t>, p &lt; .001), less exercise (β = .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290</w:t>
      </w:r>
      <w:r w:rsidR="006A5294" w:rsidRPr="00787335">
        <w:rPr>
          <w:rFonts w:ascii="Times New Roman" w:hAnsi="Times New Roman" w:cs="Times New Roman"/>
          <w:sz w:val="24"/>
          <w:szCs w:val="24"/>
        </w:rPr>
        <w:t>, p &lt; .001)</w:t>
      </w:r>
      <w:r w:rsidR="00614BF1"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6A5294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A5294" w:rsidRPr="00787335">
        <w:rPr>
          <w:rFonts w:ascii="Times New Roman" w:hAnsi="Times New Roman" w:cs="Times New Roman"/>
          <w:sz w:val="24"/>
          <w:szCs w:val="24"/>
        </w:rPr>
        <w:t>smoking (β = .3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12</w:t>
      </w:r>
      <w:r w:rsidR="006A5294" w:rsidRPr="00787335">
        <w:rPr>
          <w:rFonts w:ascii="Times New Roman" w:hAnsi="Times New Roman" w:cs="Times New Roman"/>
          <w:sz w:val="24"/>
          <w:szCs w:val="24"/>
        </w:rPr>
        <w:t xml:space="preserve">, p 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=</w:t>
      </w:r>
      <w:r w:rsidR="006A5294" w:rsidRPr="00787335">
        <w:rPr>
          <w:rFonts w:ascii="Times New Roman" w:hAnsi="Times New Roman" w:cs="Times New Roman"/>
          <w:sz w:val="24"/>
          <w:szCs w:val="24"/>
        </w:rPr>
        <w:t xml:space="preserve"> .00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6</w:t>
      </w:r>
      <w:r w:rsidR="006A5294" w:rsidRPr="00787335">
        <w:rPr>
          <w:rFonts w:ascii="Times New Roman" w:hAnsi="Times New Roman" w:cs="Times New Roman"/>
          <w:sz w:val="24"/>
          <w:szCs w:val="24"/>
        </w:rPr>
        <w:t>)</w:t>
      </w:r>
      <w:r w:rsidR="00614BF1" w:rsidRPr="00787335">
        <w:rPr>
          <w:rFonts w:ascii="Times New Roman" w:hAnsi="Times New Roman" w:cs="Times New Roman" w:hint="eastAsia"/>
          <w:sz w:val="24"/>
          <w:szCs w:val="24"/>
        </w:rPr>
        <w:t>, and higher obesity risk (</w:t>
      </w:r>
      <w:r w:rsidR="00614BF1" w:rsidRPr="00787335">
        <w:rPr>
          <w:rFonts w:ascii="Times New Roman" w:hAnsi="Times New Roman" w:cs="Times New Roman"/>
          <w:sz w:val="24"/>
          <w:szCs w:val="24"/>
        </w:rPr>
        <w:t>β = .</w:t>
      </w:r>
      <w:r w:rsidR="00614BF1" w:rsidRPr="00787335">
        <w:rPr>
          <w:rFonts w:ascii="Times New Roman" w:hAnsi="Times New Roman" w:cs="Times New Roman" w:hint="eastAsia"/>
          <w:sz w:val="24"/>
          <w:szCs w:val="24"/>
        </w:rPr>
        <w:t>4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14</w:t>
      </w:r>
      <w:r w:rsidR="00614BF1" w:rsidRPr="00787335">
        <w:rPr>
          <w:rFonts w:ascii="Times New Roman" w:hAnsi="Times New Roman" w:cs="Times New Roman"/>
          <w:sz w:val="24"/>
          <w:szCs w:val="24"/>
        </w:rPr>
        <w:t>, p &lt; .001</w:t>
      </w:r>
      <w:r w:rsidR="00614BF1" w:rsidRPr="00787335">
        <w:rPr>
          <w:rFonts w:ascii="Times New Roman" w:hAnsi="Times New Roman" w:cs="Times New Roman" w:hint="eastAsia"/>
          <w:sz w:val="24"/>
          <w:szCs w:val="24"/>
        </w:rPr>
        <w:t>)</w:t>
      </w:r>
      <w:r w:rsidR="006A5294" w:rsidRPr="00787335">
        <w:rPr>
          <w:rFonts w:ascii="Times New Roman" w:hAnsi="Times New Roman" w:cs="Times New Roman"/>
          <w:sz w:val="24"/>
          <w:szCs w:val="24"/>
        </w:rPr>
        <w:t>. Higher internali</w:t>
      </w:r>
      <w:r w:rsidR="00244D73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6A5294" w:rsidRPr="00787335">
        <w:rPr>
          <w:rFonts w:ascii="Times New Roman" w:hAnsi="Times New Roman" w:cs="Times New Roman"/>
          <w:sz w:val="24"/>
          <w:szCs w:val="24"/>
        </w:rPr>
        <w:t xml:space="preserve">ing problems 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>w</w:t>
      </w:r>
      <w:r w:rsidR="00E42A0E" w:rsidRPr="00787335">
        <w:rPr>
          <w:rFonts w:ascii="Times New Roman" w:hAnsi="Times New Roman" w:cs="Times New Roman" w:hint="eastAsia"/>
          <w:sz w:val="24"/>
          <w:szCs w:val="24"/>
        </w:rPr>
        <w:t>ere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 xml:space="preserve"> related to</w:t>
      </w:r>
      <w:r w:rsidR="006A5294" w:rsidRPr="00787335">
        <w:rPr>
          <w:rFonts w:ascii="Times New Roman" w:hAnsi="Times New Roman" w:cs="Times New Roman"/>
          <w:sz w:val="24"/>
          <w:szCs w:val="24"/>
        </w:rPr>
        <w:t xml:space="preserve"> less exercise (β = .14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4</w:t>
      </w:r>
      <w:r w:rsidR="006A5294" w:rsidRPr="00787335">
        <w:rPr>
          <w:rFonts w:ascii="Times New Roman" w:hAnsi="Times New Roman" w:cs="Times New Roman"/>
          <w:sz w:val="24"/>
          <w:szCs w:val="24"/>
        </w:rPr>
        <w:t>, p &lt; .001)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6A5294" w:rsidRPr="00787335">
        <w:rPr>
          <w:rFonts w:ascii="Times New Roman" w:hAnsi="Times New Roman" w:cs="Times New Roman"/>
          <w:sz w:val="24"/>
          <w:szCs w:val="24"/>
        </w:rPr>
        <w:t xml:space="preserve"> less frequent drinking (β = −.14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4</w:t>
      </w:r>
      <w:r w:rsidR="006A5294" w:rsidRPr="00787335">
        <w:rPr>
          <w:rFonts w:ascii="Times New Roman" w:hAnsi="Times New Roman" w:cs="Times New Roman"/>
          <w:sz w:val="24"/>
          <w:szCs w:val="24"/>
        </w:rPr>
        <w:t xml:space="preserve">, p &lt; .001). </w:t>
      </w:r>
      <w:r w:rsidR="00244D73" w:rsidRPr="00787335">
        <w:rPr>
          <w:rFonts w:ascii="Times New Roman" w:hAnsi="Times New Roman" w:cs="Times New Roman" w:hint="eastAsia"/>
          <w:sz w:val="24"/>
          <w:szCs w:val="24"/>
        </w:rPr>
        <w:t>H</w:t>
      </w:r>
      <w:r w:rsidR="00244D73" w:rsidRPr="00787335">
        <w:rPr>
          <w:rFonts w:ascii="Times New Roman" w:hAnsi="Times New Roman" w:cs="Times New Roman"/>
          <w:sz w:val="24"/>
          <w:szCs w:val="24"/>
        </w:rPr>
        <w:t>igher externali</w:t>
      </w:r>
      <w:r w:rsidR="00244D73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244D73" w:rsidRPr="00787335">
        <w:rPr>
          <w:rFonts w:ascii="Times New Roman" w:hAnsi="Times New Roman" w:cs="Times New Roman"/>
          <w:sz w:val="24"/>
          <w:szCs w:val="24"/>
        </w:rPr>
        <w:t>ing problems</w:t>
      </w:r>
      <w:r w:rsidR="00244D73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20A8C" w:rsidRPr="00787335">
        <w:rPr>
          <w:rFonts w:ascii="Times New Roman" w:hAnsi="Times New Roman" w:cs="Times New Roman"/>
          <w:sz w:val="24"/>
          <w:szCs w:val="24"/>
        </w:rPr>
        <w:t>were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 xml:space="preserve"> associated with</w:t>
      </w:r>
      <w:r w:rsidR="00244D7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34FE6" w:rsidRPr="00787335">
        <w:rPr>
          <w:rFonts w:ascii="Times New Roman" w:hAnsi="Times New Roman" w:cs="Times New Roman"/>
          <w:sz w:val="24"/>
          <w:szCs w:val="24"/>
        </w:rPr>
        <w:t xml:space="preserve">a 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healthier</w:t>
      </w:r>
      <w:r w:rsidR="00244D73" w:rsidRPr="00787335">
        <w:rPr>
          <w:rFonts w:ascii="Times New Roman" w:hAnsi="Times New Roman" w:cs="Times New Roman" w:hint="eastAsia"/>
          <w:sz w:val="24"/>
          <w:szCs w:val="24"/>
        </w:rPr>
        <w:t xml:space="preserve"> diet (</w:t>
      </w:r>
      <w:r w:rsidR="00244D73" w:rsidRPr="00787335">
        <w:rPr>
          <w:rFonts w:ascii="Times New Roman" w:hAnsi="Times New Roman" w:cs="Times New Roman"/>
          <w:sz w:val="24"/>
          <w:szCs w:val="24"/>
        </w:rPr>
        <w:t>β = −.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111</w:t>
      </w:r>
      <w:r w:rsidR="00244D73" w:rsidRPr="00787335">
        <w:rPr>
          <w:rFonts w:ascii="Times New Roman" w:hAnsi="Times New Roman" w:cs="Times New Roman"/>
          <w:sz w:val="24"/>
          <w:szCs w:val="24"/>
        </w:rPr>
        <w:t xml:space="preserve">, p </w:t>
      </w:r>
      <w:r w:rsidR="00634FE6" w:rsidRPr="00787335">
        <w:rPr>
          <w:rFonts w:ascii="Times New Roman" w:hAnsi="Times New Roman" w:cs="Times New Roman"/>
          <w:sz w:val="24"/>
          <w:szCs w:val="24"/>
        </w:rPr>
        <w:t>&lt; .001</w:t>
      </w:r>
      <w:r w:rsidR="00244D73" w:rsidRPr="00787335">
        <w:rPr>
          <w:rFonts w:ascii="Times New Roman" w:hAnsi="Times New Roman" w:cs="Times New Roman" w:hint="eastAsia"/>
          <w:sz w:val="24"/>
          <w:szCs w:val="24"/>
        </w:rPr>
        <w:t>)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44D73" w:rsidRPr="00787335">
        <w:rPr>
          <w:rFonts w:ascii="Times New Roman" w:hAnsi="Times New Roman" w:cs="Times New Roman" w:hint="eastAsia"/>
          <w:sz w:val="24"/>
          <w:szCs w:val="24"/>
        </w:rPr>
        <w:t>and more frequent drinking (</w:t>
      </w:r>
      <w:r w:rsidR="00244D73" w:rsidRPr="00787335">
        <w:rPr>
          <w:rFonts w:ascii="Times New Roman" w:hAnsi="Times New Roman" w:cs="Times New Roman"/>
          <w:sz w:val="24"/>
          <w:szCs w:val="24"/>
        </w:rPr>
        <w:t>β = .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114</w:t>
      </w:r>
      <w:r w:rsidR="00244D73" w:rsidRPr="00787335">
        <w:rPr>
          <w:rFonts w:ascii="Times New Roman" w:hAnsi="Times New Roman" w:cs="Times New Roman"/>
          <w:sz w:val="24"/>
          <w:szCs w:val="24"/>
        </w:rPr>
        <w:t xml:space="preserve">, p </w:t>
      </w:r>
      <w:r w:rsidR="001E2A5F" w:rsidRPr="00787335">
        <w:rPr>
          <w:rFonts w:ascii="Times New Roman" w:hAnsi="Times New Roman" w:cs="Times New Roman" w:hint="eastAsia"/>
          <w:sz w:val="24"/>
          <w:szCs w:val="24"/>
        </w:rPr>
        <w:t xml:space="preserve">= </w:t>
      </w:r>
      <w:r w:rsidR="00634FE6" w:rsidRPr="00787335">
        <w:rPr>
          <w:rFonts w:ascii="Times New Roman" w:hAnsi="Times New Roman" w:cs="Times New Roman"/>
          <w:sz w:val="24"/>
          <w:szCs w:val="24"/>
        </w:rPr>
        <w:t>.0</w:t>
      </w:r>
      <w:r w:rsidR="001E2A5F" w:rsidRPr="00787335">
        <w:rPr>
          <w:rFonts w:ascii="Times New Roman" w:hAnsi="Times New Roman" w:cs="Times New Roman" w:hint="eastAsia"/>
          <w:sz w:val="24"/>
          <w:szCs w:val="24"/>
        </w:rPr>
        <w:t>15</w:t>
      </w:r>
      <w:r w:rsidR="00244D73" w:rsidRPr="00787335">
        <w:rPr>
          <w:rFonts w:ascii="Times New Roman" w:hAnsi="Times New Roman" w:cs="Times New Roman" w:hint="eastAsia"/>
          <w:sz w:val="24"/>
          <w:szCs w:val="24"/>
        </w:rPr>
        <w:t xml:space="preserve">). </w:t>
      </w:r>
      <w:r w:rsidR="006A5294" w:rsidRPr="00787335">
        <w:rPr>
          <w:rFonts w:ascii="Times New Roman" w:hAnsi="Times New Roman" w:cs="Times New Roman"/>
          <w:sz w:val="24"/>
          <w:szCs w:val="24"/>
        </w:rPr>
        <w:t xml:space="preserve">Among lifestyle factors, more frequent drinking 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>was linked to</w:t>
      </w:r>
      <w:r w:rsidR="00220A8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A5294" w:rsidRPr="00787335">
        <w:rPr>
          <w:rFonts w:ascii="Times New Roman" w:hAnsi="Times New Roman" w:cs="Times New Roman"/>
          <w:sz w:val="24"/>
          <w:szCs w:val="24"/>
        </w:rPr>
        <w:t>higher odds of obesity (β = .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203</w:t>
      </w:r>
      <w:r w:rsidR="006A5294" w:rsidRPr="00787335">
        <w:rPr>
          <w:rFonts w:ascii="Times New Roman" w:hAnsi="Times New Roman" w:cs="Times New Roman"/>
          <w:sz w:val="24"/>
          <w:szCs w:val="24"/>
        </w:rPr>
        <w:t>, p = .0</w:t>
      </w:r>
      <w:r w:rsidR="00634FE6" w:rsidRPr="00787335">
        <w:rPr>
          <w:rFonts w:ascii="Times New Roman" w:hAnsi="Times New Roman" w:cs="Times New Roman" w:hint="eastAsia"/>
          <w:sz w:val="24"/>
          <w:szCs w:val="24"/>
        </w:rPr>
        <w:t>44</w:t>
      </w:r>
      <w:r w:rsidR="006A5294" w:rsidRPr="00787335">
        <w:rPr>
          <w:rFonts w:ascii="Times New Roman" w:hAnsi="Times New Roman" w:cs="Times New Roman"/>
          <w:sz w:val="24"/>
          <w:szCs w:val="24"/>
        </w:rPr>
        <w:t>).</w:t>
      </w:r>
      <w:r w:rsidR="006A5294" w:rsidRPr="00787335">
        <w:rPr>
          <w:rFonts w:ascii="Times New Roman" w:hAnsi="Times New Roman" w:cs="Times New Roman" w:hint="eastAsia"/>
          <w:sz w:val="24"/>
          <w:szCs w:val="24"/>
        </w:rPr>
        <w:t xml:space="preserve"> For the indirect effects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E66145" w:rsidRPr="00787335">
        <w:rPr>
          <w:rFonts w:ascii="Times New Roman" w:hAnsi="Times New Roman" w:cs="Times New Roman"/>
          <w:sz w:val="24"/>
          <w:szCs w:val="24"/>
        </w:rPr>
        <w:t>higher early environmental risk w</w:t>
      </w:r>
      <w:r w:rsidR="00E42A0E" w:rsidRPr="00787335">
        <w:rPr>
          <w:rFonts w:ascii="Times New Roman" w:hAnsi="Times New Roman" w:cs="Times New Roman" w:hint="eastAsia"/>
          <w:sz w:val="24"/>
          <w:szCs w:val="24"/>
        </w:rPr>
        <w:t>as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 associated with </w:t>
      </w:r>
      <w:r w:rsidR="00B92403" w:rsidRPr="00787335">
        <w:rPr>
          <w:rFonts w:ascii="Times New Roman" w:hAnsi="Times New Roman" w:cs="Times New Roman" w:hint="eastAsia"/>
          <w:sz w:val="24"/>
          <w:szCs w:val="24"/>
        </w:rPr>
        <w:t>less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 exercise (β = .05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5</w:t>
      </w:r>
      <w:r w:rsidR="00E66145" w:rsidRPr="00787335">
        <w:rPr>
          <w:rFonts w:ascii="Times New Roman" w:hAnsi="Times New Roman" w:cs="Times New Roman"/>
          <w:sz w:val="24"/>
          <w:szCs w:val="24"/>
        </w:rPr>
        <w:t>, p &lt; .001)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 less frequent drinking (β = −.05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4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, p 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=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 .001</w:t>
      </w:r>
      <w:r w:rsidR="008F7117" w:rsidRPr="00787335">
        <w:rPr>
          <w:rFonts w:ascii="Times New Roman" w:hAnsi="Times New Roman" w:cs="Times New Roman" w:hint="eastAsia"/>
          <w:sz w:val="24"/>
          <w:szCs w:val="24"/>
        </w:rPr>
        <w:t>) via</w:t>
      </w:r>
      <w:r w:rsidR="008F7117" w:rsidRPr="00787335">
        <w:rPr>
          <w:rFonts w:ascii="Times New Roman" w:hAnsi="Times New Roman" w:cs="Times New Roman"/>
          <w:sz w:val="24"/>
          <w:szCs w:val="24"/>
        </w:rPr>
        <w:t xml:space="preserve"> internalizing problems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Through externalizing problems, higher early environmental risk </w:t>
      </w:r>
      <w:r w:rsidR="00E66145" w:rsidRPr="00787335">
        <w:rPr>
          <w:rFonts w:ascii="Times New Roman" w:hAnsi="Times New Roman" w:cs="Times New Roman" w:hint="eastAsia"/>
          <w:sz w:val="24"/>
          <w:szCs w:val="24"/>
        </w:rPr>
        <w:t>w</w:t>
      </w:r>
      <w:r w:rsidR="00E42A0E" w:rsidRPr="00787335">
        <w:rPr>
          <w:rFonts w:ascii="Times New Roman" w:hAnsi="Times New Roman" w:cs="Times New Roman" w:hint="eastAsia"/>
          <w:sz w:val="24"/>
          <w:szCs w:val="24"/>
        </w:rPr>
        <w:t>as</w:t>
      </w:r>
      <w:r w:rsidR="00E66145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66145" w:rsidRPr="00787335">
        <w:rPr>
          <w:rFonts w:ascii="Times New Roman" w:hAnsi="Times New Roman" w:cs="Times New Roman"/>
          <w:sz w:val="24"/>
          <w:szCs w:val="24"/>
        </w:rPr>
        <w:t>significantly</w:t>
      </w:r>
      <w:r w:rsidR="00E66145" w:rsidRPr="00787335">
        <w:rPr>
          <w:rFonts w:ascii="Times New Roman" w:hAnsi="Times New Roman" w:cs="Times New Roman" w:hint="eastAsia"/>
          <w:sz w:val="24"/>
          <w:szCs w:val="24"/>
        </w:rPr>
        <w:t xml:space="preserve"> associated with 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a healthier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 diet (β = −.0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49</w:t>
      </w:r>
      <w:r w:rsidR="00E66145" w:rsidRPr="00787335">
        <w:rPr>
          <w:rFonts w:ascii="Times New Roman" w:hAnsi="Times New Roman" w:cs="Times New Roman"/>
          <w:sz w:val="24"/>
          <w:szCs w:val="24"/>
        </w:rPr>
        <w:t>, p = .0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 xml:space="preserve">02) </w:t>
      </w:r>
      <w:r w:rsidR="00E66145" w:rsidRPr="00787335">
        <w:rPr>
          <w:rFonts w:ascii="Times New Roman" w:hAnsi="Times New Roman" w:cs="Times New Roman"/>
          <w:sz w:val="24"/>
          <w:szCs w:val="24"/>
        </w:rPr>
        <w:t>and more frequent drinking (β = .0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51</w:t>
      </w:r>
      <w:r w:rsidR="00E66145" w:rsidRPr="00787335">
        <w:rPr>
          <w:rFonts w:ascii="Times New Roman" w:hAnsi="Times New Roman" w:cs="Times New Roman"/>
          <w:sz w:val="24"/>
          <w:szCs w:val="24"/>
        </w:rPr>
        <w:t>, p = .01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7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). 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Higher early environmental risk was associated with less o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besity via </w:t>
      </w:r>
      <w:r w:rsidR="0038299B" w:rsidRPr="00787335">
        <w:rPr>
          <w:rFonts w:ascii="Times New Roman" w:hAnsi="Times New Roman" w:cs="Times New Roman" w:hint="eastAsia"/>
          <w:sz w:val="24"/>
          <w:szCs w:val="24"/>
        </w:rPr>
        <w:t xml:space="preserve">poor </w:t>
      </w:r>
      <w:r w:rsidR="00B12237" w:rsidRPr="00787335">
        <w:rPr>
          <w:rFonts w:ascii="Times New Roman" w:hAnsi="Times New Roman" w:cs="Times New Roman" w:hint="eastAsia"/>
          <w:sz w:val="24"/>
          <w:szCs w:val="24"/>
        </w:rPr>
        <w:t>diet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 (β = −.0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38</w:t>
      </w:r>
      <w:r w:rsidR="00E66145" w:rsidRPr="00787335">
        <w:rPr>
          <w:rFonts w:ascii="Times New Roman" w:hAnsi="Times New Roman" w:cs="Times New Roman"/>
          <w:sz w:val="24"/>
          <w:szCs w:val="24"/>
        </w:rPr>
        <w:t>, p = .0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43</w:t>
      </w:r>
      <w:r w:rsidR="00E66145" w:rsidRPr="00787335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08DF25A9" w14:textId="6A25D90C" w:rsidR="00844380" w:rsidRPr="00787335" w:rsidRDefault="001C7E44" w:rsidP="00606A1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ab/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For </w:t>
      </w:r>
      <w:r w:rsidRPr="00787335">
        <w:rPr>
          <w:rFonts w:ascii="Times New Roman" w:hAnsi="Times New Roman" w:cs="Times New Roman"/>
          <w:sz w:val="24"/>
          <w:szCs w:val="24"/>
        </w:rPr>
        <w:t>females</w:t>
      </w:r>
      <w:r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BE5EDC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5EDC" w:rsidRPr="00787335">
        <w:rPr>
          <w:rFonts w:ascii="Times New Roman" w:hAnsi="Times New Roman" w:cs="Times New Roman"/>
          <w:sz w:val="24"/>
          <w:szCs w:val="24"/>
        </w:rPr>
        <w:t xml:space="preserve">higher early environmental risk 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>w</w:t>
      </w:r>
      <w:r w:rsidR="00E42A0E" w:rsidRPr="00787335">
        <w:rPr>
          <w:rFonts w:ascii="Times New Roman" w:hAnsi="Times New Roman" w:cs="Times New Roman" w:hint="eastAsia"/>
          <w:sz w:val="24"/>
          <w:szCs w:val="24"/>
        </w:rPr>
        <w:t>as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5EDC" w:rsidRPr="00787335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>associated with</w:t>
      </w:r>
      <w:r w:rsidR="00BE5EDC" w:rsidRPr="00787335">
        <w:rPr>
          <w:rFonts w:ascii="Times New Roman" w:hAnsi="Times New Roman" w:cs="Times New Roman"/>
          <w:sz w:val="24"/>
          <w:szCs w:val="24"/>
        </w:rPr>
        <w:t xml:space="preserve"> higher internali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BE5EDC" w:rsidRPr="00787335">
        <w:rPr>
          <w:rFonts w:ascii="Times New Roman" w:hAnsi="Times New Roman" w:cs="Times New Roman"/>
          <w:sz w:val="24"/>
          <w:szCs w:val="24"/>
        </w:rPr>
        <w:t>ing problems (β = .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271</w:t>
      </w:r>
      <w:r w:rsidR="00BE5EDC" w:rsidRPr="00787335">
        <w:rPr>
          <w:rFonts w:ascii="Times New Roman" w:hAnsi="Times New Roman" w:cs="Times New Roman"/>
          <w:sz w:val="24"/>
          <w:szCs w:val="24"/>
        </w:rPr>
        <w:t>, p &lt; .001) and externali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BE5EDC" w:rsidRPr="00787335">
        <w:rPr>
          <w:rFonts w:ascii="Times New Roman" w:hAnsi="Times New Roman" w:cs="Times New Roman"/>
          <w:sz w:val="24"/>
          <w:szCs w:val="24"/>
        </w:rPr>
        <w:t>ing problems (β = .4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12</w:t>
      </w:r>
      <w:r w:rsidR="00BE5EDC" w:rsidRPr="00787335">
        <w:rPr>
          <w:rFonts w:ascii="Times New Roman" w:hAnsi="Times New Roman" w:cs="Times New Roman"/>
          <w:sz w:val="24"/>
          <w:szCs w:val="24"/>
        </w:rPr>
        <w:t>, p &lt; .001), as well as poorer diet (β = .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299</w:t>
      </w:r>
      <w:r w:rsidR="00BE5EDC" w:rsidRPr="00787335">
        <w:rPr>
          <w:rFonts w:ascii="Times New Roman" w:hAnsi="Times New Roman" w:cs="Times New Roman"/>
          <w:sz w:val="24"/>
          <w:szCs w:val="24"/>
        </w:rPr>
        <w:t>, p &lt; .001), less exercise (β = .3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95</w:t>
      </w:r>
      <w:r w:rsidR="00BE5EDC" w:rsidRPr="00787335">
        <w:rPr>
          <w:rFonts w:ascii="Times New Roman" w:hAnsi="Times New Roman" w:cs="Times New Roman"/>
          <w:sz w:val="24"/>
          <w:szCs w:val="24"/>
        </w:rPr>
        <w:t xml:space="preserve">, p &lt; .001), more smoking (β </w:t>
      </w:r>
      <w:r w:rsidR="00BE5EDC" w:rsidRPr="00787335">
        <w:rPr>
          <w:rFonts w:ascii="Times New Roman" w:hAnsi="Times New Roman" w:cs="Times New Roman"/>
          <w:sz w:val="24"/>
          <w:szCs w:val="24"/>
        </w:rPr>
        <w:lastRenderedPageBreak/>
        <w:t>= .4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65</w:t>
      </w:r>
      <w:r w:rsidR="00BE5EDC" w:rsidRPr="00787335">
        <w:rPr>
          <w:rFonts w:ascii="Times New Roman" w:hAnsi="Times New Roman" w:cs="Times New Roman"/>
          <w:sz w:val="24"/>
          <w:szCs w:val="24"/>
        </w:rPr>
        <w:t>, p &lt; .001)</w:t>
      </w:r>
      <w:r w:rsidR="00BE5EDC"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5B2B6C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5EDC" w:rsidRPr="00787335">
        <w:rPr>
          <w:rFonts w:ascii="Times New Roman" w:hAnsi="Times New Roman" w:cs="Times New Roman" w:hint="eastAsia"/>
          <w:sz w:val="24"/>
          <w:szCs w:val="24"/>
        </w:rPr>
        <w:t xml:space="preserve">and higher obesity risk </w:t>
      </w:r>
      <w:r w:rsidR="00BE5EDC" w:rsidRPr="00787335">
        <w:rPr>
          <w:rFonts w:ascii="Times New Roman" w:hAnsi="Times New Roman" w:cs="Times New Roman"/>
          <w:sz w:val="24"/>
          <w:szCs w:val="24"/>
        </w:rPr>
        <w:t>(β = .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796</w:t>
      </w:r>
      <w:r w:rsidR="00BE5EDC" w:rsidRPr="00787335">
        <w:rPr>
          <w:rFonts w:ascii="Times New Roman" w:hAnsi="Times New Roman" w:cs="Times New Roman"/>
          <w:sz w:val="24"/>
          <w:szCs w:val="24"/>
        </w:rPr>
        <w:t xml:space="preserve">, p </w:t>
      </w:r>
      <w:r w:rsidR="00480852" w:rsidRPr="00787335">
        <w:rPr>
          <w:rFonts w:ascii="Times New Roman" w:hAnsi="Times New Roman" w:cs="Times New Roman" w:hint="eastAsia"/>
          <w:sz w:val="24"/>
          <w:szCs w:val="24"/>
        </w:rPr>
        <w:t>=</w:t>
      </w:r>
      <w:r w:rsidR="00BE5EDC" w:rsidRPr="00787335">
        <w:rPr>
          <w:rFonts w:ascii="Times New Roman" w:hAnsi="Times New Roman" w:cs="Times New Roman"/>
          <w:sz w:val="24"/>
          <w:szCs w:val="24"/>
        </w:rPr>
        <w:t xml:space="preserve"> .0</w:t>
      </w:r>
      <w:r w:rsidR="00480852" w:rsidRPr="00787335">
        <w:rPr>
          <w:rFonts w:ascii="Times New Roman" w:hAnsi="Times New Roman" w:cs="Times New Roman" w:hint="eastAsia"/>
          <w:sz w:val="24"/>
          <w:szCs w:val="24"/>
        </w:rPr>
        <w:t>16</w:t>
      </w:r>
      <w:r w:rsidR="00BE5EDC" w:rsidRPr="00787335">
        <w:rPr>
          <w:rFonts w:ascii="Times New Roman" w:hAnsi="Times New Roman" w:cs="Times New Roman"/>
          <w:sz w:val="24"/>
          <w:szCs w:val="24"/>
        </w:rPr>
        <w:t>).</w:t>
      </w:r>
      <w:r w:rsidR="00BE5EDC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 xml:space="preserve">Externalizing problems were </w:t>
      </w:r>
      <w:r w:rsidR="00867903" w:rsidRPr="00787335">
        <w:rPr>
          <w:rFonts w:ascii="Times New Roman" w:hAnsi="Times New Roman" w:cs="Times New Roman"/>
          <w:sz w:val="24"/>
          <w:szCs w:val="24"/>
        </w:rPr>
        <w:t>positively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 xml:space="preserve"> associated with drinking </w:t>
      </w:r>
      <w:r w:rsidR="00867903" w:rsidRPr="00787335">
        <w:rPr>
          <w:rFonts w:ascii="Times New Roman" w:hAnsi="Times New Roman" w:cs="Times New Roman"/>
          <w:sz w:val="24"/>
          <w:szCs w:val="24"/>
        </w:rPr>
        <w:t>frequency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67903" w:rsidRPr="00787335">
        <w:rPr>
          <w:rFonts w:ascii="Times New Roman" w:hAnsi="Times New Roman" w:cs="Times New Roman"/>
          <w:sz w:val="24"/>
          <w:szCs w:val="24"/>
        </w:rPr>
        <w:t>(β = .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091</w:t>
      </w:r>
      <w:r w:rsidR="00867903" w:rsidRPr="00787335">
        <w:rPr>
          <w:rFonts w:ascii="Times New Roman" w:hAnsi="Times New Roman" w:cs="Times New Roman"/>
          <w:sz w:val="24"/>
          <w:szCs w:val="24"/>
        </w:rPr>
        <w:t xml:space="preserve">, p </w:t>
      </w:r>
      <w:r w:rsidR="00480852" w:rsidRPr="00787335">
        <w:rPr>
          <w:rFonts w:ascii="Times New Roman" w:hAnsi="Times New Roman" w:cs="Times New Roman" w:hint="eastAsia"/>
          <w:sz w:val="24"/>
          <w:szCs w:val="24"/>
        </w:rPr>
        <w:t>=</w:t>
      </w:r>
      <w:r w:rsidR="00867903" w:rsidRPr="00787335">
        <w:rPr>
          <w:rFonts w:ascii="Times New Roman" w:hAnsi="Times New Roman" w:cs="Times New Roman"/>
          <w:sz w:val="24"/>
          <w:szCs w:val="24"/>
        </w:rPr>
        <w:t xml:space="preserve"> .0</w:t>
      </w:r>
      <w:r w:rsidR="00480852" w:rsidRPr="00787335">
        <w:rPr>
          <w:rFonts w:ascii="Times New Roman" w:hAnsi="Times New Roman" w:cs="Times New Roman" w:hint="eastAsia"/>
          <w:sz w:val="24"/>
          <w:szCs w:val="24"/>
        </w:rPr>
        <w:t>30</w:t>
      </w:r>
      <w:r w:rsidR="00867903" w:rsidRPr="00787335">
        <w:rPr>
          <w:rFonts w:ascii="Times New Roman" w:hAnsi="Times New Roman" w:cs="Times New Roman"/>
          <w:sz w:val="24"/>
          <w:szCs w:val="24"/>
        </w:rPr>
        <w:t>)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BE5EDC" w:rsidRPr="00787335">
        <w:rPr>
          <w:rFonts w:ascii="Times New Roman" w:hAnsi="Times New Roman" w:cs="Times New Roman"/>
          <w:sz w:val="24"/>
          <w:szCs w:val="24"/>
        </w:rPr>
        <w:t xml:space="preserve">Regarding the associations between lifestyle factors and obesity, more frequent drinking 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="00BE5EDC" w:rsidRPr="00787335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>link</w:t>
      </w:r>
      <w:r w:rsidR="00BE5EDC" w:rsidRPr="00787335">
        <w:rPr>
          <w:rFonts w:ascii="Times New Roman" w:hAnsi="Times New Roman" w:cs="Times New Roman"/>
          <w:sz w:val="24"/>
          <w:szCs w:val="24"/>
        </w:rPr>
        <w:t xml:space="preserve">ed 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 xml:space="preserve">to </w:t>
      </w:r>
      <w:r w:rsidR="00BE5EDC" w:rsidRPr="00787335">
        <w:rPr>
          <w:rFonts w:ascii="Times New Roman" w:hAnsi="Times New Roman" w:cs="Times New Roman"/>
          <w:sz w:val="24"/>
          <w:szCs w:val="24"/>
        </w:rPr>
        <w:t>obesity (β = .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183</w:t>
      </w:r>
      <w:r w:rsidR="005B2B6C"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BE5EDC" w:rsidRPr="00787335">
        <w:rPr>
          <w:rFonts w:ascii="Times New Roman" w:hAnsi="Times New Roman" w:cs="Times New Roman"/>
          <w:sz w:val="24"/>
          <w:szCs w:val="24"/>
        </w:rPr>
        <w:t xml:space="preserve"> p = .0</w:t>
      </w:r>
      <w:r w:rsidR="00480852" w:rsidRPr="00787335">
        <w:rPr>
          <w:rFonts w:ascii="Times New Roman" w:hAnsi="Times New Roman" w:cs="Times New Roman" w:hint="eastAsia"/>
          <w:sz w:val="24"/>
          <w:szCs w:val="24"/>
        </w:rPr>
        <w:t>40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)</w:t>
      </w:r>
      <w:r w:rsidR="00BE5EDC" w:rsidRPr="00787335">
        <w:rPr>
          <w:rFonts w:ascii="Times New Roman" w:hAnsi="Times New Roman" w:cs="Times New Roman"/>
          <w:sz w:val="24"/>
          <w:szCs w:val="24"/>
        </w:rPr>
        <w:t>.</w:t>
      </w:r>
      <w:r w:rsidR="00136758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36758" w:rsidRPr="00787335">
        <w:rPr>
          <w:rFonts w:ascii="Times New Roman" w:hAnsi="Times New Roman" w:cs="Times New Roman"/>
          <w:sz w:val="24"/>
          <w:szCs w:val="24"/>
        </w:rPr>
        <w:t>The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 xml:space="preserve"> only</w:t>
      </w:r>
      <w:r w:rsidR="00136758" w:rsidRPr="00787335">
        <w:rPr>
          <w:rFonts w:ascii="Times New Roman" w:hAnsi="Times New Roman" w:cs="Times New Roman"/>
          <w:sz w:val="24"/>
          <w:szCs w:val="24"/>
        </w:rPr>
        <w:t xml:space="preserve"> significant indirect path w</w:t>
      </w:r>
      <w:r w:rsidR="000A4FB3" w:rsidRPr="00787335">
        <w:rPr>
          <w:rFonts w:ascii="Times New Roman" w:hAnsi="Times New Roman" w:cs="Times New Roman" w:hint="eastAsia"/>
          <w:sz w:val="24"/>
          <w:szCs w:val="24"/>
        </w:rPr>
        <w:t>as</w:t>
      </w:r>
      <w:r w:rsidR="00136758" w:rsidRPr="00787335">
        <w:rPr>
          <w:rFonts w:ascii="Times New Roman" w:hAnsi="Times New Roman" w:cs="Times New Roman"/>
          <w:sz w:val="24"/>
          <w:szCs w:val="24"/>
        </w:rPr>
        <w:t xml:space="preserve"> from </w:t>
      </w:r>
      <w:r w:rsidR="00B92403" w:rsidRPr="00787335">
        <w:rPr>
          <w:rFonts w:ascii="Times New Roman" w:hAnsi="Times New Roman" w:cs="Times New Roman" w:hint="eastAsia"/>
          <w:sz w:val="24"/>
          <w:szCs w:val="24"/>
        </w:rPr>
        <w:t xml:space="preserve">higher </w:t>
      </w:r>
      <w:r w:rsidR="00136758" w:rsidRPr="00787335">
        <w:rPr>
          <w:rFonts w:ascii="Times New Roman" w:hAnsi="Times New Roman" w:cs="Times New Roman"/>
          <w:sz w:val="24"/>
          <w:szCs w:val="24"/>
        </w:rPr>
        <w:t>early environmental risk to</w:t>
      </w:r>
      <w:r w:rsidR="0004105F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more frequent drinking</w:t>
      </w:r>
      <w:r w:rsidR="00136758" w:rsidRPr="00787335">
        <w:rPr>
          <w:rFonts w:ascii="Times New Roman" w:hAnsi="Times New Roman" w:cs="Times New Roman"/>
          <w:sz w:val="24"/>
          <w:szCs w:val="24"/>
        </w:rPr>
        <w:t xml:space="preserve"> via 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ex</w:t>
      </w:r>
      <w:r w:rsidR="00136758" w:rsidRPr="00787335">
        <w:rPr>
          <w:rFonts w:ascii="Times New Roman" w:hAnsi="Times New Roman" w:cs="Times New Roman"/>
          <w:sz w:val="24"/>
          <w:szCs w:val="24"/>
        </w:rPr>
        <w:t>ternali</w:t>
      </w:r>
      <w:r w:rsidR="005B2B6C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136758" w:rsidRPr="00787335">
        <w:rPr>
          <w:rFonts w:ascii="Times New Roman" w:hAnsi="Times New Roman" w:cs="Times New Roman"/>
          <w:sz w:val="24"/>
          <w:szCs w:val="24"/>
        </w:rPr>
        <w:t>ing problems (β = .0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37</w:t>
      </w:r>
      <w:r w:rsidR="00136758" w:rsidRPr="00787335">
        <w:rPr>
          <w:rFonts w:ascii="Times New Roman" w:hAnsi="Times New Roman" w:cs="Times New Roman"/>
          <w:sz w:val="24"/>
          <w:szCs w:val="24"/>
        </w:rPr>
        <w:t>, p = .0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33</w:t>
      </w:r>
      <w:r w:rsidR="005B2B6C" w:rsidRPr="00787335">
        <w:rPr>
          <w:rFonts w:ascii="Times New Roman" w:hAnsi="Times New Roman" w:cs="Times New Roman" w:hint="eastAsia"/>
          <w:sz w:val="24"/>
          <w:szCs w:val="24"/>
        </w:rPr>
        <w:t>)</w:t>
      </w:r>
      <w:r w:rsidR="00867903" w:rsidRPr="00787335">
        <w:rPr>
          <w:rFonts w:ascii="Times New Roman" w:hAnsi="Times New Roman" w:cs="Times New Roman" w:hint="eastAsia"/>
          <w:sz w:val="24"/>
          <w:szCs w:val="24"/>
        </w:rPr>
        <w:t>.</w:t>
      </w:r>
    </w:p>
    <w:p w14:paraId="73B48475" w14:textId="77777777" w:rsidR="006B54CC" w:rsidRPr="00787335" w:rsidRDefault="006B54CC" w:rsidP="00606A1A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Discussion</w:t>
      </w:r>
    </w:p>
    <w:p w14:paraId="6F4A61F4" w14:textId="0C223F29" w:rsidR="00B612C1" w:rsidRPr="00787335" w:rsidRDefault="001618F5" w:rsidP="00544755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By us</w:t>
      </w:r>
      <w:r w:rsidR="009A3D70" w:rsidRPr="00787335">
        <w:rPr>
          <w:rFonts w:ascii="Times New Roman" w:hAnsi="Times New Roman" w:cs="Times New Roman"/>
          <w:sz w:val="24"/>
          <w:szCs w:val="24"/>
        </w:rPr>
        <w:t>ing</w:t>
      </w:r>
      <w:r w:rsidRPr="00787335">
        <w:rPr>
          <w:rFonts w:ascii="Times New Roman" w:hAnsi="Times New Roman" w:cs="Times New Roman"/>
          <w:sz w:val="24"/>
          <w:szCs w:val="24"/>
        </w:rPr>
        <w:t xml:space="preserve"> a </w:t>
      </w:r>
      <w:r w:rsidR="00A44591" w:rsidRPr="00787335">
        <w:rPr>
          <w:rFonts w:ascii="Times New Roman" w:hAnsi="Times New Roman" w:cs="Times New Roman"/>
          <w:sz w:val="24"/>
          <w:szCs w:val="24"/>
        </w:rPr>
        <w:t xml:space="preserve">large </w:t>
      </w:r>
      <w:r w:rsidR="0046395C" w:rsidRPr="00787335">
        <w:rPr>
          <w:rFonts w:ascii="Times New Roman" w:hAnsi="Times New Roman" w:cs="Times New Roman"/>
          <w:sz w:val="24"/>
          <w:szCs w:val="24"/>
        </w:rPr>
        <w:t xml:space="preserve">prospective </w:t>
      </w:r>
      <w:r w:rsidR="00A44591" w:rsidRPr="00787335">
        <w:rPr>
          <w:rFonts w:ascii="Times New Roman" w:hAnsi="Times New Roman" w:cs="Times New Roman"/>
          <w:sz w:val="24"/>
          <w:szCs w:val="24"/>
        </w:rPr>
        <w:t>birth cohort</w:t>
      </w:r>
      <w:r w:rsidR="008E4A6A" w:rsidRPr="00787335">
        <w:rPr>
          <w:rFonts w:ascii="Times New Roman" w:hAnsi="Times New Roman" w:cs="Times New Roman"/>
          <w:sz w:val="24"/>
          <w:szCs w:val="24"/>
        </w:rPr>
        <w:t>, we</w:t>
      </w:r>
      <w:r w:rsidR="00110A33" w:rsidRPr="00787335">
        <w:rPr>
          <w:rFonts w:ascii="Times New Roman" w:hAnsi="Times New Roman" w:cs="Times New Roman" w:hint="eastAsia"/>
          <w:sz w:val="24"/>
          <w:szCs w:val="24"/>
        </w:rPr>
        <w:t xml:space="preserve"> explored </w:t>
      </w:r>
      <w:r w:rsidR="00CA4F09" w:rsidRPr="00787335">
        <w:rPr>
          <w:rFonts w:ascii="Times New Roman" w:hAnsi="Times New Roman" w:cs="Times New Roman"/>
          <w:sz w:val="24"/>
          <w:szCs w:val="24"/>
        </w:rPr>
        <w:t xml:space="preserve">the differential mechanism linking early environmental risk and </w:t>
      </w:r>
      <w:r w:rsidR="00250319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CA4F09" w:rsidRPr="00787335">
        <w:rPr>
          <w:rFonts w:ascii="Times New Roman" w:hAnsi="Times New Roman" w:cs="Times New Roman"/>
          <w:sz w:val="24"/>
          <w:szCs w:val="24"/>
        </w:rPr>
        <w:t xml:space="preserve"> via the interplay of mental health and lifestyle factors</w:t>
      </w:r>
      <w:r w:rsidR="00411A03" w:rsidRPr="00787335">
        <w:rPr>
          <w:rFonts w:ascii="Times New Roman" w:hAnsi="Times New Roman" w:cs="Times New Roman"/>
          <w:sz w:val="24"/>
          <w:szCs w:val="24"/>
        </w:rPr>
        <w:t>.</w:t>
      </w:r>
      <w:r w:rsidR="00BA3B23" w:rsidRPr="00787335">
        <w:rPr>
          <w:rFonts w:ascii="Times New Roman" w:hAnsi="Times New Roman" w:cs="Times New Roman"/>
          <w:sz w:val="24"/>
          <w:szCs w:val="24"/>
        </w:rPr>
        <w:t xml:space="preserve"> We identified the </w:t>
      </w:r>
      <w:r w:rsidR="00DC42DA" w:rsidRPr="00787335">
        <w:rPr>
          <w:rFonts w:ascii="Times New Roman" w:hAnsi="Times New Roman" w:cs="Times New Roman"/>
          <w:sz w:val="24"/>
          <w:szCs w:val="24"/>
        </w:rPr>
        <w:t xml:space="preserve">potential </w:t>
      </w:r>
      <w:r w:rsidR="004A2971" w:rsidRPr="00787335">
        <w:rPr>
          <w:rFonts w:ascii="Times New Roman" w:hAnsi="Times New Roman" w:cs="Times New Roman"/>
          <w:sz w:val="24"/>
          <w:szCs w:val="24"/>
        </w:rPr>
        <w:t xml:space="preserve">mediating </w:t>
      </w:r>
      <w:r w:rsidR="004C72B3" w:rsidRPr="00787335">
        <w:rPr>
          <w:rFonts w:ascii="Times New Roman" w:hAnsi="Times New Roman" w:cs="Times New Roman"/>
          <w:sz w:val="24"/>
          <w:szCs w:val="24"/>
        </w:rPr>
        <w:t xml:space="preserve">relationship between early environmental risk and </w:t>
      </w:r>
      <w:r w:rsidR="00ED7AD9" w:rsidRPr="00787335">
        <w:rPr>
          <w:rFonts w:ascii="Times New Roman" w:hAnsi="Times New Roman" w:cs="Times New Roman"/>
          <w:sz w:val="24"/>
          <w:szCs w:val="24"/>
        </w:rPr>
        <w:t xml:space="preserve">later </w:t>
      </w:r>
      <w:r w:rsidR="00250319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3F37E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E77E6F" w:rsidRPr="00787335">
        <w:rPr>
          <w:rFonts w:ascii="Times New Roman" w:hAnsi="Times New Roman" w:cs="Times New Roman"/>
          <w:sz w:val="24"/>
          <w:szCs w:val="24"/>
        </w:rPr>
        <w:t>through</w:t>
      </w:r>
      <w:r w:rsidR="003F37E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B917D8" w:rsidRPr="00787335">
        <w:rPr>
          <w:rFonts w:ascii="Times New Roman" w:hAnsi="Times New Roman" w:cs="Times New Roman"/>
          <w:sz w:val="24"/>
          <w:szCs w:val="24"/>
        </w:rPr>
        <w:t>externali</w:t>
      </w:r>
      <w:r w:rsidR="00B917D8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B917D8" w:rsidRPr="00787335">
        <w:rPr>
          <w:rFonts w:ascii="Times New Roman" w:hAnsi="Times New Roman" w:cs="Times New Roman"/>
          <w:sz w:val="24"/>
          <w:szCs w:val="24"/>
        </w:rPr>
        <w:t>ing problems and drinking frequency</w:t>
      </w:r>
      <w:r w:rsidR="00B917D8" w:rsidRPr="00787335">
        <w:rPr>
          <w:rFonts w:ascii="Times New Roman" w:hAnsi="Times New Roman" w:cs="Times New Roman" w:hint="eastAsia"/>
          <w:sz w:val="24"/>
          <w:szCs w:val="24"/>
        </w:rPr>
        <w:t>,</w:t>
      </w:r>
      <w:r w:rsidR="00F13783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B15906" w:rsidRPr="00787335">
        <w:rPr>
          <w:rFonts w:ascii="Times New Roman" w:hAnsi="Times New Roman" w:cs="Times New Roman"/>
          <w:sz w:val="24"/>
          <w:szCs w:val="24"/>
        </w:rPr>
        <w:t xml:space="preserve">demonstrating </w:t>
      </w:r>
      <w:r w:rsidR="003224D5" w:rsidRPr="00787335">
        <w:rPr>
          <w:rFonts w:ascii="Times New Roman" w:hAnsi="Times New Roman" w:cs="Times New Roman" w:hint="eastAsia"/>
          <w:sz w:val="24"/>
          <w:szCs w:val="24"/>
        </w:rPr>
        <w:t>the</w:t>
      </w:r>
      <w:r w:rsidR="003224D5" w:rsidRPr="00787335">
        <w:rPr>
          <w:rFonts w:ascii="Times New Roman" w:hAnsi="Times New Roman" w:cs="Times New Roman"/>
          <w:sz w:val="24"/>
          <w:szCs w:val="24"/>
        </w:rPr>
        <w:t xml:space="preserve"> underlying mechanism</w:t>
      </w:r>
      <w:r w:rsidR="00866E7D" w:rsidRPr="00787335">
        <w:rPr>
          <w:rFonts w:ascii="Times New Roman" w:hAnsi="Times New Roman" w:cs="Times New Roman" w:hint="eastAsia"/>
          <w:sz w:val="24"/>
          <w:szCs w:val="24"/>
        </w:rPr>
        <w:t>.</w:t>
      </w:r>
      <w:r w:rsidR="00866E7D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73071A" w:rsidRPr="00787335">
        <w:rPr>
          <w:rFonts w:ascii="Times New Roman" w:hAnsi="Times New Roman" w:cs="Times New Roman"/>
          <w:sz w:val="24"/>
          <w:szCs w:val="24"/>
        </w:rPr>
        <w:t xml:space="preserve">Thus, our </w:t>
      </w:r>
      <w:r w:rsidR="00ED7AD9" w:rsidRPr="00787335">
        <w:rPr>
          <w:rFonts w:ascii="Times New Roman" w:hAnsi="Times New Roman" w:cs="Times New Roman"/>
          <w:sz w:val="24"/>
          <w:szCs w:val="24"/>
        </w:rPr>
        <w:t>study provide</w:t>
      </w:r>
      <w:r w:rsidR="00EA617E" w:rsidRPr="00787335">
        <w:rPr>
          <w:rFonts w:ascii="Times New Roman" w:hAnsi="Times New Roman" w:cs="Times New Roman"/>
          <w:sz w:val="24"/>
          <w:szCs w:val="24"/>
        </w:rPr>
        <w:t>d</w:t>
      </w:r>
      <w:r w:rsidR="001A26D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ED7AD9" w:rsidRPr="00787335">
        <w:rPr>
          <w:rFonts w:ascii="Times New Roman" w:hAnsi="Times New Roman" w:cs="Times New Roman"/>
          <w:sz w:val="24"/>
          <w:szCs w:val="24"/>
        </w:rPr>
        <w:t>a</w:t>
      </w:r>
      <w:r w:rsidR="00996014" w:rsidRPr="00787335">
        <w:rPr>
          <w:rFonts w:ascii="Times New Roman" w:hAnsi="Times New Roman" w:cs="Times New Roman" w:hint="eastAsia"/>
          <w:sz w:val="24"/>
          <w:szCs w:val="24"/>
        </w:rPr>
        <w:t>n</w:t>
      </w:r>
      <w:r w:rsidR="00ED7AD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FE32E5" w:rsidRPr="00787335">
        <w:rPr>
          <w:rFonts w:ascii="Times New Roman" w:hAnsi="Times New Roman" w:cs="Times New Roman"/>
          <w:sz w:val="24"/>
          <w:szCs w:val="24"/>
        </w:rPr>
        <w:t>integrated</w:t>
      </w:r>
      <w:r w:rsidR="0099601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ED7AD9" w:rsidRPr="00787335">
        <w:rPr>
          <w:rFonts w:ascii="Times New Roman" w:hAnsi="Times New Roman" w:cs="Times New Roman"/>
          <w:sz w:val="24"/>
          <w:szCs w:val="24"/>
        </w:rPr>
        <w:t>view of</w:t>
      </w:r>
      <w:r w:rsidR="003C576B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8186D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78186D" w:rsidRPr="00787335">
        <w:rPr>
          <w:rFonts w:ascii="Times New Roman" w:hAnsi="Times New Roman" w:cs="Times New Roman" w:hint="eastAsia"/>
          <w:sz w:val="24"/>
          <w:szCs w:val="24"/>
        </w:rPr>
        <w:t>relationship</w:t>
      </w:r>
      <w:r w:rsidR="00FE32E5" w:rsidRPr="00787335">
        <w:rPr>
          <w:rFonts w:ascii="Times New Roman" w:hAnsi="Times New Roman" w:cs="Times New Roman" w:hint="eastAsia"/>
          <w:sz w:val="24"/>
          <w:szCs w:val="24"/>
        </w:rPr>
        <w:t>s</w:t>
      </w:r>
      <w:r w:rsidR="0078186D" w:rsidRPr="00787335">
        <w:rPr>
          <w:rFonts w:ascii="Times New Roman" w:hAnsi="Times New Roman" w:cs="Times New Roman" w:hint="eastAsia"/>
          <w:sz w:val="24"/>
          <w:szCs w:val="24"/>
        </w:rPr>
        <w:t xml:space="preserve"> among</w:t>
      </w:r>
      <w:r w:rsidR="00ED7AD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6D7905" w:rsidRPr="00787335">
        <w:rPr>
          <w:rFonts w:ascii="Times New Roman" w:hAnsi="Times New Roman" w:cs="Times New Roman"/>
          <w:sz w:val="24"/>
          <w:szCs w:val="24"/>
        </w:rPr>
        <w:t xml:space="preserve">early environmental risk, mental health, </w:t>
      </w:r>
      <w:r w:rsidR="00946E5A" w:rsidRPr="00787335">
        <w:rPr>
          <w:rFonts w:ascii="Times New Roman" w:hAnsi="Times New Roman" w:cs="Times New Roman"/>
          <w:sz w:val="24"/>
          <w:szCs w:val="24"/>
        </w:rPr>
        <w:t xml:space="preserve">lifestyle, and </w:t>
      </w:r>
      <w:r w:rsidR="00250319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946E5A" w:rsidRPr="00787335">
        <w:rPr>
          <w:rFonts w:ascii="Times New Roman" w:hAnsi="Times New Roman" w:cs="Times New Roman"/>
          <w:sz w:val="24"/>
          <w:szCs w:val="24"/>
        </w:rPr>
        <w:t>.</w:t>
      </w:r>
    </w:p>
    <w:p w14:paraId="0E8A3393" w14:textId="1FC65040" w:rsidR="00E049B9" w:rsidRPr="00787335" w:rsidRDefault="00E049B9" w:rsidP="00F915BB">
      <w:pPr>
        <w:spacing w:line="360" w:lineRule="auto"/>
        <w:ind w:firstLine="720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Interestingly, o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ur findings indicate that EER indirectly influenced adolescent </w:t>
      </w:r>
      <w:r w:rsidR="000527C0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through </w:t>
      </w:r>
      <w:r w:rsidR="00890301" w:rsidRPr="00787335">
        <w:rPr>
          <w:rFonts w:ascii="Times New Roman" w:hAnsi="Times New Roman" w:cs="Times New Roman" w:hint="eastAsia"/>
          <w:sz w:val="24"/>
          <w:szCs w:val="24"/>
        </w:rPr>
        <w:t xml:space="preserve">externalizing </w:t>
      </w:r>
      <w:r w:rsidR="00890301" w:rsidRPr="00787335">
        <w:rPr>
          <w:rFonts w:ascii="Times New Roman" w:hAnsi="Times New Roman" w:cs="Times New Roman"/>
          <w:sz w:val="24"/>
          <w:szCs w:val="24"/>
        </w:rPr>
        <w:t>problems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E649AF" w:rsidRPr="00787335">
        <w:rPr>
          <w:rFonts w:ascii="Times New Roman" w:hAnsi="Times New Roman" w:cs="Times New Roman" w:hint="eastAsia"/>
          <w:sz w:val="24"/>
          <w:szCs w:val="24"/>
        </w:rPr>
        <w:t xml:space="preserve">drinking </w:t>
      </w:r>
      <w:r w:rsidR="00F676EC" w:rsidRPr="00787335">
        <w:rPr>
          <w:rFonts w:ascii="Times New Roman" w:hAnsi="Times New Roman" w:cs="Times New Roman"/>
          <w:sz w:val="24"/>
          <w:szCs w:val="24"/>
        </w:rPr>
        <w:t>frequency</w:t>
      </w:r>
      <w:r w:rsidRPr="005C163E">
        <w:rPr>
          <w:rFonts w:ascii="Times New Roman" w:hAnsi="Times New Roman" w:cs="Times New Roman" w:hint="eastAsia"/>
          <w:sz w:val="24"/>
          <w:szCs w:val="24"/>
        </w:rPr>
        <w:t>.</w:t>
      </w:r>
      <w:r w:rsidR="00F676EC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3B68" w:rsidRPr="005C163E">
        <w:rPr>
          <w:rFonts w:ascii="Times New Roman" w:hAnsi="Times New Roman" w:cs="Times New Roman"/>
          <w:sz w:val="24"/>
          <w:szCs w:val="24"/>
        </w:rPr>
        <w:t xml:space="preserve">To provide a more intuitive metric, we calculated the Absolute Risk Difference (ARD), which showed a 0.2% increase in obesity risk via this pathway for </w:t>
      </w:r>
      <w:r w:rsidR="009A0805" w:rsidRPr="005C163E">
        <w:rPr>
          <w:rFonts w:ascii="Times New Roman" w:hAnsi="Times New Roman" w:cs="Times New Roman" w:hint="eastAsia"/>
          <w:sz w:val="24"/>
          <w:szCs w:val="24"/>
        </w:rPr>
        <w:t xml:space="preserve">each standard </w:t>
      </w:r>
      <w:r w:rsidR="009A0805" w:rsidRPr="005C163E">
        <w:rPr>
          <w:rFonts w:ascii="Times New Roman" w:hAnsi="Times New Roman" w:cs="Times New Roman"/>
          <w:sz w:val="24"/>
          <w:szCs w:val="24"/>
        </w:rPr>
        <w:t>deviation</w:t>
      </w:r>
      <w:r w:rsidR="009A0805" w:rsidRPr="005C163E">
        <w:rPr>
          <w:rFonts w:ascii="Times New Roman" w:hAnsi="Times New Roman" w:cs="Times New Roman" w:hint="eastAsia"/>
          <w:sz w:val="24"/>
          <w:szCs w:val="24"/>
        </w:rPr>
        <w:t xml:space="preserve"> (SD)</w:t>
      </w:r>
      <w:r w:rsidR="00A53B68" w:rsidRPr="005C163E">
        <w:rPr>
          <w:rFonts w:ascii="Times New Roman" w:hAnsi="Times New Roman" w:cs="Times New Roman"/>
          <w:sz w:val="24"/>
          <w:szCs w:val="24"/>
        </w:rPr>
        <w:t xml:space="preserve"> increase in EER (95% CI: [0.000, 0.004]; p=0.042).</w:t>
      </w:r>
      <w:r w:rsidR="008125F3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676EC" w:rsidRPr="005C163E">
        <w:rPr>
          <w:rFonts w:ascii="Times New Roman" w:hAnsi="Times New Roman" w:cs="Times New Roman"/>
          <w:sz w:val="24"/>
          <w:szCs w:val="24"/>
        </w:rPr>
        <w:t>Although small, th</w:t>
      </w:r>
      <w:r w:rsidR="00890301" w:rsidRPr="005C163E">
        <w:rPr>
          <w:rFonts w:ascii="Times New Roman" w:hAnsi="Times New Roman" w:cs="Times New Roman" w:hint="eastAsia"/>
          <w:sz w:val="24"/>
          <w:szCs w:val="24"/>
        </w:rPr>
        <w:t>is</w:t>
      </w:r>
      <w:r w:rsidR="00F676EC" w:rsidRPr="005C163E">
        <w:rPr>
          <w:rFonts w:ascii="Times New Roman" w:hAnsi="Times New Roman" w:cs="Times New Roman"/>
          <w:sz w:val="24"/>
          <w:szCs w:val="24"/>
        </w:rPr>
        <w:t xml:space="preserve"> indirect effect </w:t>
      </w:r>
      <w:r w:rsidR="00890301" w:rsidRPr="005C163E">
        <w:rPr>
          <w:rFonts w:ascii="Times New Roman" w:hAnsi="Times New Roman" w:cs="Times New Roman"/>
          <w:sz w:val="24"/>
          <w:szCs w:val="24"/>
        </w:rPr>
        <w:t xml:space="preserve">remains </w:t>
      </w:r>
      <w:r w:rsidR="00F676EC" w:rsidRPr="005C163E">
        <w:rPr>
          <w:rFonts w:ascii="Times New Roman" w:hAnsi="Times New Roman" w:cs="Times New Roman"/>
          <w:sz w:val="24"/>
          <w:szCs w:val="24"/>
        </w:rPr>
        <w:t>meani</w:t>
      </w:r>
      <w:r w:rsidR="00F676EC" w:rsidRPr="00787335">
        <w:rPr>
          <w:rFonts w:ascii="Times New Roman" w:hAnsi="Times New Roman" w:cs="Times New Roman"/>
          <w:sz w:val="24"/>
          <w:szCs w:val="24"/>
        </w:rPr>
        <w:t>ngful at the population level</w:t>
      </w:r>
      <w:r w:rsidR="00F676EC" w:rsidRPr="00787335">
        <w:rPr>
          <w:rFonts w:ascii="Times New Roman" w:hAnsi="Times New Roman" w:cs="Times New Roman" w:hint="eastAsia"/>
          <w:sz w:val="24"/>
          <w:szCs w:val="24"/>
        </w:rPr>
        <w:t>.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As expected, EER increased </w:t>
      </w:r>
      <w:r w:rsidR="000527C0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via the </w:t>
      </w:r>
      <w:r w:rsidRPr="00787335">
        <w:rPr>
          <w:rFonts w:ascii="Times New Roman" w:hAnsi="Times New Roman" w:cs="Times New Roman"/>
          <w:sz w:val="24"/>
          <w:szCs w:val="24"/>
        </w:rPr>
        <w:t>externalizing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-drinking pathway, consistent </w:t>
      </w:r>
      <w:r w:rsidRPr="00787335">
        <w:rPr>
          <w:rFonts w:ascii="Times New Roman" w:hAnsi="Times New Roman" w:cs="Times New Roman"/>
          <w:sz w:val="24"/>
          <w:szCs w:val="24"/>
        </w:rPr>
        <w:t>with the large body of literature implicating externalizing symptoms as a robust risk factor for frequent drinking in adolescence and problematic alcohol consumption later in adulthood</w:t>
      </w:r>
      <w:r w:rsidR="006C6A70" w:rsidRPr="00787335">
        <w:rPr>
          <w:rFonts w:ascii="Times New Roman" w:hAnsi="Times New Roman" w:cs="Times New Roman"/>
          <w:sz w:val="24"/>
          <w:szCs w:val="24"/>
        </w:rPr>
        <w:t>.</w:t>
      </w:r>
      <w:r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ri&lt;/Author&gt;&lt;Year&gt;2025&lt;/Year&gt;&lt;RecNum&gt;41&lt;/RecNum&gt;&lt;DisplayText&gt;&lt;style face="superscript"&gt;23&lt;/style&gt;&lt;/DisplayText&gt;&lt;record&gt;&lt;rec-number&gt;41&lt;/rec-number&gt;&lt;foreign-keys&gt;&lt;key app="EN" db-id="vsffpewp2pasryevdxixv0a35xzr50xrs0s9" timestamp="1757450033"&gt;41&lt;/key&gt;&lt;/foreign-keys&gt;&lt;ref-type name="Journal Article"&gt;17&lt;/ref-type&gt;&lt;contributors&gt;&lt;authors&gt;&lt;author&gt;Kiri, Janet&lt;/author&gt;&lt;author&gt;Hall, James&lt;/author&gt;&lt;author&gt;Cortese, Samuele&lt;/author&gt;&lt;author&gt;Brandt, Valerie&lt;/author&gt;&lt;/authors&gt;&lt;/contributors&gt;&lt;titles&gt;&lt;title&gt;Reciprocal relationships between adolescent mental health difficulties and alcohol consumption&lt;/title&gt;&lt;secondary-title&gt;European Child &amp;amp; Adolescent Psychiatry&lt;/secondary-title&gt;&lt;/titles&gt;&lt;periodical&gt;&lt;full-title&gt;European Child &amp;amp; Adolescent Psychiatry&lt;/full-title&gt;&lt;/periodical&gt;&lt;pages&gt;2347-2357&lt;/pages&gt;&lt;volume&gt;34&lt;/volume&gt;&lt;number&gt;8&lt;/number&gt;&lt;dates&gt;&lt;year&gt;2025&lt;/year&gt;&lt;pub-dates&gt;&lt;date&gt;2025/08/01&lt;/date&gt;&lt;/pub-dates&gt;&lt;/dates&gt;&lt;isbn&gt;1435-165X&lt;/isbn&gt;&lt;urls&gt;&lt;related-urls&gt;&lt;url&gt;https://doi.org/10.1007/s00787-025-02644-6&lt;/url&gt;&lt;/related-urls&gt;&lt;/urls&gt;&lt;electronic-resource-num&gt;10.1007/s00787-025-02644-6&lt;/electronic-resource-num&gt;&lt;/record&gt;&lt;/Cite&gt;&lt;/EndNote&gt;</w:instrText>
      </w:r>
      <w:r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23</w:t>
      </w:r>
      <w:r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Pr="00787335">
        <w:rPr>
          <w:rFonts w:ascii="Times New Roman" w:hAnsi="Times New Roman" w:cs="Times New Roman"/>
          <w:sz w:val="24"/>
          <w:szCs w:val="24"/>
        </w:rPr>
        <w:t xml:space="preserve"> Our findings also extend previous research suggesting that externalizing symptoms may comprise an independent risk factor for </w:t>
      </w:r>
      <w:r w:rsidR="00443411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43411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mfferman&lt;/Author&gt;&lt;Year&gt;2016&lt;/Year&gt;&lt;RecNum&gt;76&lt;/RecNum&gt;&lt;DisplayText&gt;&lt;style face="superscript"&gt;24&lt;/style&gt;&lt;/DisplayText&gt;&lt;record&gt;&lt;rec-number&gt;76&lt;/rec-number&gt;&lt;foreign-keys&gt;&lt;key app="EN" db-id="vsffpewp2pasryevdxixv0a35xzr50xrs0s9" timestamp="1764599211"&gt;76&lt;/key&gt;&lt;/foreign-keys&gt;&lt;ref-type name="Journal Article"&gt;17&lt;/ref-type&gt;&lt;contributors&gt;&lt;authors&gt;&lt;author&gt;Camfferman, Roxanna&lt;/author&gt;&lt;author&gt;Jansen, Pauline W.&lt;/author&gt;&lt;author&gt;Rippe, Ralph C. A.&lt;/author&gt;&lt;author&gt;Mesman, Judi&lt;/author&gt;&lt;author&gt;Derks, Ivonne P. M.&lt;/author&gt;&lt;author&gt;Tiemeier, Henning&lt;/author&gt;&lt;author&gt;Jaddoe, Vincent&lt;/author&gt;&lt;author&gt;van der Veek, Shelley M. C.&lt;/author&gt;&lt;/authors&gt;&lt;/contributors&gt;&lt;titles&gt;&lt;title&gt;The association between overweight and internalizing and externalizing behavior in early childhood&lt;/title&gt;&lt;secondary-title&gt;Social Science &amp;amp; Medicine&lt;/secondary-title&gt;&lt;/titles&gt;&lt;periodical&gt;&lt;full-title&gt;Social Science &amp;amp; Medicine&lt;/full-title&gt;&lt;/periodical&gt;&lt;pages&gt;35-42&lt;/pages&gt;&lt;volume&gt;168&lt;/volume&gt;&lt;keywords&gt;&lt;keyword&gt;Adiposity rebound&lt;/keyword&gt;&lt;keyword&gt;Early childhood&lt;/keyword&gt;&lt;keyword&gt;Externalizing behavior problems&lt;/keyword&gt;&lt;keyword&gt;Internalizing behavior problems&lt;/keyword&gt;&lt;keyword&gt;Longitudinal study&lt;/keyword&gt;&lt;keyword&gt;Overweight&lt;/keyword&gt;&lt;keyword&gt;The Netherlands&lt;/keyword&gt;&lt;/keywords&gt;&lt;dates&gt;&lt;year&gt;2016&lt;/year&gt;&lt;pub-dates&gt;&lt;date&gt;2016/11/01/&lt;/date&gt;&lt;/pub-dates&gt;&lt;/dates&gt;&lt;isbn&gt;0277-9536&lt;/isbn&gt;&lt;urls&gt;&lt;related-urls&gt;&lt;url&gt;https://www.sciencedirect.com/science/article/pii/S027795361630497X&lt;/url&gt;&lt;/related-urls&gt;&lt;/urls&gt;&lt;electronic-resource-num&gt;10.1016/j.socscimed.2016.09.001&lt;/electronic-resource-num&gt;&lt;/record&gt;&lt;/Cite&gt;&lt;/EndNote&gt;</w:instrText>
      </w:r>
      <w:r w:rsidR="00443411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24</w:t>
      </w:r>
      <w:r w:rsidR="00443411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Pr="00787335">
        <w:rPr>
          <w:rFonts w:ascii="Times New Roman" w:hAnsi="Times New Roman" w:cs="Times New Roman"/>
          <w:sz w:val="24"/>
          <w:szCs w:val="24"/>
        </w:rPr>
        <w:t xml:space="preserve"> by demonstrating that frequent drinking during adolescence may comprise a potential mechanism through which externalizing symptoms convey an elevated risk of </w:t>
      </w:r>
      <w:r w:rsidR="00443411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2A0B0A" w:rsidRPr="00787335">
        <w:rPr>
          <w:rFonts w:ascii="Times New Roman" w:hAnsi="Times New Roman" w:cs="Times New Roman"/>
          <w:sz w:val="24"/>
          <w:szCs w:val="24"/>
        </w:rPr>
        <w:t xml:space="preserve">Notably, we also found that EER was indirectly associated with </w:t>
      </w:r>
      <w:r w:rsidR="00265506" w:rsidRPr="00787335">
        <w:rPr>
          <w:rFonts w:ascii="Times New Roman" w:hAnsi="Times New Roman" w:cs="Times New Roman"/>
          <w:sz w:val="24"/>
          <w:szCs w:val="24"/>
        </w:rPr>
        <w:t xml:space="preserve">a </w:t>
      </w:r>
      <w:r w:rsidR="002A0B0A" w:rsidRPr="00787335">
        <w:rPr>
          <w:rFonts w:ascii="Times New Roman" w:hAnsi="Times New Roman" w:cs="Times New Roman"/>
          <w:sz w:val="24"/>
          <w:szCs w:val="24"/>
        </w:rPr>
        <w:t xml:space="preserve">healthier diet and more frequent exercise, alongside more frequent drinking, </w:t>
      </w:r>
      <w:r w:rsidR="00496FC8" w:rsidRPr="00787335">
        <w:rPr>
          <w:rFonts w:ascii="Times New Roman" w:hAnsi="Times New Roman" w:cs="Times New Roman" w:hint="eastAsia"/>
          <w:sz w:val="24"/>
          <w:szCs w:val="24"/>
        </w:rPr>
        <w:t xml:space="preserve">all </w:t>
      </w:r>
      <w:r w:rsidR="00EC4B89" w:rsidRPr="00787335">
        <w:rPr>
          <w:rFonts w:ascii="Times New Roman" w:hAnsi="Times New Roman" w:cs="Times New Roman" w:hint="eastAsia"/>
          <w:sz w:val="24"/>
          <w:szCs w:val="24"/>
        </w:rPr>
        <w:t xml:space="preserve">via externalizing </w:t>
      </w:r>
      <w:r w:rsidR="00EC4B89" w:rsidRPr="00787335">
        <w:rPr>
          <w:rFonts w:ascii="Times New Roman" w:hAnsi="Times New Roman" w:cs="Times New Roman"/>
          <w:sz w:val="24"/>
          <w:szCs w:val="24"/>
        </w:rPr>
        <w:t>problems</w:t>
      </w:r>
      <w:r w:rsidR="00EC4B89" w:rsidRPr="00787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2A0B0A" w:rsidRPr="00787335">
        <w:rPr>
          <w:rFonts w:ascii="Times New Roman" w:hAnsi="Times New Roman" w:cs="Times New Roman"/>
          <w:sz w:val="24"/>
          <w:szCs w:val="24"/>
        </w:rPr>
        <w:t>suggesting an “inconsistent mediation” whereby externalizing problems are linked to both risk-enhancing (drinking) and potentially protective (physical activity, diet) lifestyle patterns</w:t>
      </w:r>
      <w:r w:rsidR="002A0B0A" w:rsidRPr="00787335">
        <w:rPr>
          <w:rFonts w:ascii="Times New Roman" w:hAnsi="Times New Roman" w:cs="Times New Roman" w:hint="eastAsia"/>
          <w:sz w:val="24"/>
          <w:szCs w:val="24"/>
        </w:rPr>
        <w:t>.</w:t>
      </w:r>
      <w:r w:rsidR="0044424D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0C27" w:rsidRPr="00787335">
        <w:rPr>
          <w:rFonts w:ascii="Times New Roman" w:hAnsi="Times New Roman" w:cs="Times New Roman" w:hint="eastAsia"/>
          <w:sz w:val="24"/>
          <w:szCs w:val="24"/>
        </w:rPr>
        <w:t xml:space="preserve">Subgroup analyses further </w:t>
      </w:r>
      <w:r w:rsidR="00390C27" w:rsidRPr="00787335">
        <w:rPr>
          <w:rFonts w:ascii="Times New Roman" w:hAnsi="Times New Roman" w:cs="Times New Roman"/>
          <w:sz w:val="24"/>
          <w:szCs w:val="24"/>
        </w:rPr>
        <w:t xml:space="preserve">indicated that </w:t>
      </w:r>
      <w:r w:rsidR="0044424D" w:rsidRPr="00787335">
        <w:rPr>
          <w:rFonts w:ascii="Times New Roman" w:hAnsi="Times New Roman" w:cs="Times New Roman"/>
          <w:sz w:val="24"/>
          <w:szCs w:val="24"/>
        </w:rPr>
        <w:t>mental health played a more complex role in linking EER to lifestyle behaviours in males than in females</w:t>
      </w:r>
      <w:r w:rsidR="00390C27" w:rsidRPr="00787335">
        <w:rPr>
          <w:rFonts w:ascii="Times New Roman" w:hAnsi="Times New Roman" w:cs="Times New Roman"/>
          <w:sz w:val="24"/>
          <w:szCs w:val="24"/>
        </w:rPr>
        <w:t>.</w:t>
      </w:r>
      <w:r w:rsidR="00390C27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0C27" w:rsidRPr="00787335">
        <w:rPr>
          <w:rFonts w:ascii="Times New Roman" w:hAnsi="Times New Roman" w:cs="Times New Roman"/>
          <w:sz w:val="24"/>
          <w:szCs w:val="24"/>
        </w:rPr>
        <w:t>Specifically</w:t>
      </w:r>
      <w:r w:rsidR="00390C27" w:rsidRPr="00787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7C7BC3" w:rsidRPr="00787335">
        <w:rPr>
          <w:rFonts w:ascii="Times New Roman" w:hAnsi="Times New Roman" w:cs="Times New Roman" w:hint="eastAsia"/>
          <w:sz w:val="24"/>
          <w:szCs w:val="24"/>
        </w:rPr>
        <w:t xml:space="preserve">in males, </w:t>
      </w:r>
      <w:r w:rsidR="007C7BC3" w:rsidRPr="00787335">
        <w:rPr>
          <w:rFonts w:ascii="Times New Roman" w:hAnsi="Times New Roman" w:cs="Times New Roman"/>
          <w:sz w:val="24"/>
          <w:szCs w:val="24"/>
        </w:rPr>
        <w:t>EER showed a significant indirect association with lower drinking frequency via internali</w:t>
      </w:r>
      <w:r w:rsidR="00496FC8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7C7BC3" w:rsidRPr="00787335">
        <w:rPr>
          <w:rFonts w:ascii="Times New Roman" w:hAnsi="Times New Roman" w:cs="Times New Roman"/>
          <w:sz w:val="24"/>
          <w:szCs w:val="24"/>
        </w:rPr>
        <w:t xml:space="preserve">ing problems, whereas this pathway was </w:t>
      </w:r>
      <w:r w:rsidR="007C7BC3" w:rsidRPr="00787335">
        <w:rPr>
          <w:rFonts w:ascii="Times New Roman" w:hAnsi="Times New Roman" w:cs="Times New Roman" w:hint="eastAsia"/>
          <w:sz w:val="24"/>
          <w:szCs w:val="24"/>
        </w:rPr>
        <w:t>not significant in females</w:t>
      </w:r>
      <w:r w:rsidR="00E45A1F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915BB" w:rsidRPr="00787335">
        <w:rPr>
          <w:rFonts w:ascii="Times New Roman" w:hAnsi="Times New Roman" w:cs="Times New Roman" w:hint="eastAsia"/>
          <w:sz w:val="24"/>
          <w:szCs w:val="24"/>
        </w:rPr>
        <w:t xml:space="preserve">Additionally, in males but not females, EER was indirectly related to a healthier diet via </w:t>
      </w:r>
      <w:r w:rsidR="00F915BB" w:rsidRPr="00787335">
        <w:rPr>
          <w:rFonts w:ascii="Times New Roman" w:hAnsi="Times New Roman" w:cs="Times New Roman" w:hint="eastAsia"/>
          <w:sz w:val="24"/>
          <w:szCs w:val="24"/>
        </w:rPr>
        <w:lastRenderedPageBreak/>
        <w:t xml:space="preserve">externalizing </w:t>
      </w:r>
      <w:r w:rsidR="00F915BB" w:rsidRPr="00787335">
        <w:rPr>
          <w:rFonts w:ascii="Times New Roman" w:hAnsi="Times New Roman" w:cs="Times New Roman"/>
          <w:sz w:val="24"/>
          <w:szCs w:val="24"/>
        </w:rPr>
        <w:t>problems</w:t>
      </w:r>
      <w:r w:rsidR="00F915BB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B129C" w:rsidRPr="00787335">
        <w:rPr>
          <w:rFonts w:ascii="Times New Roman" w:hAnsi="Times New Roman" w:cs="Times New Roman"/>
          <w:sz w:val="24"/>
          <w:szCs w:val="24"/>
        </w:rPr>
        <w:t>This pattern is consistent with</w:t>
      </w:r>
      <w:r w:rsidR="004530D0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B129C" w:rsidRPr="00787335">
        <w:rPr>
          <w:rFonts w:ascii="Times New Roman" w:hAnsi="Times New Roman" w:cs="Times New Roman"/>
          <w:sz w:val="24"/>
          <w:szCs w:val="24"/>
        </w:rPr>
        <w:t>our descriptive analyses</w:t>
      </w:r>
      <w:r w:rsidR="00FB129C" w:rsidRPr="00787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407928" w:rsidRPr="00787335">
        <w:rPr>
          <w:rFonts w:ascii="Times New Roman" w:hAnsi="Times New Roman" w:cs="Times New Roman" w:hint="eastAsia"/>
          <w:sz w:val="24"/>
          <w:szCs w:val="24"/>
        </w:rPr>
        <w:t xml:space="preserve">which </w:t>
      </w:r>
      <w:r w:rsidR="00FB129C" w:rsidRPr="00787335">
        <w:rPr>
          <w:rFonts w:ascii="Times New Roman" w:hAnsi="Times New Roman" w:cs="Times New Roman"/>
          <w:sz w:val="24"/>
          <w:szCs w:val="24"/>
        </w:rPr>
        <w:t>show</w:t>
      </w:r>
      <w:r w:rsidR="00407928" w:rsidRPr="00787335">
        <w:rPr>
          <w:rFonts w:ascii="Times New Roman" w:hAnsi="Times New Roman" w:cs="Times New Roman" w:hint="eastAsia"/>
          <w:sz w:val="24"/>
          <w:szCs w:val="24"/>
        </w:rPr>
        <w:t>ed</w:t>
      </w:r>
      <w:r w:rsidR="00FB129C" w:rsidRPr="00787335">
        <w:rPr>
          <w:rFonts w:ascii="Times New Roman" w:hAnsi="Times New Roman" w:cs="Times New Roman"/>
          <w:sz w:val="24"/>
          <w:szCs w:val="24"/>
        </w:rPr>
        <w:t xml:space="preserve"> that males in this cohort </w:t>
      </w:r>
      <w:r w:rsidR="00FB129C" w:rsidRPr="00787335">
        <w:rPr>
          <w:rFonts w:ascii="Times New Roman" w:hAnsi="Times New Roman" w:cs="Times New Roman" w:hint="eastAsia"/>
          <w:sz w:val="24"/>
          <w:szCs w:val="24"/>
        </w:rPr>
        <w:t>showe</w:t>
      </w:r>
      <w:r w:rsidR="00FB129C" w:rsidRPr="00787335">
        <w:rPr>
          <w:rFonts w:ascii="Times New Roman" w:hAnsi="Times New Roman" w:cs="Times New Roman"/>
          <w:sz w:val="24"/>
          <w:szCs w:val="24"/>
        </w:rPr>
        <w:t>d higher levels of externali</w:t>
      </w:r>
      <w:r w:rsidR="00407928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FB129C" w:rsidRPr="00787335">
        <w:rPr>
          <w:rFonts w:ascii="Times New Roman" w:hAnsi="Times New Roman" w:cs="Times New Roman"/>
          <w:sz w:val="24"/>
          <w:szCs w:val="24"/>
        </w:rPr>
        <w:t xml:space="preserve">ing </w:t>
      </w:r>
      <w:r w:rsidR="00407928" w:rsidRPr="00787335">
        <w:rPr>
          <w:rFonts w:ascii="Times New Roman" w:hAnsi="Times New Roman" w:cs="Times New Roman"/>
          <w:sz w:val="24"/>
          <w:szCs w:val="24"/>
        </w:rPr>
        <w:t>problems,</w:t>
      </w:r>
      <w:r w:rsidR="00FB129C" w:rsidRPr="00787335">
        <w:rPr>
          <w:rFonts w:ascii="Times New Roman" w:hAnsi="Times New Roman" w:cs="Times New Roman"/>
          <w:sz w:val="24"/>
          <w:szCs w:val="24"/>
        </w:rPr>
        <w:t xml:space="preserve"> but similar levels of internali</w:t>
      </w:r>
      <w:r w:rsidR="00407928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FB129C" w:rsidRPr="00787335">
        <w:rPr>
          <w:rFonts w:ascii="Times New Roman" w:hAnsi="Times New Roman" w:cs="Times New Roman"/>
          <w:sz w:val="24"/>
          <w:szCs w:val="24"/>
        </w:rPr>
        <w:t>ing problems compared with females (</w:t>
      </w:r>
      <w:r w:rsidR="00EF6E56" w:rsidRPr="00787335">
        <w:rPr>
          <w:rFonts w:ascii="Times New Roman" w:hAnsi="Times New Roman" w:cs="Times New Roman" w:hint="eastAsia"/>
          <w:sz w:val="24"/>
          <w:szCs w:val="24"/>
        </w:rPr>
        <w:t>s</w:t>
      </w:r>
      <w:r w:rsidR="00FB129C" w:rsidRPr="00787335">
        <w:rPr>
          <w:rFonts w:ascii="Times New Roman" w:hAnsi="Times New Roman" w:cs="Times New Roman"/>
          <w:sz w:val="24"/>
          <w:szCs w:val="24"/>
        </w:rPr>
        <w:t xml:space="preserve">upplementary </w:t>
      </w:r>
      <w:r w:rsidR="00EF6E56" w:rsidRPr="00787335">
        <w:rPr>
          <w:rFonts w:ascii="Times New Roman" w:hAnsi="Times New Roman" w:cs="Times New Roman" w:hint="eastAsia"/>
          <w:sz w:val="24"/>
          <w:szCs w:val="24"/>
        </w:rPr>
        <w:t>t</w:t>
      </w:r>
      <w:r w:rsidR="00FB129C" w:rsidRPr="00787335">
        <w:rPr>
          <w:rFonts w:ascii="Times New Roman" w:hAnsi="Times New Roman" w:cs="Times New Roman"/>
          <w:sz w:val="24"/>
          <w:szCs w:val="24"/>
        </w:rPr>
        <w:t>able S</w:t>
      </w:r>
      <w:r w:rsidR="00352A8B" w:rsidRPr="00787335">
        <w:rPr>
          <w:rFonts w:ascii="Times New Roman" w:hAnsi="Times New Roman" w:cs="Times New Roman" w:hint="eastAsia"/>
          <w:sz w:val="24"/>
          <w:szCs w:val="24"/>
        </w:rPr>
        <w:t>6</w:t>
      </w:r>
      <w:r w:rsidR="00FB129C" w:rsidRPr="00787335">
        <w:rPr>
          <w:rFonts w:ascii="Times New Roman" w:hAnsi="Times New Roman" w:cs="Times New Roman"/>
          <w:sz w:val="24"/>
          <w:szCs w:val="24"/>
        </w:rPr>
        <w:t>)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915BB" w:rsidRPr="00787335">
        <w:rPr>
          <w:rFonts w:ascii="Times New Roman" w:hAnsi="Times New Roman" w:cs="Times New Roman"/>
          <w:sz w:val="24"/>
          <w:szCs w:val="24"/>
        </w:rPr>
        <w:t xml:space="preserve">Among males, </w:t>
      </w:r>
      <w:r w:rsidR="00F915BB" w:rsidRPr="00787335">
        <w:rPr>
          <w:rFonts w:ascii="Times New Roman" w:hAnsi="Times New Roman" w:cs="Times New Roman" w:hint="eastAsia"/>
          <w:sz w:val="24"/>
          <w:szCs w:val="24"/>
        </w:rPr>
        <w:t>different mental health domains</w:t>
      </w:r>
      <w:r w:rsidR="00F915BB" w:rsidRPr="00787335">
        <w:rPr>
          <w:rFonts w:ascii="Times New Roman" w:hAnsi="Times New Roman" w:cs="Times New Roman"/>
          <w:sz w:val="24"/>
          <w:szCs w:val="24"/>
        </w:rPr>
        <w:t xml:space="preserve"> also played opposing roles in the EER–drinking pathway, with internali</w:t>
      </w:r>
      <w:r w:rsidR="00F915BB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F915BB" w:rsidRPr="00787335">
        <w:rPr>
          <w:rFonts w:ascii="Times New Roman" w:hAnsi="Times New Roman" w:cs="Times New Roman"/>
          <w:sz w:val="24"/>
          <w:szCs w:val="24"/>
        </w:rPr>
        <w:t>ing problems associated with lower drinking frequency and externalizing problems associated with higher drinking frequency.</w:t>
      </w:r>
      <w:r w:rsidR="00F915BB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20A8C" w:rsidRPr="00787335">
        <w:rPr>
          <w:rFonts w:ascii="Times New Roman" w:hAnsi="Times New Roman" w:cs="Times New Roman" w:hint="eastAsia"/>
          <w:sz w:val="24"/>
          <w:szCs w:val="24"/>
        </w:rPr>
        <w:t>These findings</w:t>
      </w:r>
      <w:r w:rsidR="00FB129C" w:rsidRPr="00787335">
        <w:rPr>
          <w:rFonts w:ascii="Times New Roman" w:hAnsi="Times New Roman" w:cs="Times New Roman"/>
          <w:sz w:val="24"/>
          <w:szCs w:val="24"/>
        </w:rPr>
        <w:t xml:space="preserve"> may also reflect gendered norms around early adolescent drinking, whereby males with </w:t>
      </w:r>
      <w:r w:rsidR="00407928" w:rsidRPr="00787335">
        <w:rPr>
          <w:rFonts w:ascii="Times New Roman" w:hAnsi="Times New Roman" w:cs="Times New Roman"/>
          <w:sz w:val="24"/>
          <w:szCs w:val="24"/>
        </w:rPr>
        <w:t>externalizing</w:t>
      </w:r>
      <w:r w:rsidR="00FB129C" w:rsidRPr="00787335">
        <w:rPr>
          <w:rFonts w:ascii="Times New Roman" w:hAnsi="Times New Roman" w:cs="Times New Roman"/>
          <w:sz w:val="24"/>
          <w:szCs w:val="24"/>
        </w:rPr>
        <w:t xml:space="preserve"> difficulties are particularly likely to engage in peer-related alcohol use</w:t>
      </w:r>
      <w:r w:rsidR="004530D0" w:rsidRPr="00787335">
        <w:rPr>
          <w:rFonts w:ascii="Times New Roman" w:hAnsi="Times New Roman" w:cs="Times New Roman" w:hint="eastAsia"/>
          <w:sz w:val="24"/>
          <w:szCs w:val="24"/>
        </w:rPr>
        <w:t>.</w:t>
      </w:r>
      <w:r w:rsidR="00FB129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530D0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oy&lt;/Author&gt;&lt;Year&gt;2019&lt;/Year&gt;&lt;RecNum&gt;86&lt;/RecNum&gt;&lt;DisplayText&gt;&lt;style face="superscript"&gt;25&lt;/style&gt;&lt;/DisplayText&gt;&lt;record&gt;&lt;rec-number&gt;86&lt;/rec-number&gt;&lt;foreign-keys&gt;&lt;key app="EN" db-id="vsffpewp2pasryevdxixv0a35xzr50xrs0s9" timestamp="1764702155"&gt;86&lt;/key&gt;&lt;/foreign-keys&gt;&lt;ref-type name="Journal Article"&gt;17&lt;/ref-type&gt;&lt;contributors&gt;&lt;authors&gt;&lt;author&gt;McCoy, Shelly S.&lt;/author&gt;&lt;author&gt;Dimler, Laura M.&lt;/author&gt;&lt;author&gt;Samuels, Danielle V.&lt;/author&gt;&lt;author&gt;Natsuaki, Misaki N.&lt;/author&gt;&lt;/authors&gt;&lt;/contributors&gt;&lt;titles&gt;&lt;title&gt;Adolescent Susceptibility to Deviant Peer Pressure: Does Gender Matter?&lt;/title&gt;&lt;secondary-title&gt;Adolescent Research Review&lt;/secondary-title&gt;&lt;/titles&gt;&lt;periodical&gt;&lt;full-title&gt;Adolescent Research Review&lt;/full-title&gt;&lt;/periodical&gt;&lt;pages&gt;59-71&lt;/pages&gt;&lt;volume&gt;4&lt;/volume&gt;&lt;number&gt;1&lt;/number&gt;&lt;dates&gt;&lt;year&gt;2019&lt;/year&gt;&lt;pub-dates&gt;&lt;date&gt;2019/03/01&lt;/date&gt;&lt;/pub-dates&gt;&lt;/dates&gt;&lt;isbn&gt;2363-8354&lt;/isbn&gt;&lt;urls&gt;&lt;related-urls&gt;&lt;url&gt;https://doi.org/10.1007/s40894-017-0071-2&lt;/url&gt;&lt;/related-urls&gt;&lt;/urls&gt;&lt;electronic-resource-num&gt;10.1007/s40894-017-0071-2&lt;/electronic-resource-num&gt;&lt;/record&gt;&lt;/Cite&gt;&lt;/EndNote&gt;</w:instrText>
      </w:r>
      <w:r w:rsidR="004530D0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25</w:t>
      </w:r>
      <w:r w:rsidR="004530D0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F915BB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>Internalizing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>symptoms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(e.g., depression and anxiety) of children</w:t>
      </w:r>
      <w:r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are </w:t>
      </w:r>
      <w:r w:rsidRPr="00787335">
        <w:rPr>
          <w:rFonts w:ascii="Times New Roman" w:hAnsi="Times New Roman" w:cs="Times New Roman"/>
          <w:sz w:val="24"/>
          <w:szCs w:val="24"/>
        </w:rPr>
        <w:t>commonly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associated with social withdrawal</w:t>
      </w:r>
      <w:r w:rsidR="006C6A70" w:rsidRPr="00787335">
        <w:rPr>
          <w:rFonts w:ascii="Times New Roman" w:hAnsi="Times New Roman" w:cs="Times New Roman"/>
          <w:sz w:val="24"/>
          <w:szCs w:val="24"/>
        </w:rPr>
        <w:t>,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1E50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rauss&lt;/Author&gt;&lt;Year&gt;1986&lt;/Year&gt;&lt;RecNum&gt;46&lt;/RecNum&gt;&lt;DisplayText&gt;&lt;style face="superscript"&gt;26&lt;/style&gt;&lt;/DisplayText&gt;&lt;record&gt;&lt;rec-number&gt;46&lt;/rec-number&gt;&lt;foreign-keys&gt;&lt;key app="EN" db-id="vsffpewp2pasryevdxixv0a35xzr50xrs0s9" timestamp="1757450033"&gt;46&lt;/key&gt;&lt;/foreign-keys&gt;&lt;ref-type name="Journal Article"&gt;17&lt;/ref-type&gt;&lt;contributors&gt;&lt;authors&gt;&lt;author&gt;Strauss, Cyd C.&lt;/author&gt;&lt;author&gt;Forehand, Rex&lt;/author&gt;&lt;author&gt;Smith, Karen&lt;/author&gt;&lt;author&gt;Frame, Cynthia L.&lt;/author&gt;&lt;/authors&gt;&lt;/contributors&gt;&lt;titles&gt;&lt;title&gt;The association between social withdrawal and internalizing problems of children&lt;/title&gt;&lt;secondary-title&gt;Journal of Abnormal Child Psychology&lt;/secondary-title&gt;&lt;/titles&gt;&lt;periodical&gt;&lt;full-title&gt;Journal of Abnormal Child Psychology&lt;/full-title&gt;&lt;/periodical&gt;&lt;pages&gt;525-535&lt;/pages&gt;&lt;volume&gt;14&lt;/volume&gt;&lt;number&gt;4&lt;/number&gt;&lt;dates&gt;&lt;year&gt;1986&lt;/year&gt;&lt;pub-dates&gt;&lt;date&gt;1986/12/01&lt;/date&gt;&lt;/pub-dates&gt;&lt;/dates&gt;&lt;isbn&gt;1573-2835&lt;/isbn&gt;&lt;urls&gt;&lt;related-urls&gt;&lt;url&gt;https://doi.org/10.1007/BF01260521&lt;/url&gt;&lt;/related-urls&gt;&lt;/urls&gt;&lt;electronic-resource-num&gt;10.1007/BF01260521&lt;/electronic-resource-num&gt;&lt;/record&gt;&lt;/Cite&gt;&lt;/EndNote&gt;</w:instrText>
      </w:r>
      <w:r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1E50A9" w:rsidRPr="001E50A9">
        <w:rPr>
          <w:rFonts w:ascii="Times New Roman" w:hAnsi="Times New Roman" w:cs="Times New Roman"/>
          <w:noProof/>
          <w:sz w:val="24"/>
          <w:szCs w:val="24"/>
          <w:vertAlign w:val="superscript"/>
        </w:rPr>
        <w:t>26</w:t>
      </w:r>
      <w:r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>which likely limits their exposure to peer drinking contexts and reduces opportunities for alcohol-related experiential learning</w:t>
      </w:r>
      <w:r w:rsidR="006C6A70" w:rsidRPr="00787335">
        <w:rPr>
          <w:rFonts w:ascii="Times New Roman" w:hAnsi="Times New Roman" w:cs="Times New Roman"/>
          <w:sz w:val="24"/>
          <w:szCs w:val="24"/>
        </w:rPr>
        <w:t>.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 These contrasting pathways</w:t>
      </w:r>
      <w:r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highlight </w:t>
      </w:r>
      <w:r w:rsidRPr="00787335">
        <w:rPr>
          <w:rFonts w:ascii="Times New Roman" w:hAnsi="Times New Roman" w:cs="Times New Roman"/>
          <w:sz w:val="24"/>
          <w:szCs w:val="24"/>
        </w:rPr>
        <w:t>the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>need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for tailored </w:t>
      </w:r>
      <w:r w:rsidRPr="00787335">
        <w:rPr>
          <w:rFonts w:ascii="Times New Roman" w:hAnsi="Times New Roman" w:cs="Times New Roman"/>
          <w:sz w:val="24"/>
          <w:szCs w:val="24"/>
        </w:rPr>
        <w:t>interventions</w:t>
      </w:r>
      <w:r w:rsidRPr="00787335">
        <w:rPr>
          <w:rFonts w:ascii="Times New Roman" w:hAnsi="Times New Roman" w:cs="Times New Roman" w:hint="eastAsia"/>
          <w:sz w:val="24"/>
          <w:szCs w:val="24"/>
        </w:rPr>
        <w:t>:</w:t>
      </w:r>
      <w:r w:rsidR="00195C11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95C11" w:rsidRPr="00787335">
        <w:rPr>
          <w:rFonts w:ascii="Times New Roman" w:hAnsi="Times New Roman" w:cs="Times New Roman"/>
          <w:sz w:val="24"/>
          <w:szCs w:val="24"/>
        </w:rPr>
        <w:t>screen and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>reduc</w:t>
      </w:r>
      <w:r w:rsidR="00195C11" w:rsidRPr="00787335">
        <w:rPr>
          <w:rFonts w:ascii="Times New Roman" w:hAnsi="Times New Roman" w:cs="Times New Roman" w:hint="eastAsia"/>
          <w:sz w:val="24"/>
          <w:szCs w:val="24"/>
        </w:rPr>
        <w:t>e</w:t>
      </w:r>
      <w:r w:rsidRPr="00787335">
        <w:rPr>
          <w:rFonts w:ascii="Times New Roman" w:hAnsi="Times New Roman" w:cs="Times New Roman"/>
          <w:sz w:val="24"/>
          <w:szCs w:val="24"/>
        </w:rPr>
        <w:t xml:space="preserve"> early alcohol use among externalizing youth and </w:t>
      </w:r>
      <w:r w:rsidR="00195C11" w:rsidRPr="00787335">
        <w:rPr>
          <w:rFonts w:ascii="Times New Roman" w:hAnsi="Times New Roman" w:cs="Times New Roman"/>
          <w:sz w:val="24"/>
          <w:szCs w:val="24"/>
        </w:rPr>
        <w:t>promote</w:t>
      </w:r>
      <w:r w:rsidRPr="00787335">
        <w:rPr>
          <w:rFonts w:ascii="Times New Roman" w:hAnsi="Times New Roman" w:cs="Times New Roman"/>
          <w:sz w:val="24"/>
          <w:szCs w:val="24"/>
        </w:rPr>
        <w:t xml:space="preserve"> more exercise among internalizing youth. The heightened </w:t>
      </w:r>
      <w:r w:rsidR="00443411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5A7FD3" w:rsidRPr="00787335">
        <w:rPr>
          <w:rFonts w:ascii="Times New Roman" w:hAnsi="Times New Roman" w:cs="Times New Roman" w:hint="eastAsia"/>
          <w:sz w:val="24"/>
          <w:szCs w:val="24"/>
        </w:rPr>
        <w:t xml:space="preserve"> risk</w:t>
      </w:r>
      <w:r w:rsidRPr="00787335">
        <w:rPr>
          <w:rFonts w:ascii="Times New Roman" w:hAnsi="Times New Roman" w:cs="Times New Roman"/>
          <w:sz w:val="24"/>
          <w:szCs w:val="24"/>
        </w:rPr>
        <w:t xml:space="preserve"> conveyed by the externalizing-drinking pathway suggests that youth presenting to treatment services for externalizing problems should be screened for alcohol use, and th</w:t>
      </w:r>
      <w:r w:rsidR="00443411" w:rsidRPr="00787335">
        <w:rPr>
          <w:rFonts w:ascii="Times New Roman" w:hAnsi="Times New Roman" w:cs="Times New Roman" w:hint="eastAsia"/>
          <w:sz w:val="24"/>
          <w:szCs w:val="24"/>
        </w:rPr>
        <w:t xml:space="preserve">e obesity and related risks </w:t>
      </w:r>
      <w:r w:rsidRPr="00787335">
        <w:rPr>
          <w:rFonts w:ascii="Times New Roman" w:hAnsi="Times New Roman" w:cs="Times New Roman"/>
          <w:sz w:val="24"/>
          <w:szCs w:val="24"/>
        </w:rPr>
        <w:t xml:space="preserve">of those who report frequent drinking should be monitored to ameliorate the </w:t>
      </w:r>
      <w:r w:rsidR="00443411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E964B5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335">
        <w:rPr>
          <w:rFonts w:ascii="Times New Roman" w:hAnsi="Times New Roman" w:cs="Times New Roman"/>
          <w:sz w:val="24"/>
          <w:szCs w:val="24"/>
        </w:rPr>
        <w:t>risk</w:t>
      </w:r>
      <w:r w:rsidRPr="005C163E">
        <w:rPr>
          <w:rFonts w:ascii="Times New Roman" w:hAnsi="Times New Roman" w:cs="Times New Roman"/>
          <w:sz w:val="24"/>
          <w:szCs w:val="24"/>
        </w:rPr>
        <w:t>.</w:t>
      </w:r>
      <w:r w:rsidR="008070AB" w:rsidRPr="005C16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70AB" w:rsidRPr="005C163E">
        <w:rPr>
          <w:rFonts w:ascii="Times New Roman" w:hAnsi="Times New Roman" w:cs="Times New Roman"/>
          <w:sz w:val="24"/>
          <w:szCs w:val="24"/>
        </w:rPr>
        <w:t xml:space="preserve">It is interesting that the indirect effect of early risk on obesity via </w:t>
      </w:r>
      <w:r w:rsidR="00C57FF5" w:rsidRPr="005C163E">
        <w:rPr>
          <w:rFonts w:ascii="Times New Roman" w:hAnsi="Times New Roman" w:cs="Times New Roman"/>
          <w:sz w:val="24"/>
          <w:szCs w:val="24"/>
        </w:rPr>
        <w:t>psychopathology</w:t>
      </w:r>
      <w:r w:rsidR="008070AB" w:rsidRPr="005C163E">
        <w:rPr>
          <w:rFonts w:ascii="Times New Roman" w:hAnsi="Times New Roman" w:cs="Times New Roman"/>
          <w:sz w:val="24"/>
          <w:szCs w:val="24"/>
        </w:rPr>
        <w:t xml:space="preserve"> and reduced exercise was significant only in the domain-specific risk analyses, but not in the latent EER factor analysis. While the factor was supported by an acceptable model fit, the correlations between risk domains were very modest (online </w:t>
      </w:r>
      <w:r w:rsidR="00896A45" w:rsidRPr="005C163E">
        <w:rPr>
          <w:rFonts w:ascii="Times New Roman" w:hAnsi="Times New Roman" w:cs="Times New Roman" w:hint="eastAsia"/>
          <w:sz w:val="24"/>
          <w:szCs w:val="24"/>
        </w:rPr>
        <w:t>s</w:t>
      </w:r>
      <w:r w:rsidR="00896A45" w:rsidRPr="005C163E">
        <w:rPr>
          <w:rFonts w:ascii="Times New Roman" w:hAnsi="Times New Roman" w:cs="Times New Roman"/>
          <w:sz w:val="24"/>
          <w:szCs w:val="24"/>
        </w:rPr>
        <w:t xml:space="preserve">upplementary </w:t>
      </w:r>
      <w:r w:rsidR="00896A45" w:rsidRPr="005C163E">
        <w:rPr>
          <w:rFonts w:ascii="Times New Roman" w:hAnsi="Times New Roman" w:cs="Times New Roman" w:hint="eastAsia"/>
          <w:sz w:val="24"/>
          <w:szCs w:val="24"/>
        </w:rPr>
        <w:t>t</w:t>
      </w:r>
      <w:r w:rsidR="00896A45" w:rsidRPr="005C163E">
        <w:rPr>
          <w:rFonts w:ascii="Times New Roman" w:hAnsi="Times New Roman" w:cs="Times New Roman"/>
          <w:sz w:val="24"/>
          <w:szCs w:val="24"/>
        </w:rPr>
        <w:t>able</w:t>
      </w:r>
      <w:r w:rsidR="008070AB" w:rsidRPr="005C163E">
        <w:rPr>
          <w:rFonts w:ascii="Times New Roman" w:hAnsi="Times New Roman" w:cs="Times New Roman"/>
          <w:sz w:val="24"/>
          <w:szCs w:val="24"/>
        </w:rPr>
        <w:t xml:space="preserve"> S9). This may have limited the extent to which the latent factor captured domain-specific variation relevant to this pathway. The finding is well supported by previous literature demonstrating a negative association between mental health and exercise,</w:t>
      </w:r>
      <w:bookmarkStart w:id="10" w:name="_Hlk221371845"/>
      <w:r w:rsidR="00A53B68" w:rsidRPr="005C163E">
        <w:rPr>
          <w:rFonts w:ascii="Times New Roman" w:hAnsi="Times New Roman" w:cs="Times New Roman"/>
          <w:sz w:val="24"/>
          <w:szCs w:val="24"/>
        </w:rPr>
        <w:fldChar w:fldCharType="begin"/>
      </w:r>
      <w:r w:rsidR="00A53B68" w:rsidRPr="005C163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ott&lt;/Author&gt;&lt;Year&gt;2011&lt;/Year&gt;&lt;RecNum&gt;21&lt;/RecNum&gt;&lt;DisplayText&gt;&lt;style face="superscript"&gt;9&lt;/style&gt;&lt;/DisplayText&gt;&lt;record&gt;&lt;rec-number&gt;21&lt;/rec-number&gt;&lt;foreign-keys&gt;&lt;key app="EN" db-id="vsffpewp2pasryevdxixv0a35xzr50xrs0s9" timestamp="1757450033"&gt;21&lt;/key&gt;&lt;/foreign-keys&gt;&lt;ref-type name="Journal Article"&gt;17&lt;/ref-type&gt;&lt;contributors&gt;&lt;authors&gt;&lt;author&gt;Scott, D.&lt;/author&gt;&lt;author&gt;Happell, B.&lt;/author&gt;&lt;/authors&gt;&lt;/contributors&gt;&lt;auth-address&gt;CQUniversity Australia, Institute for Health and Social Science Research and School of Nursing and Midwifery, Rockhampton, Queensland, Australia.&lt;/auth-address&gt;&lt;titles&gt;&lt;title&gt;The high prevalence of poor physical health and unhealthy lifestyle behaviours in individuals with severe mental illness&lt;/title&gt;&lt;secondary-title&gt;Issues Ment Health Nurs&lt;/secondary-title&gt;&lt;/titles&gt;&lt;periodical&gt;&lt;full-title&gt;Issues Ment Health Nurs&lt;/full-title&gt;&lt;/periodical&gt;&lt;pages&gt;589-97&lt;/pages&gt;&lt;volume&gt;32&lt;/volume&gt;&lt;number&gt;9&lt;/number&gt;&lt;keywords&gt;&lt;keyword&gt;*Health Behavior&lt;/keyword&gt;&lt;keyword&gt;*Health Status&lt;/keyword&gt;&lt;keyword&gt;Humans&lt;/keyword&gt;&lt;keyword&gt;*Life Style&lt;/keyword&gt;&lt;keyword&gt;Mental Disorders/*epidemiology/*psychology&lt;/keyword&gt;&lt;keyword&gt;Physical Fitness/*psychology&lt;/keyword&gt;&lt;keyword&gt;Prevalence&lt;/keyword&gt;&lt;/keywords&gt;&lt;dates&gt;&lt;year&gt;2011&lt;/year&gt;&lt;/dates&gt;&lt;isbn&gt;0161-2840&lt;/isbn&gt;&lt;accession-num&gt;21859410&lt;/accession-num&gt;&lt;urls&gt;&lt;/urls&gt;&lt;electronic-resource-num&gt;10.3109/01612840.2011.569846&lt;/electronic-resource-num&gt;&lt;remote-database-provider&gt;NLM&lt;/remote-database-provider&gt;&lt;language&gt;eng&lt;/language&gt;&lt;/record&gt;&lt;/Cite&gt;&lt;/EndNote&gt;</w:instrText>
      </w:r>
      <w:r w:rsidR="00A53B68" w:rsidRPr="005C163E">
        <w:rPr>
          <w:rFonts w:ascii="Times New Roman" w:hAnsi="Times New Roman" w:cs="Times New Roman"/>
          <w:sz w:val="24"/>
          <w:szCs w:val="24"/>
        </w:rPr>
        <w:fldChar w:fldCharType="separate"/>
      </w:r>
      <w:r w:rsidR="00A53B68" w:rsidRPr="005C163E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A53B68" w:rsidRPr="005C163E">
        <w:rPr>
          <w:rFonts w:ascii="Times New Roman" w:hAnsi="Times New Roman" w:cs="Times New Roman"/>
          <w:sz w:val="24"/>
          <w:szCs w:val="24"/>
        </w:rPr>
        <w:fldChar w:fldCharType="end"/>
      </w:r>
      <w:bookmarkEnd w:id="10"/>
      <w:r w:rsidR="00D4714E" w:rsidRPr="005C163E">
        <w:rPr>
          <w:rFonts w:ascii="Times New Roman" w:hAnsi="Times New Roman" w:cs="Times New Roman"/>
          <w:sz w:val="24"/>
          <w:szCs w:val="24"/>
        </w:rPr>
        <w:t xml:space="preserve"> </w:t>
      </w:r>
      <w:r w:rsidR="008070AB" w:rsidRPr="005C163E">
        <w:rPr>
          <w:rFonts w:ascii="Times New Roman" w:hAnsi="Times New Roman" w:cs="Times New Roman"/>
          <w:sz w:val="24"/>
          <w:szCs w:val="24"/>
        </w:rPr>
        <w:t>and between reduced exercise levels and obesity</w:t>
      </w:r>
      <w:r w:rsidR="008070AB" w:rsidRPr="005C163E">
        <w:rPr>
          <w:rFonts w:ascii="Times New Roman" w:hAnsi="Times New Roman" w:cs="Times New Roman" w:hint="eastAsia"/>
          <w:sz w:val="24"/>
          <w:szCs w:val="24"/>
        </w:rPr>
        <w:t>.</w:t>
      </w:r>
      <w:bookmarkStart w:id="11" w:name="_Hlk221371858"/>
      <w:r w:rsidR="00A53B68" w:rsidRPr="005C163E">
        <w:rPr>
          <w:rFonts w:ascii="Times New Roman" w:hAnsi="Times New Roman" w:cs="Times New Roman"/>
          <w:sz w:val="24"/>
          <w:szCs w:val="24"/>
        </w:rPr>
        <w:fldChar w:fldCharType="begin"/>
      </w:r>
      <w:r w:rsidR="00A53B68" w:rsidRPr="005C163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lley&lt;/Author&gt;&lt;Year&gt;2014&lt;/Year&gt;&lt;RecNum&gt;95&lt;/RecNum&gt;&lt;DisplayText&gt;&lt;style face="superscript"&gt;27&lt;/style&gt;&lt;/DisplayText&gt;&lt;record&gt;&lt;rec-number&gt;95&lt;/rec-number&gt;&lt;foreign-keys&gt;&lt;key app="EN" db-id="vsffpewp2pasryevdxixv0a35xzr50xrs0s9" timestamp="1770479390"&gt;95&lt;/key&gt;&lt;/foreign-keys&gt;&lt;ref-type name="Journal Article"&gt;17&lt;/ref-type&gt;&lt;contributors&gt;&lt;authors&gt;&lt;author&gt;Kelley, George A.&lt;/author&gt;&lt;author&gt;Kelley, Kristi S.&lt;/author&gt;&lt;author&gt;Pate, Russell R.&lt;/author&gt;&lt;/authors&gt;&lt;/contributors&gt;&lt;titles&gt;&lt;title&gt;Effects of exercise on BMI z-score in overweight and obese children and adolescents: a systematic review with meta-analysis&lt;/title&gt;&lt;secondary-title&gt;BMC Pediatrics&lt;/secondary-title&gt;&lt;/titles&gt;&lt;periodical&gt;&lt;full-title&gt;BMC Pediatrics&lt;/full-title&gt;&lt;/periodical&gt;&lt;pages&gt;225&lt;/pages&gt;&lt;volume&gt;14&lt;/volume&gt;&lt;number&gt;1&lt;/number&gt;&lt;dates&gt;&lt;year&gt;2014&lt;/year&gt;&lt;pub-dates&gt;&lt;date&gt;2014/09/09&lt;/date&gt;&lt;/pub-dates&gt;&lt;/dates&gt;&lt;isbn&gt;1471-2431&lt;/isbn&gt;&lt;urls&gt;&lt;related-urls&gt;&lt;url&gt;https://doi.org/10.1186/1471-2431-14-225&lt;/url&gt;&lt;/related-urls&gt;&lt;/urls&gt;&lt;electronic-resource-num&gt;10.1186/1471-2431-14-225&lt;/electronic-resource-num&gt;&lt;/record&gt;&lt;/Cite&gt;&lt;/EndNote&gt;</w:instrText>
      </w:r>
      <w:r w:rsidR="00A53B68" w:rsidRPr="005C163E">
        <w:rPr>
          <w:rFonts w:ascii="Times New Roman" w:hAnsi="Times New Roman" w:cs="Times New Roman"/>
          <w:sz w:val="24"/>
          <w:szCs w:val="24"/>
        </w:rPr>
        <w:fldChar w:fldCharType="separate"/>
      </w:r>
      <w:r w:rsidR="00A53B68" w:rsidRPr="005C163E">
        <w:rPr>
          <w:rFonts w:ascii="Times New Roman" w:hAnsi="Times New Roman" w:cs="Times New Roman"/>
          <w:noProof/>
          <w:sz w:val="24"/>
          <w:szCs w:val="24"/>
          <w:vertAlign w:val="superscript"/>
        </w:rPr>
        <w:t>27</w:t>
      </w:r>
      <w:r w:rsidR="00A53B68" w:rsidRPr="005C163E">
        <w:rPr>
          <w:rFonts w:ascii="Times New Roman" w:hAnsi="Times New Roman" w:cs="Times New Roman"/>
          <w:sz w:val="24"/>
          <w:szCs w:val="24"/>
        </w:rPr>
        <w:fldChar w:fldCharType="end"/>
      </w:r>
      <w:bookmarkEnd w:id="11"/>
    </w:p>
    <w:p w14:paraId="0A5BC7D0" w14:textId="47DD2597" w:rsidR="00A51573" w:rsidRPr="00787335" w:rsidRDefault="00107CBE" w:rsidP="00350CA5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 w:hint="eastAsia"/>
          <w:sz w:val="24"/>
          <w:szCs w:val="24"/>
        </w:rPr>
        <w:t>Not unexpectedly, o</w:t>
      </w:r>
      <w:r w:rsidR="00B62082" w:rsidRPr="00787335">
        <w:rPr>
          <w:rFonts w:ascii="Times New Roman" w:hAnsi="Times New Roman" w:cs="Times New Roman"/>
          <w:sz w:val="24"/>
          <w:szCs w:val="24"/>
        </w:rPr>
        <w:t xml:space="preserve">ur study found </w:t>
      </w:r>
      <w:r w:rsidR="00CF7F8B" w:rsidRPr="00787335">
        <w:rPr>
          <w:rFonts w:ascii="Times New Roman" w:hAnsi="Times New Roman" w:cs="Times New Roman"/>
          <w:sz w:val="24"/>
          <w:szCs w:val="24"/>
        </w:rPr>
        <w:t>that early environmental risk factors (i.e., prenatal</w:t>
      </w:r>
      <w:r w:rsidR="00826B6D" w:rsidRPr="00787335">
        <w:rPr>
          <w:rFonts w:ascii="Times New Roman" w:hAnsi="Times New Roman" w:cs="Times New Roman"/>
          <w:sz w:val="24"/>
          <w:szCs w:val="24"/>
        </w:rPr>
        <w:t xml:space="preserve">, neonatal, SES, </w:t>
      </w:r>
      <w:r w:rsidR="00F779DF" w:rsidRPr="00787335">
        <w:rPr>
          <w:rFonts w:ascii="Times New Roman" w:hAnsi="Times New Roman" w:cs="Times New Roman"/>
          <w:sz w:val="24"/>
          <w:szCs w:val="24"/>
        </w:rPr>
        <w:t xml:space="preserve">maternal mental health, and parenting </w:t>
      </w:r>
      <w:r w:rsidR="00266B64" w:rsidRPr="00787335">
        <w:rPr>
          <w:rFonts w:ascii="Times New Roman" w:hAnsi="Times New Roman" w:cs="Times New Roman"/>
          <w:sz w:val="24"/>
          <w:szCs w:val="24"/>
        </w:rPr>
        <w:t xml:space="preserve">style) have </w:t>
      </w:r>
      <w:r w:rsidR="00C92B9F" w:rsidRPr="00787335">
        <w:rPr>
          <w:rFonts w:ascii="Times New Roman" w:hAnsi="Times New Roman" w:cs="Times New Roman"/>
          <w:sz w:val="24"/>
          <w:szCs w:val="24"/>
        </w:rPr>
        <w:t xml:space="preserve">a </w:t>
      </w:r>
      <w:r w:rsidR="00266B64" w:rsidRPr="00787335">
        <w:rPr>
          <w:rFonts w:ascii="Times New Roman" w:hAnsi="Times New Roman" w:cs="Times New Roman"/>
          <w:sz w:val="24"/>
          <w:szCs w:val="24"/>
        </w:rPr>
        <w:t>significant impact on later mental health (i.e., internalizing and externalizing</w:t>
      </w:r>
      <w:r w:rsidR="00DE36C5" w:rsidRPr="00787335">
        <w:rPr>
          <w:rFonts w:ascii="Times New Roman" w:hAnsi="Times New Roman" w:cs="Times New Roman"/>
          <w:sz w:val="24"/>
          <w:szCs w:val="24"/>
        </w:rPr>
        <w:t xml:space="preserve"> problems</w:t>
      </w:r>
      <w:r w:rsidR="00A81F24" w:rsidRPr="00787335">
        <w:rPr>
          <w:rFonts w:ascii="Times New Roman" w:hAnsi="Times New Roman" w:cs="Times New Roman"/>
          <w:sz w:val="24"/>
          <w:szCs w:val="24"/>
        </w:rPr>
        <w:t>),</w:t>
      </w:r>
      <w:r w:rsidR="00B51895" w:rsidRPr="00787335">
        <w:rPr>
          <w:rFonts w:ascii="Times New Roman" w:hAnsi="Times New Roman" w:cs="Times New Roman"/>
          <w:sz w:val="24"/>
          <w:szCs w:val="24"/>
        </w:rPr>
        <w:t xml:space="preserve"> lifestyle </w:t>
      </w:r>
      <w:r w:rsidR="00B4257B" w:rsidRPr="00787335">
        <w:rPr>
          <w:rFonts w:ascii="Times New Roman" w:hAnsi="Times New Roman" w:cs="Times New Roman"/>
          <w:sz w:val="24"/>
          <w:szCs w:val="24"/>
        </w:rPr>
        <w:t>factor</w:t>
      </w:r>
      <w:r w:rsidR="00A81F24" w:rsidRPr="00787335">
        <w:rPr>
          <w:rFonts w:ascii="Times New Roman" w:hAnsi="Times New Roman" w:cs="Times New Roman"/>
          <w:sz w:val="24"/>
          <w:szCs w:val="24"/>
        </w:rPr>
        <w:t>s</w:t>
      </w:r>
      <w:r w:rsidR="00B4257B" w:rsidRPr="00787335">
        <w:rPr>
          <w:rFonts w:ascii="Times New Roman" w:hAnsi="Times New Roman" w:cs="Times New Roman"/>
          <w:sz w:val="24"/>
          <w:szCs w:val="24"/>
        </w:rPr>
        <w:t xml:space="preserve"> (</w:t>
      </w:r>
      <w:r w:rsidR="00FC336A" w:rsidRPr="00787335">
        <w:rPr>
          <w:rFonts w:ascii="Times New Roman" w:hAnsi="Times New Roman" w:cs="Times New Roman"/>
          <w:sz w:val="24"/>
          <w:szCs w:val="24"/>
        </w:rPr>
        <w:t>i.e., diet, exercise, smoking</w:t>
      </w:r>
      <w:r w:rsidR="00B4257B" w:rsidRPr="00787335">
        <w:rPr>
          <w:rFonts w:ascii="Times New Roman" w:hAnsi="Times New Roman" w:cs="Times New Roman"/>
          <w:sz w:val="24"/>
          <w:szCs w:val="24"/>
        </w:rPr>
        <w:t>)</w:t>
      </w:r>
      <w:r w:rsidR="00A81F24" w:rsidRPr="00787335">
        <w:rPr>
          <w:rFonts w:ascii="Times New Roman" w:hAnsi="Times New Roman" w:cs="Times New Roman"/>
          <w:sz w:val="24"/>
          <w:szCs w:val="24"/>
        </w:rPr>
        <w:t xml:space="preserve">, and </w:t>
      </w:r>
      <w:r w:rsidR="00443411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576DDA" w:rsidRPr="00787335">
        <w:rPr>
          <w:rFonts w:ascii="Times New Roman" w:hAnsi="Times New Roman" w:cs="Times New Roman"/>
          <w:sz w:val="24"/>
          <w:szCs w:val="24"/>
        </w:rPr>
        <w:t>, which are consistent with previous studies</w:t>
      </w:r>
      <w:r w:rsidR="006C6A70" w:rsidRPr="00787335">
        <w:rPr>
          <w:rFonts w:ascii="Times New Roman" w:hAnsi="Times New Roman" w:cs="Times New Roman"/>
          <w:sz w:val="24"/>
          <w:szCs w:val="24"/>
        </w:rPr>
        <w:t>.</w:t>
      </w:r>
      <w:r w:rsidR="004A23FF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72FF1" w:rsidRPr="007873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WdoZXM8L0F1dGhvcj48WWVhcj4yMDE3PC9ZZWFyPjxS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</w:fldData>
        </w:fldChar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3B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WdoZXM8L0F1dGhvcj48WWVhcj4yMDE3PC9ZZWFyPjxS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</w:fldData>
        </w:fldChar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3B68">
        <w:rPr>
          <w:rFonts w:ascii="Times New Roman" w:hAnsi="Times New Roman" w:cs="Times New Roman"/>
          <w:sz w:val="24"/>
          <w:szCs w:val="24"/>
        </w:rPr>
      </w:r>
      <w:r w:rsidR="00A53B68">
        <w:rPr>
          <w:rFonts w:ascii="Times New Roman" w:hAnsi="Times New Roman" w:cs="Times New Roman"/>
          <w:sz w:val="24"/>
          <w:szCs w:val="24"/>
        </w:rPr>
        <w:fldChar w:fldCharType="end"/>
      </w:r>
      <w:r w:rsidR="00272FF1" w:rsidRPr="00787335">
        <w:rPr>
          <w:rFonts w:ascii="Times New Roman" w:hAnsi="Times New Roman" w:cs="Times New Roman"/>
          <w:sz w:val="24"/>
          <w:szCs w:val="24"/>
        </w:rPr>
      </w:r>
      <w:r w:rsidR="00272FF1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A53B68" w:rsidRPr="00A53B68">
        <w:rPr>
          <w:rFonts w:ascii="Times New Roman" w:hAnsi="Times New Roman" w:cs="Times New Roman"/>
          <w:noProof/>
          <w:sz w:val="24"/>
          <w:szCs w:val="24"/>
          <w:vertAlign w:val="superscript"/>
        </w:rPr>
        <w:t>12 13 28</w:t>
      </w:r>
      <w:r w:rsidR="00272FF1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1E1740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F53AE" w:rsidRPr="00787335">
        <w:rPr>
          <w:rFonts w:ascii="Times New Roman" w:hAnsi="Times New Roman" w:cs="Times New Roman"/>
          <w:sz w:val="24"/>
          <w:szCs w:val="24"/>
        </w:rPr>
        <w:t xml:space="preserve">The importance of </w:t>
      </w:r>
      <w:r w:rsidR="00B71941" w:rsidRPr="00787335">
        <w:rPr>
          <w:rFonts w:ascii="Times New Roman" w:hAnsi="Times New Roman" w:cs="Times New Roman"/>
          <w:sz w:val="24"/>
          <w:szCs w:val="24"/>
        </w:rPr>
        <w:t>early environmental risk</w:t>
      </w:r>
      <w:r w:rsidR="00096A17" w:rsidRPr="00787335">
        <w:rPr>
          <w:rFonts w:ascii="Times New Roman" w:hAnsi="Times New Roman" w:cs="Times New Roman"/>
          <w:sz w:val="24"/>
          <w:szCs w:val="24"/>
        </w:rPr>
        <w:t xml:space="preserve"> to mental health</w:t>
      </w:r>
      <w:r w:rsidR="004A2996" w:rsidRPr="00787335">
        <w:rPr>
          <w:rFonts w:ascii="Times New Roman" w:hAnsi="Times New Roman" w:cs="Times New Roman" w:hint="eastAsia"/>
          <w:sz w:val="24"/>
          <w:szCs w:val="24"/>
        </w:rPr>
        <w:t xml:space="preserve"> and lifestyle patterns</w:t>
      </w:r>
      <w:r w:rsidR="00B71941" w:rsidRPr="00787335">
        <w:rPr>
          <w:rFonts w:ascii="Times New Roman" w:hAnsi="Times New Roman" w:cs="Times New Roman"/>
          <w:sz w:val="24"/>
          <w:szCs w:val="24"/>
        </w:rPr>
        <w:t xml:space="preserve"> has been highlighted by p</w:t>
      </w:r>
      <w:r w:rsidR="00282953" w:rsidRPr="00787335">
        <w:rPr>
          <w:rFonts w:ascii="Times New Roman" w:hAnsi="Times New Roman" w:cs="Times New Roman"/>
          <w:sz w:val="24"/>
          <w:szCs w:val="24"/>
        </w:rPr>
        <w:t xml:space="preserve">rior </w:t>
      </w:r>
      <w:r w:rsidR="00CF23CD" w:rsidRPr="00787335">
        <w:rPr>
          <w:rFonts w:ascii="Times New Roman" w:hAnsi="Times New Roman" w:cs="Times New Roman"/>
          <w:sz w:val="24"/>
          <w:szCs w:val="24"/>
        </w:rPr>
        <w:t>research. For example,</w:t>
      </w:r>
      <w:r w:rsidR="002C7755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A2996" w:rsidRPr="00787335">
        <w:rPr>
          <w:rFonts w:ascii="Times New Roman" w:hAnsi="Times New Roman" w:cs="Times New Roman"/>
          <w:sz w:val="24"/>
          <w:szCs w:val="24"/>
        </w:rPr>
        <w:t>meta-evidence</w:t>
      </w:r>
      <w:r w:rsidR="004A2996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A6A3B" w:rsidRPr="00787335">
        <w:rPr>
          <w:rFonts w:ascii="Times New Roman" w:hAnsi="Times New Roman" w:cs="Times New Roman"/>
          <w:sz w:val="24"/>
          <w:szCs w:val="24"/>
        </w:rPr>
        <w:t>showed</w:t>
      </w:r>
      <w:r w:rsidR="001B3241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DE36C5" w:rsidRPr="00787335">
        <w:rPr>
          <w:rFonts w:ascii="Times New Roman" w:hAnsi="Times New Roman" w:cs="Times New Roman"/>
          <w:sz w:val="24"/>
          <w:szCs w:val="24"/>
        </w:rPr>
        <w:t>that</w:t>
      </w:r>
      <w:r w:rsidR="00F604B9" w:rsidRPr="00787335">
        <w:rPr>
          <w:rFonts w:ascii="Times New Roman" w:hAnsi="Times New Roman" w:cs="Times New Roman"/>
          <w:sz w:val="24"/>
          <w:szCs w:val="24"/>
        </w:rPr>
        <w:t xml:space="preserve"> adverse childhood experiences </w:t>
      </w:r>
      <w:r w:rsidR="004A2996" w:rsidRPr="00787335">
        <w:rPr>
          <w:rFonts w:ascii="Times New Roman" w:hAnsi="Times New Roman" w:cs="Times New Roman" w:hint="eastAsia"/>
          <w:sz w:val="24"/>
          <w:szCs w:val="24"/>
        </w:rPr>
        <w:t xml:space="preserve">are </w:t>
      </w:r>
      <w:r w:rsidR="004A2996" w:rsidRPr="00787335">
        <w:rPr>
          <w:rFonts w:ascii="Times New Roman" w:hAnsi="Times New Roman" w:cs="Times New Roman"/>
          <w:sz w:val="24"/>
          <w:szCs w:val="24"/>
        </w:rPr>
        <w:t>associated</w:t>
      </w:r>
      <w:r w:rsidR="004A2996" w:rsidRPr="00787335">
        <w:rPr>
          <w:rFonts w:ascii="Times New Roman" w:hAnsi="Times New Roman" w:cs="Times New Roman" w:hint="eastAsia"/>
          <w:sz w:val="24"/>
          <w:szCs w:val="24"/>
        </w:rPr>
        <w:t xml:space="preserve"> with</w:t>
      </w:r>
      <w:r w:rsidR="006730ED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A2996" w:rsidRPr="00787335">
        <w:rPr>
          <w:rFonts w:ascii="Times New Roman" w:hAnsi="Times New Roman" w:cs="Times New Roman" w:hint="eastAsia"/>
          <w:sz w:val="24"/>
          <w:szCs w:val="24"/>
        </w:rPr>
        <w:t xml:space="preserve">mental illness, </w:t>
      </w:r>
      <w:r w:rsidR="00DE36C5" w:rsidRPr="00787335">
        <w:rPr>
          <w:rFonts w:ascii="Times New Roman" w:hAnsi="Times New Roman" w:cs="Times New Roman"/>
          <w:sz w:val="24"/>
          <w:szCs w:val="24"/>
        </w:rPr>
        <w:t>addictive</w:t>
      </w:r>
      <w:r w:rsidR="002C7755" w:rsidRPr="007873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7755" w:rsidRPr="00787335">
        <w:rPr>
          <w:rFonts w:ascii="Times New Roman" w:hAnsi="Times New Roman" w:cs="Times New Roman"/>
          <w:sz w:val="24"/>
          <w:szCs w:val="24"/>
        </w:rPr>
        <w:t>behavior</w:t>
      </w:r>
      <w:proofErr w:type="spellEnd"/>
      <w:r w:rsidR="006C6A70" w:rsidRPr="00787335">
        <w:rPr>
          <w:rFonts w:ascii="Times New Roman" w:hAnsi="Times New Roman" w:cs="Times New Roman"/>
          <w:sz w:val="24"/>
          <w:szCs w:val="24"/>
        </w:rPr>
        <w:t xml:space="preserve"> (i.e., smoking)</w:t>
      </w:r>
      <w:r w:rsidR="004A2996" w:rsidRPr="00787335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="00FA696D" w:rsidRPr="00787335">
        <w:rPr>
          <w:rFonts w:ascii="Times New Roman" w:hAnsi="Times New Roman" w:cs="Times New Roman"/>
          <w:sz w:val="24"/>
          <w:szCs w:val="24"/>
        </w:rPr>
        <w:t>lifestyle patterns</w:t>
      </w:r>
      <w:r w:rsidR="004A2996" w:rsidRPr="00787335">
        <w:rPr>
          <w:rFonts w:ascii="Times New Roman" w:hAnsi="Times New Roman" w:cs="Times New Roman" w:hint="eastAsia"/>
          <w:sz w:val="24"/>
          <w:szCs w:val="24"/>
        </w:rPr>
        <w:t xml:space="preserve"> (i.e., </w:t>
      </w:r>
      <w:r w:rsidR="00B40146" w:rsidRPr="00787335">
        <w:rPr>
          <w:rFonts w:ascii="Times New Roman" w:hAnsi="Times New Roman" w:cs="Times New Roman"/>
          <w:sz w:val="24"/>
          <w:szCs w:val="24"/>
        </w:rPr>
        <w:t>physical inactivity</w:t>
      </w:r>
      <w:r w:rsidR="004A2996" w:rsidRPr="00787335">
        <w:rPr>
          <w:rFonts w:ascii="Times New Roman" w:hAnsi="Times New Roman" w:cs="Times New Roman" w:hint="eastAsia"/>
          <w:sz w:val="24"/>
          <w:szCs w:val="24"/>
        </w:rPr>
        <w:t>)</w:t>
      </w:r>
      <w:r w:rsidR="006C6A70" w:rsidRPr="00787335">
        <w:rPr>
          <w:rFonts w:ascii="Times New Roman" w:hAnsi="Times New Roman" w:cs="Times New Roman"/>
          <w:sz w:val="24"/>
          <w:szCs w:val="24"/>
        </w:rPr>
        <w:t>.</w:t>
      </w:r>
      <w:r w:rsidR="00B4014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A2996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ghes&lt;/Author&gt;&lt;Year&gt;2017&lt;/Year&gt;&lt;RecNum&gt;92&lt;/RecNum&gt;&lt;DisplayText&gt;&lt;style face="superscript"&gt;28&lt;/style&gt;&lt;/DisplayText&gt;&lt;record&gt;&lt;rec-number&gt;92&lt;/rec-number&gt;&lt;foreign-keys&gt;&lt;key app="EN" db-id="vsffpewp2pasryevdxixv0a35xzr50xrs0s9" timestamp="1765292625"&gt;92&lt;/key&gt;&lt;/foreign-keys&gt;&lt;ref-type name="Journal Article"&gt;17&lt;/ref-type&gt;&lt;contributors&gt;&lt;authors&gt;&lt;author&gt;Hughes, Karen&lt;/author&gt;&lt;author&gt;Bellis, Mark A.&lt;/author&gt;&lt;author&gt;Hardcastle, Katherine A.&lt;/author&gt;&lt;author&gt;Sethi, Dinesh&lt;/author&gt;&lt;author&gt;Butchart, Alexander&lt;/author&gt;&lt;author&gt;Mikton, Christopher&lt;/author&gt;&lt;author&gt;Jones, Lisa&lt;/author&gt;&lt;author&gt;Dunne, Michael P.&lt;/author&gt;&lt;/authors&gt;&lt;/contributors&gt;&lt;titles&gt;&lt;title&gt;The effect of multiple adverse childhood experiences on health: a systematic review and meta-analysis&lt;/title&gt;&lt;secondary-title&gt;The Lancet Public Health&lt;/secondary-title&gt;&lt;/titles&gt;&lt;periodical&gt;&lt;full-title&gt;The Lancet Public Health&lt;/full-title&gt;&lt;/periodical&gt;&lt;pages&gt;e356-e366&lt;/pages&gt;&lt;volume&gt;2&lt;/volume&gt;&lt;number&gt;8&lt;/number&gt;&lt;dates&gt;&lt;year&gt;2017&lt;/year&gt;&lt;/dates&gt;&lt;publisher&gt;Elsevier&lt;/publisher&gt;&lt;isbn&gt;2468-2667&lt;/isbn&gt;&lt;urls&gt;&lt;related-urls&gt;&lt;url&gt;https://doi.org/10.1016/S2468-2667(17)30118-4&lt;/url&gt;&lt;/related-urls&gt;&lt;/urls&gt;&lt;electronic-resource-num&gt;10.1016/S2468-2667(17)30118-4&lt;/electronic-resource-num&gt;&lt;access-date&gt;2025/12/09&lt;/access-date&gt;&lt;/record&gt;&lt;/Cite&gt;&lt;/EndNote&gt;</w:instrText>
      </w:r>
      <w:r w:rsidR="004A2996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A53B68" w:rsidRPr="00A53B68">
        <w:rPr>
          <w:rFonts w:ascii="Times New Roman" w:hAnsi="Times New Roman" w:cs="Times New Roman"/>
          <w:noProof/>
          <w:sz w:val="24"/>
          <w:szCs w:val="24"/>
          <w:vertAlign w:val="superscript"/>
        </w:rPr>
        <w:t>28</w:t>
      </w:r>
      <w:r w:rsidR="004A2996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8944F1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8191D" w:rsidRPr="00787335">
        <w:rPr>
          <w:rFonts w:ascii="Times New Roman" w:hAnsi="Times New Roman" w:cs="Times New Roman"/>
          <w:sz w:val="24"/>
          <w:szCs w:val="24"/>
        </w:rPr>
        <w:t>Furthermore, p</w:t>
      </w:r>
      <w:r w:rsidR="005222E6" w:rsidRPr="00787335">
        <w:rPr>
          <w:rFonts w:ascii="Times New Roman" w:hAnsi="Times New Roman" w:cs="Times New Roman"/>
          <w:sz w:val="24"/>
          <w:szCs w:val="24"/>
        </w:rPr>
        <w:t>revious meta</w:t>
      </w:r>
      <w:r w:rsidR="00A74BE7" w:rsidRPr="00787335">
        <w:rPr>
          <w:rFonts w:ascii="Times New Roman" w:hAnsi="Times New Roman" w:cs="Times New Roman"/>
          <w:sz w:val="24"/>
          <w:szCs w:val="24"/>
        </w:rPr>
        <w:t>-</w:t>
      </w:r>
      <w:r w:rsidR="00F5141B" w:rsidRPr="00787335">
        <w:rPr>
          <w:rFonts w:ascii="Times New Roman" w:hAnsi="Times New Roman" w:cs="Times New Roman"/>
          <w:sz w:val="24"/>
          <w:szCs w:val="24"/>
        </w:rPr>
        <w:t>evidence</w:t>
      </w:r>
      <w:r w:rsidR="00A74BE7" w:rsidRPr="00787335">
        <w:rPr>
          <w:rFonts w:ascii="Times New Roman" w:hAnsi="Times New Roman" w:cs="Times New Roman"/>
          <w:sz w:val="24"/>
          <w:szCs w:val="24"/>
        </w:rPr>
        <w:t xml:space="preserve"> ha</w:t>
      </w:r>
      <w:r w:rsidR="00F734CA" w:rsidRPr="00787335">
        <w:rPr>
          <w:rFonts w:ascii="Times New Roman" w:hAnsi="Times New Roman" w:cs="Times New Roman"/>
          <w:sz w:val="24"/>
          <w:szCs w:val="24"/>
        </w:rPr>
        <w:t>s</w:t>
      </w:r>
      <w:r w:rsidR="0028191D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A2996" w:rsidRPr="00787335">
        <w:rPr>
          <w:rFonts w:ascii="Times New Roman" w:hAnsi="Times New Roman" w:cs="Times New Roman" w:hint="eastAsia"/>
          <w:sz w:val="24"/>
          <w:szCs w:val="24"/>
        </w:rPr>
        <w:t xml:space="preserve">also </w:t>
      </w:r>
      <w:r w:rsidR="0028191D" w:rsidRPr="00787335">
        <w:rPr>
          <w:rFonts w:ascii="Times New Roman" w:hAnsi="Times New Roman" w:cs="Times New Roman"/>
          <w:sz w:val="24"/>
          <w:szCs w:val="24"/>
        </w:rPr>
        <w:t>well</w:t>
      </w:r>
      <w:r w:rsidR="00A74BE7" w:rsidRPr="00787335">
        <w:rPr>
          <w:rFonts w:ascii="Times New Roman" w:hAnsi="Times New Roman" w:cs="Times New Roman"/>
          <w:sz w:val="24"/>
          <w:szCs w:val="24"/>
        </w:rPr>
        <w:t xml:space="preserve"> identified the </w:t>
      </w:r>
      <w:r w:rsidR="00FD2801" w:rsidRPr="00787335">
        <w:rPr>
          <w:rFonts w:ascii="Times New Roman" w:hAnsi="Times New Roman" w:cs="Times New Roman"/>
          <w:sz w:val="24"/>
          <w:szCs w:val="24"/>
        </w:rPr>
        <w:t xml:space="preserve">association </w:t>
      </w:r>
      <w:r w:rsidR="00A74BE7" w:rsidRPr="00787335">
        <w:rPr>
          <w:rFonts w:ascii="Times New Roman" w:hAnsi="Times New Roman" w:cs="Times New Roman"/>
          <w:sz w:val="24"/>
          <w:szCs w:val="24"/>
        </w:rPr>
        <w:t xml:space="preserve">between </w:t>
      </w:r>
      <w:r w:rsidR="00844D28" w:rsidRPr="00787335">
        <w:rPr>
          <w:rFonts w:ascii="Times New Roman" w:hAnsi="Times New Roman" w:cs="Times New Roman"/>
          <w:sz w:val="24"/>
          <w:szCs w:val="24"/>
        </w:rPr>
        <w:t>adverse childhood experiences</w:t>
      </w:r>
      <w:r w:rsidR="00D9368D" w:rsidRPr="00787335">
        <w:rPr>
          <w:rFonts w:ascii="Times New Roman" w:hAnsi="Times New Roman" w:cs="Times New Roman"/>
          <w:sz w:val="24"/>
          <w:szCs w:val="24"/>
        </w:rPr>
        <w:t xml:space="preserve"> and </w:t>
      </w:r>
      <w:r w:rsidR="006C6DB4" w:rsidRPr="00787335">
        <w:rPr>
          <w:rFonts w:ascii="Times New Roman" w:hAnsi="Times New Roman" w:cs="Times New Roman"/>
          <w:sz w:val="24"/>
          <w:szCs w:val="24"/>
        </w:rPr>
        <w:t>obesity</w:t>
      </w:r>
      <w:r w:rsidR="00BC2F9D" w:rsidRPr="00787335">
        <w:rPr>
          <w:rFonts w:ascii="Times New Roman" w:hAnsi="Times New Roman" w:cs="Times New Roman" w:hint="eastAsia"/>
          <w:sz w:val="24"/>
          <w:szCs w:val="24"/>
        </w:rPr>
        <w:t>.</w:t>
      </w:r>
      <w:r w:rsidR="006C6DB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4A2996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ghes&lt;/Author&gt;&lt;Year&gt;2017&lt;/Year&gt;&lt;RecNum&gt;92&lt;/RecNum&gt;&lt;DisplayText&gt;&lt;style face="superscript"&gt;28&lt;/style&gt;&lt;/DisplayText&gt;&lt;record&gt;&lt;rec-number&gt;92&lt;/rec-number&gt;&lt;foreign-keys&gt;&lt;key app="EN" db-id="vsffpewp2pasryevdxixv0a35xzr50xrs0s9" timestamp="1765292625"&gt;92&lt;/key&gt;&lt;/foreign-keys&gt;&lt;ref-type name="Journal Article"&gt;17&lt;/ref-type&gt;&lt;contributors&gt;&lt;authors&gt;&lt;author&gt;Hughes, Karen&lt;/author&gt;&lt;author&gt;Bellis, Mark A.&lt;/author&gt;&lt;author&gt;Hardcastle, Katherine A.&lt;/author&gt;&lt;author&gt;Sethi, Dinesh&lt;/author&gt;&lt;author&gt;Butchart, Alexander&lt;/author&gt;&lt;author&gt;Mikton, Christopher&lt;/author&gt;&lt;author&gt;Jones, Lisa&lt;/author&gt;&lt;author&gt;Dunne, Michael P.&lt;/author&gt;&lt;/authors&gt;&lt;/contributors&gt;&lt;titles&gt;&lt;title&gt;The effect of multiple adverse childhood experiences on health: a systematic review and meta-analysis&lt;/title&gt;&lt;secondary-title&gt;The Lancet Public Health&lt;/secondary-title&gt;&lt;/titles&gt;&lt;periodical&gt;&lt;full-title&gt;The Lancet Public Health&lt;/full-title&gt;&lt;/periodical&gt;&lt;pages&gt;e356-e366&lt;/pages&gt;&lt;volume&gt;2&lt;/volume&gt;&lt;number&gt;8&lt;/number&gt;&lt;dates&gt;&lt;year&gt;2017&lt;/year&gt;&lt;/dates&gt;&lt;publisher&gt;Elsevier&lt;/publisher&gt;&lt;isbn&gt;2468-2667&lt;/isbn&gt;&lt;urls&gt;&lt;related-urls&gt;&lt;url&gt;https://doi.org/10.1016/S2468-2667(17)30118-4&lt;/url&gt;&lt;/related-urls&gt;&lt;/urls&gt;&lt;electronic-resource-num&gt;10.1016/S2468-2667(17)30118-4&lt;/electronic-resource-num&gt;&lt;access-date&gt;2025/12/09&lt;/access-date&gt;&lt;/record&gt;&lt;/Cite&gt;&lt;/EndNote&gt;</w:instrText>
      </w:r>
      <w:r w:rsidR="004A2996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A53B68" w:rsidRPr="00A53B68">
        <w:rPr>
          <w:rFonts w:ascii="Times New Roman" w:hAnsi="Times New Roman" w:cs="Times New Roman"/>
          <w:noProof/>
          <w:sz w:val="24"/>
          <w:szCs w:val="24"/>
          <w:vertAlign w:val="superscript"/>
        </w:rPr>
        <w:t>28</w:t>
      </w:r>
      <w:r w:rsidR="004A2996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844D28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D91868" w:rsidRPr="00787335">
        <w:rPr>
          <w:rFonts w:ascii="Times New Roman" w:hAnsi="Times New Roman" w:cs="Times New Roman"/>
          <w:sz w:val="24"/>
          <w:szCs w:val="24"/>
        </w:rPr>
        <w:lastRenderedPageBreak/>
        <w:t>Although the present study does not reveal the underlying biological mechanisms beh</w:t>
      </w:r>
      <w:r w:rsidR="009A2681" w:rsidRPr="00787335">
        <w:rPr>
          <w:rFonts w:ascii="Times New Roman" w:hAnsi="Times New Roman" w:cs="Times New Roman"/>
          <w:sz w:val="24"/>
          <w:szCs w:val="24"/>
        </w:rPr>
        <w:t xml:space="preserve">ind these, a possible explanation based on previous research is </w:t>
      </w:r>
      <w:r w:rsidR="004D21E0" w:rsidRPr="00787335">
        <w:rPr>
          <w:rFonts w:ascii="Times New Roman" w:hAnsi="Times New Roman" w:cs="Times New Roman"/>
          <w:sz w:val="24"/>
          <w:szCs w:val="24"/>
        </w:rPr>
        <w:t xml:space="preserve">that </w:t>
      </w:r>
      <w:r w:rsidR="00F73627" w:rsidRPr="00787335">
        <w:rPr>
          <w:rFonts w:ascii="Times New Roman" w:hAnsi="Times New Roman" w:cs="Times New Roman"/>
          <w:sz w:val="24"/>
          <w:szCs w:val="24"/>
        </w:rPr>
        <w:t>childhood environmental risks may lead</w:t>
      </w:r>
      <w:r w:rsidR="00246E78" w:rsidRPr="00787335">
        <w:rPr>
          <w:rFonts w:ascii="Times New Roman" w:hAnsi="Times New Roman" w:cs="Times New Roman"/>
          <w:sz w:val="24"/>
          <w:szCs w:val="24"/>
        </w:rPr>
        <w:t xml:space="preserve"> to changes in the hypothalamic-pituitary-adrenal (HPA) axis</w:t>
      </w:r>
      <w:r w:rsidR="00850E0D" w:rsidRPr="00787335">
        <w:rPr>
          <w:rFonts w:ascii="Times New Roman" w:hAnsi="Times New Roman" w:cs="Times New Roman"/>
          <w:sz w:val="24"/>
          <w:szCs w:val="24"/>
        </w:rPr>
        <w:t xml:space="preserve">, which in turn </w:t>
      </w:r>
      <w:r w:rsidR="00603111" w:rsidRPr="00787335">
        <w:rPr>
          <w:rFonts w:ascii="Times New Roman" w:hAnsi="Times New Roman" w:cs="Times New Roman"/>
          <w:sz w:val="24"/>
          <w:szCs w:val="24"/>
        </w:rPr>
        <w:t>increases</w:t>
      </w:r>
      <w:r w:rsidR="00A65E04" w:rsidRPr="00787335">
        <w:rPr>
          <w:rFonts w:ascii="Times New Roman" w:hAnsi="Times New Roman" w:cs="Times New Roman"/>
          <w:sz w:val="24"/>
          <w:szCs w:val="24"/>
        </w:rPr>
        <w:t xml:space="preserve"> the vulnerability </w:t>
      </w:r>
      <w:r w:rsidR="00165612" w:rsidRPr="00787335">
        <w:rPr>
          <w:rFonts w:ascii="Times New Roman" w:hAnsi="Times New Roman" w:cs="Times New Roman"/>
          <w:sz w:val="24"/>
          <w:szCs w:val="24"/>
        </w:rPr>
        <w:t xml:space="preserve">to </w:t>
      </w:r>
      <w:r w:rsidR="00283FDE" w:rsidRPr="00787335">
        <w:rPr>
          <w:rFonts w:ascii="Times New Roman" w:hAnsi="Times New Roman" w:cs="Times New Roman"/>
          <w:sz w:val="24"/>
          <w:szCs w:val="24"/>
        </w:rPr>
        <w:t>health conditions</w:t>
      </w:r>
      <w:r w:rsidR="006C6A70" w:rsidRPr="00787335">
        <w:rPr>
          <w:rFonts w:ascii="Times New Roman" w:hAnsi="Times New Roman" w:cs="Times New Roman"/>
          <w:sz w:val="24"/>
          <w:szCs w:val="24"/>
        </w:rPr>
        <w:t>.</w:t>
      </w:r>
      <w:r w:rsidR="00283FDE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F36E99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nese&lt;/Author&gt;&lt;Year&gt;2012&lt;/Year&gt;&lt;RecNum&gt;56&lt;/RecNum&gt;&lt;DisplayText&gt;&lt;style face="superscript"&gt;29&lt;/style&gt;&lt;/DisplayText&gt;&lt;record&gt;&lt;rec-number&gt;56&lt;/rec-number&gt;&lt;foreign-keys&gt;&lt;key app="EN" db-id="vsffpewp2pasryevdxixv0a35xzr50xrs0s9" timestamp="1757450033"&gt;56&lt;/key&gt;&lt;/foreign-keys&gt;&lt;ref-type name="Journal Article"&gt;17&lt;/ref-type&gt;&lt;contributors&gt;&lt;authors&gt;&lt;author&gt;Danese, Andrea&lt;/author&gt;&lt;author&gt;McEwen, Bruce S.&lt;/author&gt;&lt;/authors&gt;&lt;/contributors&gt;&lt;titles&gt;&lt;title&gt;Adverse childhood experiences, allostasis, allostatic load, and age-related disease&lt;/title&gt;&lt;secondary-title&gt;Physiology &amp;amp; Behavior&lt;/secondary-title&gt;&lt;/titles&gt;&lt;periodical&gt;&lt;full-title&gt;Physiology &amp;amp; Behavior&lt;/full-title&gt;&lt;/periodical&gt;&lt;pages&gt;29-39&lt;/pages&gt;&lt;volume&gt;106&lt;/volume&gt;&lt;number&gt;1&lt;/number&gt;&lt;keywords&gt;&lt;keyword&gt;Adverse childhood experiences&lt;/keyword&gt;&lt;keyword&gt;Childhood maltreatment&lt;/keyword&gt;&lt;keyword&gt;Stress&lt;/keyword&gt;&lt;keyword&gt;Allostasis&lt;/keyword&gt;&lt;keyword&gt;Allostatic load&lt;/keyword&gt;&lt;/keywords&gt;&lt;dates&gt;&lt;year&gt;2012&lt;/year&gt;&lt;pub-dates&gt;&lt;date&gt;2012/04/12/&lt;/date&gt;&lt;/pub-dates&gt;&lt;/dates&gt;&lt;isbn&gt;0031-9384&lt;/isbn&gt;&lt;urls&gt;&lt;related-urls&gt;&lt;url&gt;https://www.sciencedirect.com/science/article/pii/S0031938411004045&lt;/url&gt;&lt;/related-urls&gt;&lt;/urls&gt;&lt;electronic-resource-num&gt;10.1016/j.physbeh.2011.08.019&lt;/electronic-resource-num&gt;&lt;/record&gt;&lt;/Cite&gt;&lt;/EndNote&gt;</w:instrText>
      </w:r>
      <w:r w:rsidR="00F36E99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A53B68" w:rsidRPr="00A53B68">
        <w:rPr>
          <w:rFonts w:ascii="Times New Roman" w:hAnsi="Times New Roman" w:cs="Times New Roman"/>
          <w:noProof/>
          <w:sz w:val="24"/>
          <w:szCs w:val="24"/>
          <w:vertAlign w:val="superscript"/>
        </w:rPr>
        <w:t>29</w:t>
      </w:r>
      <w:r w:rsidR="00F36E99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1177E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3C7BBB" w:rsidRPr="00787335">
        <w:rPr>
          <w:rFonts w:ascii="Times New Roman" w:hAnsi="Times New Roman" w:cs="Times New Roman"/>
          <w:sz w:val="24"/>
          <w:szCs w:val="24"/>
        </w:rPr>
        <w:t xml:space="preserve">In addition, </w:t>
      </w:r>
      <w:r w:rsidR="00904D83" w:rsidRPr="00787335">
        <w:rPr>
          <w:rFonts w:ascii="Times New Roman" w:hAnsi="Times New Roman" w:cs="Times New Roman"/>
          <w:sz w:val="24"/>
          <w:szCs w:val="24"/>
        </w:rPr>
        <w:t xml:space="preserve">chronic inflammation, as </w:t>
      </w:r>
      <w:r w:rsidR="00B75D99" w:rsidRPr="00787335">
        <w:rPr>
          <w:rFonts w:ascii="Times New Roman" w:hAnsi="Times New Roman" w:cs="Times New Roman"/>
          <w:sz w:val="24"/>
          <w:szCs w:val="24"/>
        </w:rPr>
        <w:t>a</w:t>
      </w:r>
      <w:r w:rsidR="00904D83" w:rsidRPr="00787335">
        <w:rPr>
          <w:rFonts w:ascii="Times New Roman" w:hAnsi="Times New Roman" w:cs="Times New Roman"/>
          <w:sz w:val="24"/>
          <w:szCs w:val="24"/>
        </w:rPr>
        <w:t xml:space="preserve"> consequence of </w:t>
      </w:r>
      <w:r w:rsidR="003215CC" w:rsidRPr="00787335">
        <w:rPr>
          <w:rFonts w:ascii="Times New Roman" w:hAnsi="Times New Roman" w:cs="Times New Roman"/>
          <w:sz w:val="24"/>
          <w:szCs w:val="24"/>
        </w:rPr>
        <w:t xml:space="preserve">childhood adversity, </w:t>
      </w:r>
      <w:r w:rsidR="000D2DB2" w:rsidRPr="00787335">
        <w:rPr>
          <w:rFonts w:ascii="Times New Roman" w:hAnsi="Times New Roman" w:cs="Times New Roman"/>
          <w:sz w:val="24"/>
          <w:szCs w:val="24"/>
        </w:rPr>
        <w:t>contribute</w:t>
      </w:r>
      <w:r w:rsidR="00222EDA" w:rsidRPr="00787335">
        <w:rPr>
          <w:rFonts w:ascii="Times New Roman" w:hAnsi="Times New Roman" w:cs="Times New Roman"/>
          <w:sz w:val="24"/>
          <w:szCs w:val="24"/>
        </w:rPr>
        <w:t>s</w:t>
      </w:r>
      <w:r w:rsidR="000D2DB2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9E53A4" w:rsidRPr="00787335">
        <w:rPr>
          <w:rFonts w:ascii="Times New Roman" w:hAnsi="Times New Roman" w:cs="Times New Roman"/>
          <w:sz w:val="24"/>
          <w:szCs w:val="24"/>
        </w:rPr>
        <w:t>to adverse</w:t>
      </w:r>
      <w:r w:rsidR="003417EA" w:rsidRPr="00787335">
        <w:rPr>
          <w:rFonts w:ascii="Times New Roman" w:hAnsi="Times New Roman" w:cs="Times New Roman"/>
          <w:sz w:val="24"/>
          <w:szCs w:val="24"/>
        </w:rPr>
        <w:t xml:space="preserve"> effects on later</w:t>
      </w:r>
      <w:r w:rsidR="009E53A4" w:rsidRPr="00787335">
        <w:rPr>
          <w:rFonts w:ascii="Times New Roman" w:hAnsi="Times New Roman" w:cs="Times New Roman"/>
          <w:sz w:val="24"/>
          <w:szCs w:val="24"/>
        </w:rPr>
        <w:t xml:space="preserve"> health</w:t>
      </w:r>
      <w:r w:rsidR="006C6A70" w:rsidRPr="00787335">
        <w:rPr>
          <w:rFonts w:ascii="Times New Roman" w:hAnsi="Times New Roman" w:cs="Times New Roman"/>
          <w:sz w:val="24"/>
          <w:szCs w:val="24"/>
        </w:rPr>
        <w:t>.</w:t>
      </w:r>
      <w:r w:rsidR="00222ED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E927C7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nese&lt;/Author&gt;&lt;Year&gt;2012&lt;/Year&gt;&lt;RecNum&gt;56&lt;/RecNum&gt;&lt;DisplayText&gt;&lt;style face="superscript"&gt;29&lt;/style&gt;&lt;/DisplayText&gt;&lt;record&gt;&lt;rec-number&gt;56&lt;/rec-number&gt;&lt;foreign-keys&gt;&lt;key app="EN" db-id="vsffpewp2pasryevdxixv0a35xzr50xrs0s9" timestamp="1757450033"&gt;56&lt;/key&gt;&lt;/foreign-keys&gt;&lt;ref-type name="Journal Article"&gt;17&lt;/ref-type&gt;&lt;contributors&gt;&lt;authors&gt;&lt;author&gt;Danese, Andrea&lt;/author&gt;&lt;author&gt;McEwen, Bruce S.&lt;/author&gt;&lt;/authors&gt;&lt;/contributors&gt;&lt;titles&gt;&lt;title&gt;Adverse childhood experiences, allostasis, allostatic load, and age-related disease&lt;/title&gt;&lt;secondary-title&gt;Physiology &amp;amp; Behavior&lt;/secondary-title&gt;&lt;/titles&gt;&lt;periodical&gt;&lt;full-title&gt;Physiology &amp;amp; Behavior&lt;/full-title&gt;&lt;/periodical&gt;&lt;pages&gt;29-39&lt;/pages&gt;&lt;volume&gt;106&lt;/volume&gt;&lt;number&gt;1&lt;/number&gt;&lt;keywords&gt;&lt;keyword&gt;Adverse childhood experiences&lt;/keyword&gt;&lt;keyword&gt;Childhood maltreatment&lt;/keyword&gt;&lt;keyword&gt;Stress&lt;/keyword&gt;&lt;keyword&gt;Allostasis&lt;/keyword&gt;&lt;keyword&gt;Allostatic load&lt;/keyword&gt;&lt;/keywords&gt;&lt;dates&gt;&lt;year&gt;2012&lt;/year&gt;&lt;pub-dates&gt;&lt;date&gt;2012/04/12/&lt;/date&gt;&lt;/pub-dates&gt;&lt;/dates&gt;&lt;isbn&gt;0031-9384&lt;/isbn&gt;&lt;urls&gt;&lt;related-urls&gt;&lt;url&gt;https://www.sciencedirect.com/science/article/pii/S0031938411004045&lt;/url&gt;&lt;/related-urls&gt;&lt;/urls&gt;&lt;electronic-resource-num&gt;10.1016/j.physbeh.2011.08.019&lt;/electronic-resource-num&gt;&lt;/record&gt;&lt;/Cite&gt;&lt;/EndNote&gt;</w:instrText>
      </w:r>
      <w:r w:rsidR="00E927C7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A53B68" w:rsidRPr="00A53B68">
        <w:rPr>
          <w:rFonts w:ascii="Times New Roman" w:hAnsi="Times New Roman" w:cs="Times New Roman"/>
          <w:noProof/>
          <w:sz w:val="24"/>
          <w:szCs w:val="24"/>
          <w:vertAlign w:val="superscript"/>
        </w:rPr>
        <w:t>29</w:t>
      </w:r>
      <w:r w:rsidR="00E927C7" w:rsidRPr="00787335">
        <w:rPr>
          <w:rFonts w:ascii="Times New Roman" w:hAnsi="Times New Roman" w:cs="Times New Roman"/>
          <w:sz w:val="24"/>
          <w:szCs w:val="24"/>
        </w:rPr>
        <w:fldChar w:fldCharType="end"/>
      </w:r>
      <w:r w:rsidR="009E53A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8A4917" w:rsidRPr="00787335">
        <w:rPr>
          <w:rFonts w:ascii="Times New Roman" w:hAnsi="Times New Roman" w:cs="Times New Roman"/>
          <w:sz w:val="24"/>
          <w:szCs w:val="24"/>
        </w:rPr>
        <w:t xml:space="preserve">Consistent with this notion, a </w:t>
      </w:r>
      <w:r w:rsidR="00D36B21" w:rsidRPr="00787335">
        <w:rPr>
          <w:rFonts w:ascii="Times New Roman" w:hAnsi="Times New Roman" w:cs="Times New Roman"/>
          <w:sz w:val="24"/>
          <w:szCs w:val="24"/>
        </w:rPr>
        <w:t xml:space="preserve">seven-cohort study further demonstrated that both prenatal and </w:t>
      </w:r>
      <w:r w:rsidR="00733C51" w:rsidRPr="00787335">
        <w:rPr>
          <w:rFonts w:ascii="Times New Roman" w:hAnsi="Times New Roman" w:cs="Times New Roman" w:hint="eastAsia"/>
          <w:sz w:val="24"/>
          <w:szCs w:val="24"/>
        </w:rPr>
        <w:t>n</w:t>
      </w:r>
      <w:r w:rsidR="00733C51" w:rsidRPr="00787335">
        <w:rPr>
          <w:rFonts w:ascii="Times New Roman" w:hAnsi="Times New Roman" w:cs="Times New Roman"/>
          <w:sz w:val="24"/>
          <w:szCs w:val="24"/>
        </w:rPr>
        <w:t>eonatal</w:t>
      </w:r>
      <w:r w:rsidR="00D36B21" w:rsidRPr="00787335">
        <w:rPr>
          <w:rFonts w:ascii="Times New Roman" w:hAnsi="Times New Roman" w:cs="Times New Roman"/>
          <w:sz w:val="24"/>
          <w:szCs w:val="24"/>
        </w:rPr>
        <w:t xml:space="preserve"> risk factors contribute to early childhood overweight, highlighting the long-term</w:t>
      </w:r>
      <w:r w:rsidR="008A4917" w:rsidRPr="00787335">
        <w:rPr>
          <w:rFonts w:ascii="Times New Roman" w:hAnsi="Times New Roman" w:cs="Times New Roman"/>
          <w:sz w:val="24"/>
          <w:szCs w:val="24"/>
        </w:rPr>
        <w:t xml:space="preserve"> impact of maternal environmental exposures on child health</w:t>
      </w:r>
      <w:r w:rsidR="006C6A70" w:rsidRPr="00787335">
        <w:rPr>
          <w:rFonts w:ascii="Times New Roman" w:hAnsi="Times New Roman" w:cs="Times New Roman"/>
          <w:sz w:val="24"/>
          <w:szCs w:val="24"/>
        </w:rPr>
        <w:t>.</w:t>
      </w:r>
      <w:r w:rsidR="008A491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EA7986" w:rsidRPr="00787335">
        <w:rPr>
          <w:rFonts w:ascii="Times New Roman" w:hAnsi="Times New Roman" w:cs="Times New Roman"/>
          <w:sz w:val="24"/>
          <w:szCs w:val="24"/>
        </w:rPr>
        <w:fldChar w:fldCharType="begin"/>
      </w:r>
      <w:r w:rsidR="00A53B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eng&lt;/Author&gt;&lt;Year&gt;2023&lt;/Year&gt;&lt;RecNum&gt;57&lt;/RecNum&gt;&lt;DisplayText&gt;&lt;style face="superscript"&gt;30&lt;/style&gt;&lt;/DisplayText&gt;&lt;record&gt;&lt;rec-number&gt;57&lt;/rec-number&gt;&lt;foreign-keys&gt;&lt;key app="EN" db-id="vsffpewp2pasryevdxixv0a35xzr50xrs0s9" timestamp="1757450033"&gt;57&lt;/key&gt;&lt;/foreign-keys&gt;&lt;ref-type name="Journal Article"&gt;17&lt;/ref-type&gt;&lt;contributors&gt;&lt;authors&gt;&lt;author&gt;Zheng, Miaobing&lt;/author&gt;&lt;author&gt;Hesketh, Kylie D.&lt;/author&gt;&lt;author&gt;Vuillermin, Peter&lt;/author&gt;&lt;author&gt;Dodd, Jodie&lt;/author&gt;&lt;author&gt;Wen, Li Ming&lt;/author&gt;&lt;author&gt;Baur, Louise A.&lt;/author&gt;&lt;author&gt;Taylor, Rachael&lt;/author&gt;&lt;author&gt;Byrne, Rebecca&lt;/author&gt;&lt;author&gt;Mihrshahi, Seema&lt;/author&gt;&lt;author&gt;Burgner, David&lt;/author&gt;&lt;author&gt;Tang, Mimi L. K.&lt;/author&gt;&lt;author&gt;Campbell, Karen J.&lt;/author&gt;&lt;/authors&gt;&lt;/contributors&gt;&lt;titles&gt;&lt;title&gt;Understanding the pathways between prenatal and postnatal factors and overweight outcomes in early childhood: a pooled analysis of seven cohorts&lt;/title&gt;&lt;secondary-title&gt;International Journal of Obesity&lt;/secondary-title&gt;&lt;/titles&gt;&lt;periodical&gt;&lt;full-title&gt;International Journal of Obesity&lt;/full-title&gt;&lt;/periodical&gt;&lt;pages&gt;574-582&lt;/pages&gt;&lt;volume&gt;47&lt;/volume&gt;&lt;number&gt;7&lt;/number&gt;&lt;dates&gt;&lt;year&gt;2023&lt;/year&gt;&lt;pub-dates&gt;&lt;date&gt;2023/07/01&lt;/date&gt;&lt;/pub-dates&gt;&lt;/dates&gt;&lt;isbn&gt;1476-5497&lt;/isbn&gt;&lt;urls&gt;&lt;related-urls&gt;&lt;url&gt;https://doi.org/10.1038/s41366-023-01301-9&lt;/url&gt;&lt;/related-urls&gt;&lt;/urls&gt;&lt;electronic-resource-num&gt;10.1038/s41366-023-01301-9&lt;/electronic-resource-num&gt;&lt;/record&gt;&lt;/Cite&gt;&lt;/EndNote&gt;</w:instrText>
      </w:r>
      <w:r w:rsidR="00EA7986" w:rsidRPr="00787335">
        <w:rPr>
          <w:rFonts w:ascii="Times New Roman" w:hAnsi="Times New Roman" w:cs="Times New Roman"/>
          <w:sz w:val="24"/>
          <w:szCs w:val="24"/>
        </w:rPr>
        <w:fldChar w:fldCharType="separate"/>
      </w:r>
      <w:r w:rsidR="00A53B68" w:rsidRPr="00A53B68">
        <w:rPr>
          <w:rFonts w:ascii="Times New Roman" w:hAnsi="Times New Roman" w:cs="Times New Roman"/>
          <w:noProof/>
          <w:sz w:val="24"/>
          <w:szCs w:val="24"/>
          <w:vertAlign w:val="superscript"/>
        </w:rPr>
        <w:t>30</w:t>
      </w:r>
      <w:r w:rsidR="00EA7986" w:rsidRPr="0078733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ADF1160" w14:textId="1E464F45" w:rsidR="00AA019E" w:rsidRPr="00787335" w:rsidRDefault="00AA019E" w:rsidP="00606A1A">
      <w:pPr>
        <w:spacing w:line="360" w:lineRule="auto"/>
        <w:jc w:val="both"/>
        <w:outlineLvl w:val="0"/>
        <w:rPr>
          <w:rFonts w:ascii="Times New Roman" w:hAnsi="Times New Roman" w:cs="Times New Roman"/>
          <w:i/>
          <w:sz w:val="24"/>
          <w:szCs w:val="24"/>
        </w:rPr>
      </w:pPr>
      <w:r w:rsidRPr="00787335">
        <w:rPr>
          <w:rFonts w:ascii="Times New Roman" w:hAnsi="Times New Roman" w:cs="Times New Roman"/>
          <w:i/>
          <w:sz w:val="24"/>
          <w:szCs w:val="24"/>
        </w:rPr>
        <w:t>Strengths and limitations</w:t>
      </w:r>
    </w:p>
    <w:p w14:paraId="48D12A31" w14:textId="551DFA1D" w:rsidR="004A1D15" w:rsidRPr="00787335" w:rsidRDefault="00603111" w:rsidP="00597CDD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The strengths</w:t>
      </w:r>
      <w:r w:rsidR="00427834" w:rsidRPr="00787335">
        <w:rPr>
          <w:rFonts w:ascii="Times New Roman" w:hAnsi="Times New Roman" w:cs="Times New Roman"/>
          <w:sz w:val="24"/>
          <w:szCs w:val="24"/>
        </w:rPr>
        <w:t xml:space="preserve"> of </w:t>
      </w:r>
      <w:r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427834" w:rsidRPr="00787335">
        <w:rPr>
          <w:rFonts w:ascii="Times New Roman" w:hAnsi="Times New Roman" w:cs="Times New Roman"/>
          <w:sz w:val="24"/>
          <w:szCs w:val="24"/>
        </w:rPr>
        <w:t>present study include</w:t>
      </w:r>
      <w:r w:rsidR="0019590A" w:rsidRPr="00787335">
        <w:rPr>
          <w:rFonts w:ascii="Times New Roman" w:hAnsi="Times New Roman" w:cs="Times New Roman"/>
          <w:sz w:val="24"/>
          <w:szCs w:val="24"/>
        </w:rPr>
        <w:t>d extensi</w:t>
      </w:r>
      <w:r w:rsidR="00353C4E" w:rsidRPr="00787335">
        <w:rPr>
          <w:rFonts w:ascii="Times New Roman" w:hAnsi="Times New Roman" w:cs="Times New Roman"/>
          <w:sz w:val="24"/>
          <w:szCs w:val="24"/>
        </w:rPr>
        <w:t xml:space="preserve">ve longitudinal measurements and </w:t>
      </w:r>
      <w:r w:rsidRPr="00787335">
        <w:rPr>
          <w:rFonts w:ascii="Times New Roman" w:hAnsi="Times New Roman" w:cs="Times New Roman"/>
          <w:sz w:val="24"/>
          <w:szCs w:val="24"/>
        </w:rPr>
        <w:t xml:space="preserve">a </w:t>
      </w:r>
      <w:r w:rsidR="00353C4E" w:rsidRPr="00787335">
        <w:rPr>
          <w:rFonts w:ascii="Times New Roman" w:hAnsi="Times New Roman" w:cs="Times New Roman"/>
          <w:sz w:val="24"/>
          <w:szCs w:val="24"/>
        </w:rPr>
        <w:t>large sample size</w:t>
      </w:r>
      <w:r w:rsidR="00670945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Pr="00787335">
        <w:rPr>
          <w:rFonts w:ascii="Times New Roman" w:hAnsi="Times New Roman" w:cs="Times New Roman"/>
          <w:sz w:val="24"/>
          <w:szCs w:val="24"/>
        </w:rPr>
        <w:t>Another</w:t>
      </w:r>
      <w:r w:rsidR="00FF2615" w:rsidRPr="00787335">
        <w:rPr>
          <w:rFonts w:ascii="Times New Roman" w:hAnsi="Times New Roman" w:cs="Times New Roman"/>
          <w:sz w:val="24"/>
          <w:szCs w:val="24"/>
        </w:rPr>
        <w:t xml:space="preserve"> strength </w:t>
      </w:r>
      <w:r w:rsidR="00BC2F9D" w:rsidRPr="00787335">
        <w:rPr>
          <w:rFonts w:ascii="Times New Roman" w:hAnsi="Times New Roman" w:cs="Times New Roman"/>
          <w:sz w:val="24"/>
          <w:szCs w:val="24"/>
        </w:rPr>
        <w:t>lies</w:t>
      </w:r>
      <w:r w:rsidR="00BC2F9D" w:rsidRPr="00787335">
        <w:rPr>
          <w:rFonts w:ascii="Times New Roman" w:hAnsi="Times New Roman" w:cs="Times New Roman" w:hint="eastAsia"/>
          <w:sz w:val="24"/>
          <w:szCs w:val="24"/>
        </w:rPr>
        <w:t xml:space="preserve"> in our use of</w:t>
      </w:r>
      <w:r w:rsidR="00FF2615" w:rsidRPr="00787335">
        <w:rPr>
          <w:rFonts w:ascii="Times New Roman" w:hAnsi="Times New Roman" w:cs="Times New Roman"/>
          <w:sz w:val="24"/>
          <w:szCs w:val="24"/>
        </w:rPr>
        <w:t xml:space="preserve"> the </w:t>
      </w:r>
      <w:r w:rsidR="00BC2F9D" w:rsidRPr="00787335">
        <w:rPr>
          <w:rFonts w:ascii="Times New Roman" w:hAnsi="Times New Roman" w:cs="Times New Roman"/>
          <w:sz w:val="24"/>
          <w:szCs w:val="24"/>
        </w:rPr>
        <w:t xml:space="preserve">subgroup </w:t>
      </w:r>
      <w:r w:rsidR="00FF2615" w:rsidRPr="00787335">
        <w:rPr>
          <w:rFonts w:ascii="Times New Roman" w:hAnsi="Times New Roman" w:cs="Times New Roman"/>
          <w:sz w:val="24"/>
          <w:szCs w:val="24"/>
        </w:rPr>
        <w:t xml:space="preserve">analysis </w:t>
      </w:r>
      <w:r w:rsidR="00BC2F9D" w:rsidRPr="00787335">
        <w:rPr>
          <w:rFonts w:ascii="Times New Roman" w:hAnsi="Times New Roman" w:cs="Times New Roman" w:hint="eastAsia"/>
          <w:sz w:val="24"/>
          <w:szCs w:val="24"/>
        </w:rPr>
        <w:t>to explore the potential sex differences</w:t>
      </w:r>
      <w:r w:rsidR="00570CF0" w:rsidRPr="00787335">
        <w:rPr>
          <w:rFonts w:ascii="Times New Roman" w:hAnsi="Times New Roman" w:cs="Times New Roman"/>
          <w:sz w:val="24"/>
          <w:szCs w:val="24"/>
        </w:rPr>
        <w:t>.</w:t>
      </w:r>
      <w:r w:rsidR="00586B39" w:rsidRPr="00787335">
        <w:rPr>
          <w:rFonts w:ascii="Times New Roman" w:hAnsi="Times New Roman" w:cs="Times New Roman"/>
          <w:sz w:val="24"/>
          <w:szCs w:val="24"/>
        </w:rPr>
        <w:t xml:space="preserve"> </w:t>
      </w:r>
      <w:bookmarkStart w:id="12" w:name="_Hlk215587652"/>
      <w:r w:rsidR="005D6631" w:rsidRPr="00787335">
        <w:rPr>
          <w:rFonts w:ascii="Times New Roman" w:hAnsi="Times New Roman" w:cs="Times New Roman"/>
          <w:sz w:val="24"/>
          <w:szCs w:val="24"/>
        </w:rPr>
        <w:t xml:space="preserve">There are </w:t>
      </w:r>
      <w:r w:rsidR="00226F87" w:rsidRPr="00787335">
        <w:rPr>
          <w:rFonts w:ascii="Times New Roman" w:hAnsi="Times New Roman" w:cs="Times New Roman"/>
          <w:sz w:val="24"/>
          <w:szCs w:val="24"/>
        </w:rPr>
        <w:t xml:space="preserve">still </w:t>
      </w:r>
      <w:r w:rsidR="00D74D86" w:rsidRPr="00787335">
        <w:rPr>
          <w:rFonts w:ascii="Times New Roman" w:hAnsi="Times New Roman" w:cs="Times New Roman"/>
          <w:sz w:val="24"/>
          <w:szCs w:val="24"/>
        </w:rPr>
        <w:t>several</w:t>
      </w:r>
      <w:r w:rsidR="005D6631" w:rsidRPr="00787335">
        <w:rPr>
          <w:rFonts w:ascii="Times New Roman" w:hAnsi="Times New Roman" w:cs="Times New Roman"/>
          <w:sz w:val="24"/>
          <w:szCs w:val="24"/>
        </w:rPr>
        <w:t xml:space="preserve"> limitations</w:t>
      </w:r>
      <w:r w:rsidR="00687DC9" w:rsidRPr="00787335">
        <w:rPr>
          <w:rFonts w:ascii="Times New Roman" w:hAnsi="Times New Roman" w:cs="Times New Roman"/>
          <w:sz w:val="24"/>
          <w:szCs w:val="24"/>
        </w:rPr>
        <w:t xml:space="preserve"> in our study. First, </w:t>
      </w:r>
      <w:r w:rsidR="00893EA8" w:rsidRPr="00787335">
        <w:rPr>
          <w:rFonts w:ascii="Times New Roman" w:hAnsi="Times New Roman" w:cs="Times New Roman"/>
          <w:sz w:val="24"/>
          <w:szCs w:val="24"/>
        </w:rPr>
        <w:t xml:space="preserve">most of </w:t>
      </w:r>
      <w:r w:rsidR="0017635D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893EA8" w:rsidRPr="00787335">
        <w:rPr>
          <w:rFonts w:ascii="Times New Roman" w:hAnsi="Times New Roman" w:cs="Times New Roman"/>
          <w:sz w:val="24"/>
          <w:szCs w:val="24"/>
        </w:rPr>
        <w:t xml:space="preserve">measurements (e.g., health conditions, </w:t>
      </w:r>
      <w:r w:rsidR="00164836" w:rsidRPr="00787335">
        <w:rPr>
          <w:rFonts w:ascii="Times New Roman" w:hAnsi="Times New Roman" w:cs="Times New Roman"/>
          <w:sz w:val="24"/>
          <w:szCs w:val="24"/>
        </w:rPr>
        <w:t>lifestyle factors</w:t>
      </w:r>
      <w:r w:rsidR="00893EA8" w:rsidRPr="00787335">
        <w:rPr>
          <w:rFonts w:ascii="Times New Roman" w:hAnsi="Times New Roman" w:cs="Times New Roman"/>
          <w:sz w:val="24"/>
          <w:szCs w:val="24"/>
        </w:rPr>
        <w:t>)</w:t>
      </w:r>
      <w:r w:rsidR="00164836" w:rsidRPr="00787335">
        <w:rPr>
          <w:rFonts w:ascii="Times New Roman" w:hAnsi="Times New Roman" w:cs="Times New Roman"/>
          <w:sz w:val="24"/>
          <w:szCs w:val="24"/>
        </w:rPr>
        <w:t xml:space="preserve"> used in </w:t>
      </w:r>
      <w:r w:rsidR="0017635D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164836" w:rsidRPr="00787335">
        <w:rPr>
          <w:rFonts w:ascii="Times New Roman" w:hAnsi="Times New Roman" w:cs="Times New Roman"/>
          <w:sz w:val="24"/>
          <w:szCs w:val="24"/>
        </w:rPr>
        <w:t>current study were sel</w:t>
      </w:r>
      <w:r w:rsidR="00E47B61" w:rsidRPr="00787335">
        <w:rPr>
          <w:rFonts w:ascii="Times New Roman" w:hAnsi="Times New Roman" w:cs="Times New Roman" w:hint="eastAsia"/>
          <w:sz w:val="24"/>
          <w:szCs w:val="24"/>
        </w:rPr>
        <w:t>f-</w:t>
      </w:r>
      <w:r w:rsidR="00164836" w:rsidRPr="00787335">
        <w:rPr>
          <w:rFonts w:ascii="Times New Roman" w:hAnsi="Times New Roman" w:cs="Times New Roman"/>
          <w:sz w:val="24"/>
          <w:szCs w:val="24"/>
        </w:rPr>
        <w:t xml:space="preserve"> or parental-reported</w:t>
      </w:r>
      <w:r w:rsidR="00AD56A7" w:rsidRPr="00787335">
        <w:rPr>
          <w:rFonts w:ascii="Times New Roman" w:hAnsi="Times New Roman" w:cs="Times New Roman"/>
          <w:sz w:val="24"/>
          <w:szCs w:val="24"/>
        </w:rPr>
        <w:t xml:space="preserve">, </w:t>
      </w:r>
      <w:r w:rsidR="00B64980" w:rsidRPr="00787335">
        <w:rPr>
          <w:rFonts w:ascii="Times New Roman" w:hAnsi="Times New Roman" w:cs="Times New Roman"/>
          <w:sz w:val="24"/>
          <w:szCs w:val="24"/>
        </w:rPr>
        <w:t xml:space="preserve">recall bias </w:t>
      </w:r>
      <w:r w:rsidR="004D65AC" w:rsidRPr="00787335">
        <w:rPr>
          <w:rFonts w:ascii="Times New Roman" w:hAnsi="Times New Roman" w:cs="Times New Roman"/>
          <w:sz w:val="24"/>
          <w:szCs w:val="24"/>
        </w:rPr>
        <w:t>and social desirability may affect the objectivity and accuracy of the d</w:t>
      </w:r>
      <w:r w:rsidR="00EF3680" w:rsidRPr="00787335">
        <w:rPr>
          <w:rFonts w:ascii="Times New Roman" w:hAnsi="Times New Roman" w:cs="Times New Roman"/>
          <w:sz w:val="24"/>
          <w:szCs w:val="24"/>
        </w:rPr>
        <w:t xml:space="preserve">ata. </w:t>
      </w:r>
      <w:r w:rsidR="00851E89" w:rsidRPr="00787335">
        <w:rPr>
          <w:rFonts w:ascii="Times New Roman" w:hAnsi="Times New Roman" w:cs="Times New Roman"/>
          <w:sz w:val="24"/>
          <w:szCs w:val="24"/>
        </w:rPr>
        <w:t xml:space="preserve">Thus, </w:t>
      </w:r>
      <w:r w:rsidR="006361F1" w:rsidRPr="00787335">
        <w:rPr>
          <w:rFonts w:ascii="Times New Roman" w:hAnsi="Times New Roman" w:cs="Times New Roman"/>
          <w:sz w:val="24"/>
          <w:szCs w:val="24"/>
        </w:rPr>
        <w:t xml:space="preserve">more </w:t>
      </w:r>
      <w:r w:rsidR="006B7AA2" w:rsidRPr="00787335">
        <w:rPr>
          <w:rFonts w:ascii="Times New Roman" w:hAnsi="Times New Roman" w:cs="Times New Roman"/>
          <w:sz w:val="24"/>
          <w:szCs w:val="24"/>
        </w:rPr>
        <w:t>objective measured data</w:t>
      </w:r>
      <w:r w:rsidR="007130BD" w:rsidRPr="00787335">
        <w:rPr>
          <w:rFonts w:ascii="Times New Roman" w:hAnsi="Times New Roman" w:cs="Times New Roman"/>
          <w:sz w:val="24"/>
          <w:szCs w:val="24"/>
        </w:rPr>
        <w:t xml:space="preserve"> (e.g., </w:t>
      </w:r>
      <w:r w:rsidR="00C50A56" w:rsidRPr="00787335">
        <w:rPr>
          <w:rFonts w:ascii="Times New Roman" w:hAnsi="Times New Roman" w:cs="Times New Roman"/>
          <w:sz w:val="24"/>
          <w:szCs w:val="24"/>
        </w:rPr>
        <w:t>e-health records</w:t>
      </w:r>
      <w:r w:rsidR="000571DD" w:rsidRPr="00787335">
        <w:rPr>
          <w:rFonts w:ascii="Times New Roman" w:hAnsi="Times New Roman" w:cs="Times New Roman"/>
          <w:sz w:val="24"/>
          <w:szCs w:val="24"/>
        </w:rPr>
        <w:t>,</w:t>
      </w:r>
      <w:r w:rsidR="00D63EE9" w:rsidRPr="00787335">
        <w:rPr>
          <w:rFonts w:ascii="Times New Roman" w:hAnsi="Times New Roman" w:cs="Times New Roman"/>
          <w:sz w:val="24"/>
          <w:szCs w:val="24"/>
        </w:rPr>
        <w:t xml:space="preserve"> biomarker</w:t>
      </w:r>
      <w:r w:rsidR="00133836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33836" w:rsidRPr="00787335">
        <w:rPr>
          <w:rFonts w:ascii="Times New Roman" w:hAnsi="Times New Roman" w:cs="Times New Roman" w:hint="eastAsia"/>
          <w:sz w:val="24"/>
          <w:szCs w:val="24"/>
        </w:rPr>
        <w:t>data</w:t>
      </w:r>
      <w:r w:rsidR="007130BD" w:rsidRPr="00787335">
        <w:rPr>
          <w:rFonts w:ascii="Times New Roman" w:hAnsi="Times New Roman" w:cs="Times New Roman"/>
          <w:sz w:val="24"/>
          <w:szCs w:val="24"/>
        </w:rPr>
        <w:t>)</w:t>
      </w:r>
      <w:r w:rsidR="006B7AA2" w:rsidRPr="00787335">
        <w:rPr>
          <w:rFonts w:ascii="Times New Roman" w:hAnsi="Times New Roman" w:cs="Times New Roman"/>
          <w:sz w:val="24"/>
          <w:szCs w:val="24"/>
        </w:rPr>
        <w:t xml:space="preserve"> should be used in future stud</w:t>
      </w:r>
      <w:r w:rsidR="00BF4547" w:rsidRPr="00787335">
        <w:rPr>
          <w:rFonts w:ascii="Times New Roman" w:hAnsi="Times New Roman" w:cs="Times New Roman"/>
          <w:sz w:val="24"/>
          <w:szCs w:val="24"/>
        </w:rPr>
        <w:t>ies.</w:t>
      </w:r>
      <w:bookmarkEnd w:id="12"/>
      <w:r w:rsidR="000F3E28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13" w:name="_Hlk215402616"/>
      <w:bookmarkStart w:id="14" w:name="_Hlk215589563"/>
      <w:r w:rsidR="00EF3680" w:rsidRPr="00787335">
        <w:rPr>
          <w:rFonts w:ascii="Times New Roman" w:hAnsi="Times New Roman" w:cs="Times New Roman"/>
          <w:sz w:val="24"/>
          <w:szCs w:val="24"/>
        </w:rPr>
        <w:t>Second,</w:t>
      </w:r>
      <w:r w:rsidR="001206F7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>due to the missing data</w:t>
      </w:r>
      <w:r w:rsidR="009E7114" w:rsidRPr="00787335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9E7114" w:rsidRPr="00787335">
        <w:rPr>
          <w:rFonts w:ascii="Times New Roman" w:hAnsi="Times New Roman" w:cs="Times New Roman"/>
          <w:sz w:val="24"/>
          <w:szCs w:val="24"/>
        </w:rPr>
        <w:t>attrition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9E7114"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="009E7114" w:rsidRPr="00787335">
        <w:rPr>
          <w:rFonts w:ascii="Times New Roman" w:hAnsi="Times New Roman" w:cs="Times New Roman" w:hint="eastAsia"/>
          <w:sz w:val="24"/>
          <w:szCs w:val="24"/>
        </w:rPr>
        <w:t xml:space="preserve">unweighted </w:t>
      </w:r>
      <w:r w:rsidR="000F3E28" w:rsidRPr="00787335">
        <w:rPr>
          <w:rFonts w:ascii="Times New Roman" w:hAnsi="Times New Roman" w:cs="Times New Roman"/>
          <w:sz w:val="24"/>
          <w:szCs w:val="24"/>
        </w:rPr>
        <w:t>sample represents only a subsample of the original cohort, differs from excluded participants on several baseline characteristics (</w:t>
      </w:r>
      <w:bookmarkStart w:id="15" w:name="_Hlk215588931"/>
      <w:r w:rsidR="00F11ECB" w:rsidRPr="00787335">
        <w:rPr>
          <w:rFonts w:ascii="Times New Roman" w:hAnsi="Times New Roman" w:cs="Times New Roman" w:hint="eastAsia"/>
          <w:sz w:val="24"/>
          <w:szCs w:val="24"/>
        </w:rPr>
        <w:t>online</w:t>
      </w:r>
      <w:r w:rsidR="00F11ECB" w:rsidRPr="00787335">
        <w:rPr>
          <w:rFonts w:ascii="Times New Roman" w:hAnsi="Times New Roman" w:cs="Times New Roman"/>
          <w:sz w:val="24"/>
          <w:szCs w:val="24"/>
        </w:rPr>
        <w:t xml:space="preserve"> supplemental</w:t>
      </w:r>
      <w:r w:rsidR="00F11ECB" w:rsidRPr="00787335">
        <w:rPr>
          <w:rFonts w:ascii="Times New Roman" w:hAnsi="Times New Roman" w:cs="Times New Roman" w:hint="eastAsia"/>
          <w:sz w:val="24"/>
          <w:szCs w:val="24"/>
        </w:rPr>
        <w:t xml:space="preserve"> t</w:t>
      </w:r>
      <w:r w:rsidR="00F11ECB" w:rsidRPr="00787335">
        <w:rPr>
          <w:rFonts w:ascii="Times New Roman" w:hAnsi="Times New Roman" w:cs="Times New Roman"/>
          <w:sz w:val="24"/>
          <w:szCs w:val="24"/>
        </w:rPr>
        <w:t xml:space="preserve">able </w:t>
      </w:r>
      <w:r w:rsidR="00F11ECB" w:rsidRPr="00787335">
        <w:rPr>
          <w:rFonts w:ascii="Times New Roman" w:hAnsi="Times New Roman" w:cs="Times New Roman" w:hint="eastAsia"/>
          <w:sz w:val="24"/>
          <w:szCs w:val="24"/>
        </w:rPr>
        <w:t>S3</w:t>
      </w:r>
      <w:bookmarkEnd w:id="15"/>
      <w:r w:rsidR="000F3E28" w:rsidRPr="00787335">
        <w:rPr>
          <w:rFonts w:ascii="Times New Roman" w:hAnsi="Times New Roman" w:cs="Times New Roman"/>
          <w:sz w:val="24"/>
          <w:szCs w:val="24"/>
        </w:rPr>
        <w:t>),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F3E28" w:rsidRPr="00787335">
        <w:rPr>
          <w:rFonts w:ascii="Times New Roman" w:hAnsi="Times New Roman" w:cs="Times New Roman"/>
          <w:sz w:val="24"/>
          <w:szCs w:val="24"/>
        </w:rPr>
        <w:t>and is predominantly White British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597CDD" w:rsidRPr="00787335">
        <w:rPr>
          <w:rFonts w:ascii="Times New Roman" w:hAnsi="Times New Roman" w:cs="Times New Roman"/>
          <w:sz w:val="24"/>
          <w:szCs w:val="24"/>
        </w:rPr>
        <w:t xml:space="preserve">We applied non-response weights in </w:t>
      </w:r>
      <w:r w:rsidR="00056DF9" w:rsidRPr="00787335">
        <w:rPr>
          <w:rFonts w:ascii="Times New Roman" w:hAnsi="Times New Roman" w:cs="Times New Roman" w:hint="eastAsia"/>
          <w:sz w:val="24"/>
          <w:szCs w:val="24"/>
        </w:rPr>
        <w:t>our</w:t>
      </w:r>
      <w:r w:rsidR="00597CDD" w:rsidRPr="00787335">
        <w:rPr>
          <w:rFonts w:ascii="Times New Roman" w:hAnsi="Times New Roman" w:cs="Times New Roman"/>
          <w:sz w:val="24"/>
          <w:szCs w:val="24"/>
        </w:rPr>
        <w:t xml:space="preserve"> analyses to partially account for the sampling design and differential attrition, but</w:t>
      </w:r>
      <w:r w:rsidR="00F479E3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97CDD" w:rsidRPr="00787335">
        <w:rPr>
          <w:rFonts w:ascii="Times New Roman" w:hAnsi="Times New Roman" w:cs="Times New Roman" w:hint="eastAsia"/>
          <w:sz w:val="24"/>
          <w:szCs w:val="24"/>
        </w:rPr>
        <w:t>t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 xml:space="preserve">his pattern of selection and limited </w:t>
      </w:r>
      <w:r w:rsidR="000F3E28" w:rsidRPr="00787335">
        <w:rPr>
          <w:rFonts w:ascii="Times New Roman" w:hAnsi="Times New Roman" w:cs="Times New Roman"/>
          <w:sz w:val="24"/>
          <w:szCs w:val="24"/>
        </w:rPr>
        <w:t>ethnic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 xml:space="preserve"> diversity may </w:t>
      </w:r>
      <w:r w:rsidR="00597CDD" w:rsidRPr="00787335">
        <w:rPr>
          <w:rFonts w:ascii="Times New Roman" w:hAnsi="Times New Roman" w:cs="Times New Roman" w:hint="eastAsia"/>
          <w:sz w:val="24"/>
          <w:szCs w:val="24"/>
        </w:rPr>
        <w:t xml:space="preserve">still likely 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>cause selection bias and restrict the generali</w:t>
      </w:r>
      <w:r w:rsidR="003F7D83" w:rsidRPr="00787335">
        <w:rPr>
          <w:rFonts w:ascii="Times New Roman" w:hAnsi="Times New Roman" w:cs="Times New Roman" w:hint="eastAsia"/>
          <w:sz w:val="24"/>
          <w:szCs w:val="24"/>
        </w:rPr>
        <w:t>z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>ability of our findings, particularly to more</w:t>
      </w:r>
      <w:r w:rsidR="000F3E28" w:rsidRPr="00787335">
        <w:rPr>
          <w:rFonts w:ascii="Times New Roman" w:hAnsi="Times New Roman" w:cs="Times New Roman"/>
          <w:sz w:val="24"/>
          <w:szCs w:val="24"/>
        </w:rPr>
        <w:t xml:space="preserve"> socioeconomically disadvantaged and ethnically diverse populations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>. Thus, t</w:t>
      </w:r>
      <w:r w:rsidR="000F3E28" w:rsidRPr="00787335">
        <w:rPr>
          <w:rFonts w:ascii="Times New Roman" w:hAnsi="Times New Roman" w:cs="Times New Roman"/>
          <w:sz w:val="24"/>
          <w:szCs w:val="24"/>
        </w:rPr>
        <w:t xml:space="preserve">he observed associations should be interpreted with caution and 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>need to be</w:t>
      </w:r>
      <w:r w:rsidR="000F3E28" w:rsidRPr="00787335">
        <w:rPr>
          <w:rFonts w:ascii="Times New Roman" w:hAnsi="Times New Roman" w:cs="Times New Roman"/>
          <w:sz w:val="24"/>
          <w:szCs w:val="24"/>
        </w:rPr>
        <w:t xml:space="preserve"> replicated in more diverse cohorts</w:t>
      </w:r>
      <w:r w:rsidR="000F3E28" w:rsidRPr="00787335">
        <w:rPr>
          <w:rFonts w:ascii="Times New Roman" w:hAnsi="Times New Roman" w:cs="Times New Roman" w:hint="eastAsia"/>
          <w:sz w:val="24"/>
          <w:szCs w:val="24"/>
        </w:rPr>
        <w:t>.</w:t>
      </w:r>
      <w:bookmarkEnd w:id="13"/>
      <w:r w:rsidR="002E5ADF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16" w:name="_Hlk215578172"/>
      <w:bookmarkEnd w:id="14"/>
      <w:r w:rsidR="002E5ADF" w:rsidRPr="00787335">
        <w:rPr>
          <w:rFonts w:ascii="Times New Roman" w:hAnsi="Times New Roman" w:cs="Times New Roman"/>
          <w:sz w:val="24"/>
          <w:szCs w:val="24"/>
        </w:rPr>
        <w:t>Third, because sufficiently comparable measures of sleep (e.g., sleep duration</w:t>
      </w:r>
      <w:r w:rsidR="002E5ADF" w:rsidRPr="00787335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2E5ADF" w:rsidRPr="00787335">
        <w:rPr>
          <w:rFonts w:ascii="Times New Roman" w:hAnsi="Times New Roman" w:cs="Times New Roman"/>
          <w:sz w:val="24"/>
          <w:szCs w:val="24"/>
        </w:rPr>
        <w:t xml:space="preserve"> quality) were not available in the current data, and several symptoms of internalizing disorders (e.g., depression) overlap with sleep difficulties, sleep was not included as a separate lifestyle factor in our </w:t>
      </w:r>
      <w:bookmarkEnd w:id="16"/>
      <w:r w:rsidR="00113511" w:rsidRPr="00787335">
        <w:rPr>
          <w:rFonts w:ascii="Times New Roman" w:hAnsi="Times New Roman" w:cs="Times New Roman"/>
          <w:sz w:val="24"/>
          <w:szCs w:val="24"/>
        </w:rPr>
        <w:t>model</w:t>
      </w:r>
      <w:r w:rsidR="00113511" w:rsidRPr="00787335">
        <w:rPr>
          <w:rFonts w:ascii="Times New Roman" w:hAnsi="Times New Roman" w:cs="Times New Roman" w:hint="eastAsia"/>
          <w:sz w:val="24"/>
          <w:szCs w:val="24"/>
        </w:rPr>
        <w:t xml:space="preserve">. </w:t>
      </w:r>
      <w:bookmarkStart w:id="17" w:name="_Hlk215585249"/>
      <w:r w:rsidR="00113511" w:rsidRPr="00787335">
        <w:rPr>
          <w:rFonts w:ascii="Times New Roman" w:hAnsi="Times New Roman" w:cs="Times New Roman"/>
          <w:sz w:val="24"/>
          <w:szCs w:val="24"/>
        </w:rPr>
        <w:t>Finally, although we adjusted for ADHD medication use in our model, many unmeasured factors (e.g., school environment, puberty-related changes) may still have confounded the pathways examined.</w:t>
      </w:r>
      <w:r w:rsidR="00113511" w:rsidRPr="00787335">
        <w:rPr>
          <w:rFonts w:ascii="Times New Roman" w:hAnsi="Times New Roman" w:cs="Times New Roman" w:hint="eastAsia"/>
          <w:sz w:val="24"/>
          <w:szCs w:val="24"/>
        </w:rPr>
        <w:t xml:space="preserve"> Future research should </w:t>
      </w:r>
      <w:r w:rsidR="00113511" w:rsidRPr="00787335">
        <w:rPr>
          <w:rFonts w:ascii="Times New Roman" w:hAnsi="Times New Roman" w:cs="Times New Roman"/>
          <w:sz w:val="24"/>
          <w:szCs w:val="24"/>
        </w:rPr>
        <w:t>include</w:t>
      </w:r>
      <w:r w:rsidR="00113511" w:rsidRPr="00787335">
        <w:rPr>
          <w:rFonts w:ascii="Times New Roman" w:hAnsi="Times New Roman" w:cs="Times New Roman" w:hint="eastAsia"/>
          <w:sz w:val="24"/>
          <w:szCs w:val="24"/>
        </w:rPr>
        <w:t xml:space="preserve"> more detailed measurements to replicate and extend these findings</w:t>
      </w:r>
      <w:bookmarkEnd w:id="17"/>
      <w:r w:rsidR="00113511" w:rsidRPr="00787335">
        <w:rPr>
          <w:rFonts w:ascii="Times New Roman" w:hAnsi="Times New Roman" w:cs="Times New Roman" w:hint="eastAsia"/>
          <w:sz w:val="24"/>
          <w:szCs w:val="24"/>
        </w:rPr>
        <w:t>.</w:t>
      </w:r>
    </w:p>
    <w:p w14:paraId="1B4C7D75" w14:textId="77777777" w:rsidR="004A1D15" w:rsidRPr="00787335" w:rsidRDefault="004A1D15" w:rsidP="00606A1A">
      <w:pPr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787335">
        <w:rPr>
          <w:rFonts w:ascii="Times New Roman" w:hAnsi="Times New Roman" w:cs="Times New Roman"/>
          <w:i/>
          <w:iCs/>
          <w:sz w:val="24"/>
          <w:szCs w:val="24"/>
        </w:rPr>
        <w:t>Conclusion</w:t>
      </w:r>
    </w:p>
    <w:p w14:paraId="6075BB4E" w14:textId="4CC368EE" w:rsidR="00BE24ED" w:rsidRPr="00787335" w:rsidRDefault="00F34727" w:rsidP="00121467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bookmarkStart w:id="18" w:name="_Hlk215572442"/>
      <w:r w:rsidRPr="00787335">
        <w:rPr>
          <w:rFonts w:ascii="Times New Roman" w:hAnsi="Times New Roman" w:cs="Times New Roman"/>
          <w:sz w:val="24"/>
          <w:szCs w:val="24"/>
        </w:rPr>
        <w:lastRenderedPageBreak/>
        <w:t xml:space="preserve">In conclusion, </w:t>
      </w:r>
      <w:bookmarkStart w:id="19" w:name="_Hlk215737300"/>
      <w:r w:rsidR="00FC350E" w:rsidRPr="00787335">
        <w:rPr>
          <w:rFonts w:ascii="Times New Roman" w:hAnsi="Times New Roman" w:cs="Times New Roman" w:hint="eastAsia"/>
          <w:sz w:val="24"/>
          <w:szCs w:val="24"/>
        </w:rPr>
        <w:t xml:space="preserve">using a </w:t>
      </w:r>
      <w:r w:rsidR="00FC350E" w:rsidRPr="00787335">
        <w:rPr>
          <w:rFonts w:ascii="Times New Roman" w:hAnsi="Times New Roman" w:cs="Times New Roman"/>
          <w:sz w:val="24"/>
          <w:szCs w:val="24"/>
        </w:rPr>
        <w:t>large</w:t>
      </w:r>
      <w:r w:rsidR="00FC350E" w:rsidRPr="00787335">
        <w:rPr>
          <w:rFonts w:ascii="Times New Roman" w:hAnsi="Times New Roman" w:cs="Times New Roman" w:hint="eastAsia"/>
          <w:sz w:val="24"/>
          <w:szCs w:val="24"/>
        </w:rPr>
        <w:t xml:space="preserve"> birth cohort, we found </w:t>
      </w:r>
      <w:r w:rsidR="00B252A4" w:rsidRPr="00787335">
        <w:rPr>
          <w:rFonts w:ascii="Times New Roman" w:hAnsi="Times New Roman" w:cs="Times New Roman"/>
          <w:sz w:val="24"/>
          <w:szCs w:val="24"/>
        </w:rPr>
        <w:t xml:space="preserve">a </w:t>
      </w:r>
      <w:r w:rsidR="00FC350E" w:rsidRPr="00787335">
        <w:rPr>
          <w:rFonts w:ascii="Times New Roman" w:hAnsi="Times New Roman" w:cs="Times New Roman" w:hint="eastAsia"/>
          <w:sz w:val="24"/>
          <w:szCs w:val="24"/>
        </w:rPr>
        <w:t xml:space="preserve">modest but </w:t>
      </w:r>
      <w:r w:rsidR="00FC350E" w:rsidRPr="00787335">
        <w:rPr>
          <w:rFonts w:ascii="Times New Roman" w:hAnsi="Times New Roman" w:cs="Times New Roman"/>
          <w:sz w:val="24"/>
          <w:szCs w:val="24"/>
        </w:rPr>
        <w:t>significant</w:t>
      </w:r>
      <w:r w:rsidR="005B6989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C84463" w:rsidRPr="00787335">
        <w:rPr>
          <w:rFonts w:ascii="Times New Roman" w:hAnsi="Times New Roman" w:cs="Times New Roman"/>
          <w:sz w:val="24"/>
          <w:szCs w:val="24"/>
        </w:rPr>
        <w:t>association</w:t>
      </w:r>
      <w:r w:rsidR="00636F83" w:rsidRPr="00787335">
        <w:rPr>
          <w:rFonts w:ascii="Times New Roman" w:hAnsi="Times New Roman" w:cs="Times New Roman"/>
          <w:sz w:val="24"/>
          <w:szCs w:val="24"/>
        </w:rPr>
        <w:t xml:space="preserve"> between</w:t>
      </w:r>
      <w:r w:rsidR="005B60EF" w:rsidRPr="00787335">
        <w:rPr>
          <w:rFonts w:ascii="Times New Roman" w:hAnsi="Times New Roman" w:cs="Times New Roman"/>
          <w:sz w:val="24"/>
          <w:szCs w:val="24"/>
        </w:rPr>
        <w:t xml:space="preserve"> early environmental risk and </w:t>
      </w:r>
      <w:r w:rsidR="00BC2F9D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5B60EF" w:rsidRPr="00787335">
        <w:rPr>
          <w:rFonts w:ascii="Times New Roman" w:hAnsi="Times New Roman" w:cs="Times New Roman"/>
          <w:sz w:val="24"/>
          <w:szCs w:val="24"/>
        </w:rPr>
        <w:t xml:space="preserve"> via the interplay of </w:t>
      </w:r>
      <w:r w:rsidR="00B252A4" w:rsidRPr="00787335">
        <w:rPr>
          <w:rFonts w:ascii="Times New Roman" w:hAnsi="Times New Roman" w:cs="Times New Roman" w:hint="eastAsia"/>
          <w:sz w:val="24"/>
          <w:szCs w:val="24"/>
        </w:rPr>
        <w:t>externalizing problems</w:t>
      </w:r>
      <w:r w:rsidR="005B60EF" w:rsidRPr="00787335">
        <w:rPr>
          <w:rFonts w:ascii="Times New Roman" w:hAnsi="Times New Roman" w:cs="Times New Roman"/>
          <w:sz w:val="24"/>
          <w:szCs w:val="24"/>
        </w:rPr>
        <w:t xml:space="preserve"> and </w:t>
      </w:r>
      <w:r w:rsidR="00B917D8" w:rsidRPr="00787335">
        <w:rPr>
          <w:rFonts w:ascii="Times New Roman" w:hAnsi="Times New Roman" w:cs="Times New Roman" w:hint="eastAsia"/>
          <w:sz w:val="24"/>
          <w:szCs w:val="24"/>
        </w:rPr>
        <w:t>drinking frequency</w:t>
      </w:r>
      <w:r w:rsidR="005B60EF" w:rsidRPr="00787335">
        <w:rPr>
          <w:rFonts w:ascii="Times New Roman" w:hAnsi="Times New Roman" w:cs="Times New Roman"/>
          <w:sz w:val="24"/>
          <w:szCs w:val="24"/>
        </w:rPr>
        <w:t>.</w:t>
      </w:r>
      <w:r w:rsidR="00BB2532" w:rsidRPr="00787335">
        <w:rPr>
          <w:rFonts w:ascii="Times New Roman" w:hAnsi="Times New Roman" w:cs="Times New Roman"/>
          <w:sz w:val="24"/>
          <w:szCs w:val="24"/>
        </w:rPr>
        <w:t xml:space="preserve"> </w:t>
      </w:r>
      <w:bookmarkEnd w:id="18"/>
      <w:bookmarkEnd w:id="19"/>
      <w:r w:rsidR="008B5FF7" w:rsidRPr="00787335">
        <w:rPr>
          <w:rFonts w:ascii="Times New Roman" w:hAnsi="Times New Roman" w:cs="Times New Roman"/>
          <w:sz w:val="24"/>
          <w:szCs w:val="24"/>
        </w:rPr>
        <w:t>Our findings highlighted the importan</w:t>
      </w:r>
      <w:r w:rsidR="00B96380" w:rsidRPr="00787335">
        <w:rPr>
          <w:rFonts w:ascii="Times New Roman" w:hAnsi="Times New Roman" w:cs="Times New Roman" w:hint="eastAsia"/>
          <w:sz w:val="24"/>
          <w:szCs w:val="24"/>
        </w:rPr>
        <w:t>ce</w:t>
      </w:r>
      <w:r w:rsidR="008B5FF7" w:rsidRPr="00787335">
        <w:rPr>
          <w:rFonts w:ascii="Times New Roman" w:hAnsi="Times New Roman" w:cs="Times New Roman"/>
          <w:sz w:val="24"/>
          <w:szCs w:val="24"/>
        </w:rPr>
        <w:t xml:space="preserve"> of</w:t>
      </w:r>
      <w:r w:rsidR="00410D82" w:rsidRPr="00787335">
        <w:rPr>
          <w:rFonts w:ascii="Times New Roman" w:hAnsi="Times New Roman" w:cs="Times New Roman"/>
          <w:sz w:val="24"/>
          <w:szCs w:val="24"/>
        </w:rPr>
        <w:t xml:space="preserve"> early environmental risk</w:t>
      </w:r>
      <w:r w:rsidR="00580275" w:rsidRPr="00787335">
        <w:rPr>
          <w:rFonts w:ascii="Times New Roman" w:hAnsi="Times New Roman" w:cs="Times New Roman"/>
          <w:sz w:val="24"/>
          <w:szCs w:val="24"/>
        </w:rPr>
        <w:t xml:space="preserve"> to later </w:t>
      </w:r>
      <w:r w:rsidR="00692F76" w:rsidRPr="00787335">
        <w:rPr>
          <w:rFonts w:ascii="Times New Roman" w:hAnsi="Times New Roman" w:cs="Times New Roman"/>
          <w:sz w:val="24"/>
          <w:szCs w:val="24"/>
        </w:rPr>
        <w:t>mental</w:t>
      </w:r>
      <w:r w:rsidR="00033E6C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07657C" w:rsidRPr="00787335">
        <w:rPr>
          <w:rFonts w:ascii="Times New Roman" w:hAnsi="Times New Roman" w:cs="Times New Roman" w:hint="eastAsia"/>
          <w:sz w:val="24"/>
          <w:szCs w:val="24"/>
        </w:rPr>
        <w:t xml:space="preserve">health </w:t>
      </w:r>
      <w:r w:rsidR="00033E6C" w:rsidRPr="00787335">
        <w:rPr>
          <w:rFonts w:ascii="Times New Roman" w:hAnsi="Times New Roman" w:cs="Times New Roman"/>
          <w:sz w:val="24"/>
          <w:szCs w:val="24"/>
        </w:rPr>
        <w:t xml:space="preserve">and </w:t>
      </w:r>
      <w:r w:rsidR="00BC2F9D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A752AB" w:rsidRPr="00787335">
        <w:rPr>
          <w:rFonts w:ascii="Times New Roman" w:hAnsi="Times New Roman" w:cs="Times New Roman"/>
          <w:sz w:val="24"/>
          <w:szCs w:val="24"/>
        </w:rPr>
        <w:t xml:space="preserve">, as well as </w:t>
      </w:r>
      <w:r w:rsidR="00704E8A" w:rsidRPr="00787335">
        <w:rPr>
          <w:rFonts w:ascii="Times New Roman" w:hAnsi="Times New Roman" w:cs="Times New Roman"/>
          <w:sz w:val="24"/>
          <w:szCs w:val="24"/>
        </w:rPr>
        <w:t>lifestyle</w:t>
      </w:r>
      <w:r w:rsidR="00D95B88" w:rsidRPr="00787335">
        <w:rPr>
          <w:rFonts w:ascii="Times New Roman" w:hAnsi="Times New Roman" w:cs="Times New Roman"/>
          <w:sz w:val="24"/>
          <w:szCs w:val="24"/>
        </w:rPr>
        <w:t xml:space="preserve">, suggesting </w:t>
      </w:r>
      <w:r w:rsidR="00891890" w:rsidRPr="00787335">
        <w:rPr>
          <w:rFonts w:ascii="Times New Roman" w:hAnsi="Times New Roman" w:cs="Times New Roman"/>
          <w:sz w:val="24"/>
          <w:szCs w:val="24"/>
        </w:rPr>
        <w:t>the existence of potential shared risk factors for co-morbidities between mental and physical diseases</w:t>
      </w:r>
      <w:r w:rsidR="00704E8A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FC0665" w:rsidRPr="00787335">
        <w:rPr>
          <w:rFonts w:ascii="Times New Roman" w:hAnsi="Times New Roman" w:cs="Times New Roman"/>
          <w:sz w:val="24"/>
          <w:szCs w:val="24"/>
        </w:rPr>
        <w:t xml:space="preserve">The mediating role of different lifestyle factors </w:t>
      </w:r>
      <w:r w:rsidR="00563A68" w:rsidRPr="00787335">
        <w:rPr>
          <w:rFonts w:ascii="Times New Roman" w:hAnsi="Times New Roman" w:cs="Times New Roman"/>
          <w:sz w:val="24"/>
          <w:szCs w:val="24"/>
        </w:rPr>
        <w:t xml:space="preserve">found here </w:t>
      </w:r>
      <w:r w:rsidR="0000633F" w:rsidRPr="00787335">
        <w:rPr>
          <w:rFonts w:ascii="Times New Roman" w:hAnsi="Times New Roman" w:cs="Times New Roman"/>
          <w:sz w:val="24"/>
          <w:szCs w:val="24"/>
        </w:rPr>
        <w:t>indicates an underlying mechanism</w:t>
      </w:r>
      <w:r w:rsidR="009C1D38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563A68" w:rsidRPr="00787335">
        <w:rPr>
          <w:rFonts w:ascii="Times New Roman" w:hAnsi="Times New Roman" w:cs="Times New Roman"/>
          <w:sz w:val="24"/>
          <w:szCs w:val="24"/>
        </w:rPr>
        <w:t xml:space="preserve">between mental health and </w:t>
      </w:r>
      <w:r w:rsidR="00BC2F9D" w:rsidRPr="00787335">
        <w:rPr>
          <w:rFonts w:ascii="Times New Roman" w:hAnsi="Times New Roman" w:cs="Times New Roman" w:hint="eastAsia"/>
          <w:sz w:val="24"/>
          <w:szCs w:val="24"/>
        </w:rPr>
        <w:t>obesity</w:t>
      </w:r>
      <w:r w:rsidR="0008387F" w:rsidRPr="00787335">
        <w:rPr>
          <w:rFonts w:ascii="Times New Roman" w:hAnsi="Times New Roman" w:cs="Times New Roman"/>
          <w:sz w:val="24"/>
          <w:szCs w:val="24"/>
        </w:rPr>
        <w:t>, which</w:t>
      </w:r>
      <w:r w:rsidR="001E2B5A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207A2E" w:rsidRPr="00787335">
        <w:rPr>
          <w:rFonts w:ascii="Times New Roman" w:hAnsi="Times New Roman" w:cs="Times New Roman"/>
          <w:sz w:val="24"/>
          <w:szCs w:val="24"/>
        </w:rPr>
        <w:t>suggests</w:t>
      </w:r>
      <w:r w:rsidR="006B78F4" w:rsidRPr="00787335">
        <w:rPr>
          <w:rFonts w:ascii="Times New Roman" w:hAnsi="Times New Roman" w:cs="Times New Roman"/>
          <w:sz w:val="24"/>
          <w:szCs w:val="24"/>
        </w:rPr>
        <w:t xml:space="preserve"> </w:t>
      </w:r>
      <w:r w:rsidR="001E2B5A" w:rsidRPr="00787335">
        <w:rPr>
          <w:rFonts w:ascii="Times New Roman" w:hAnsi="Times New Roman" w:cs="Times New Roman"/>
          <w:sz w:val="24"/>
          <w:szCs w:val="24"/>
        </w:rPr>
        <w:t xml:space="preserve">more effective interventions to improve overall health by addressing lifestyle factors </w:t>
      </w:r>
      <w:r w:rsidR="00BE6784" w:rsidRPr="00787335">
        <w:rPr>
          <w:rFonts w:ascii="Times New Roman" w:hAnsi="Times New Roman" w:cs="Times New Roman"/>
          <w:sz w:val="24"/>
          <w:szCs w:val="24"/>
        </w:rPr>
        <w:t>linking</w:t>
      </w:r>
      <w:r w:rsidR="001E2B5A" w:rsidRPr="00787335">
        <w:rPr>
          <w:rFonts w:ascii="Times New Roman" w:hAnsi="Times New Roman" w:cs="Times New Roman"/>
          <w:sz w:val="24"/>
          <w:szCs w:val="24"/>
        </w:rPr>
        <w:t xml:space="preserve"> both domains.</w:t>
      </w:r>
    </w:p>
    <w:p w14:paraId="1F9F9C52" w14:textId="77777777" w:rsidR="00BE24ED" w:rsidRPr="00787335" w:rsidRDefault="00BE24ED" w:rsidP="00606A1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93CA85E" w14:textId="77777777" w:rsidR="00CF0C55" w:rsidRPr="00787335" w:rsidRDefault="00CF0C55">
      <w:pPr>
        <w:rPr>
          <w:rFonts w:ascii="Times New Roman" w:hAnsi="Times New Roman" w:cs="Times New Roman"/>
          <w:b/>
          <w:sz w:val="24"/>
          <w:szCs w:val="24"/>
        </w:rPr>
      </w:pPr>
      <w:r w:rsidRPr="00787335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713E8EE" w14:textId="77777777" w:rsidR="004C5615" w:rsidRPr="00787335" w:rsidRDefault="004C5615" w:rsidP="004C5615">
      <w:pPr>
        <w:spacing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7335">
        <w:rPr>
          <w:rFonts w:ascii="Times New Roman" w:hAnsi="Times New Roman" w:cs="Times New Roman"/>
          <w:b/>
          <w:sz w:val="24"/>
          <w:szCs w:val="24"/>
        </w:rPr>
        <w:lastRenderedPageBreak/>
        <w:t>Ethics approval</w:t>
      </w:r>
    </w:p>
    <w:p w14:paraId="11DBB094" w14:textId="77777777" w:rsidR="004C5615" w:rsidRPr="00787335" w:rsidRDefault="004C5615" w:rsidP="004C5615">
      <w:pPr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Ethical approval was obtained by the University of Southampton’s Ethics Committee (</w:t>
      </w:r>
      <w:r w:rsidR="00CF0C55" w:rsidRPr="00787335">
        <w:rPr>
          <w:rFonts w:ascii="Times New Roman" w:hAnsi="Times New Roman" w:cs="Times New Roman"/>
          <w:sz w:val="24"/>
          <w:szCs w:val="24"/>
        </w:rPr>
        <w:t>100281</w:t>
      </w:r>
      <w:r w:rsidRPr="00787335">
        <w:rPr>
          <w:rFonts w:ascii="Times New Roman" w:hAnsi="Times New Roman" w:cs="Times New Roman"/>
          <w:sz w:val="24"/>
          <w:szCs w:val="24"/>
        </w:rPr>
        <w:t>).</w:t>
      </w:r>
    </w:p>
    <w:p w14:paraId="3411E77F" w14:textId="77777777" w:rsidR="004C5615" w:rsidRPr="00787335" w:rsidRDefault="004C5615" w:rsidP="004C5615">
      <w:pPr>
        <w:rPr>
          <w:rFonts w:ascii="Times New Roman" w:hAnsi="Times New Roman" w:cs="Times New Roman"/>
          <w:sz w:val="24"/>
          <w:szCs w:val="24"/>
        </w:rPr>
      </w:pPr>
    </w:p>
    <w:p w14:paraId="2DEAC2C9" w14:textId="77777777" w:rsidR="004C5615" w:rsidRPr="00787335" w:rsidRDefault="004C5615" w:rsidP="004C5615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Contributors</w:t>
      </w:r>
    </w:p>
    <w:p w14:paraId="223F7615" w14:textId="77777777" w:rsidR="004C5615" w:rsidRPr="00787335" w:rsidRDefault="004C5615" w:rsidP="004C561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HS designed the study, p</w:t>
      </w:r>
      <w:r w:rsidR="009735C1" w:rsidRPr="00787335">
        <w:rPr>
          <w:rFonts w:ascii="Times New Roman" w:hAnsi="Times New Roman" w:cs="Times New Roman"/>
          <w:sz w:val="24"/>
          <w:szCs w:val="24"/>
        </w:rPr>
        <w:t>repared</w:t>
      </w:r>
      <w:r w:rsidRPr="00787335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87335">
        <w:rPr>
          <w:rFonts w:ascii="Times New Roman" w:hAnsi="Times New Roman" w:cs="Times New Roman"/>
          <w:sz w:val="24"/>
          <w:szCs w:val="24"/>
        </w:rPr>
        <w:t>analyzed</w:t>
      </w:r>
      <w:proofErr w:type="spellEnd"/>
      <w:r w:rsidRPr="00787335">
        <w:rPr>
          <w:rFonts w:ascii="Times New Roman" w:hAnsi="Times New Roman" w:cs="Times New Roman"/>
          <w:sz w:val="24"/>
          <w:szCs w:val="24"/>
        </w:rPr>
        <w:t xml:space="preserve"> the data, and drafted the manuscript.</w:t>
      </w:r>
    </w:p>
    <w:p w14:paraId="77A1CE08" w14:textId="77777777" w:rsidR="00E46EF7" w:rsidRPr="00787335" w:rsidRDefault="00E46EF7" w:rsidP="004C561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JK critically revised the manuscript.</w:t>
      </w:r>
    </w:p>
    <w:p w14:paraId="1569F0E9" w14:textId="77777777" w:rsidR="004C5615" w:rsidRPr="00787335" w:rsidRDefault="004C5615" w:rsidP="004C56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 xml:space="preserve">VB </w:t>
      </w:r>
      <w:r w:rsidR="00F41D18" w:rsidRPr="00787335">
        <w:rPr>
          <w:rFonts w:ascii="Times New Roman" w:hAnsi="Times New Roman" w:cs="Times New Roman"/>
          <w:sz w:val="24"/>
          <w:szCs w:val="24"/>
        </w:rPr>
        <w:t xml:space="preserve">and DG </w:t>
      </w:r>
      <w:r w:rsidRPr="00787335">
        <w:rPr>
          <w:rFonts w:ascii="Times New Roman" w:hAnsi="Times New Roman" w:cs="Times New Roman"/>
          <w:sz w:val="24"/>
          <w:szCs w:val="24"/>
        </w:rPr>
        <w:t>conceptualized the study, supervised analyses, and critically revised the manuscript.</w:t>
      </w:r>
    </w:p>
    <w:p w14:paraId="2E2E8C02" w14:textId="244FFAAD" w:rsidR="00AE46A4" w:rsidRPr="00F30F32" w:rsidRDefault="004C5615" w:rsidP="004C5615">
      <w:pPr>
        <w:rPr>
          <w:rFonts w:ascii="Times New Roman" w:hAnsi="Times New Roman" w:cs="Times New Roman" w:hint="eastAsia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All authors have approved the final version of the manuscript and agree to be accountable for all aspects of the work.</w:t>
      </w:r>
    </w:p>
    <w:p w14:paraId="72DA8FDC" w14:textId="6897C936" w:rsidR="00AE46A4" w:rsidRDefault="00AE46A4" w:rsidP="004C5615">
      <w:pPr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 xml:space="preserve">VB and DG </w:t>
      </w:r>
      <w:r w:rsidRPr="00787335">
        <w:rPr>
          <w:rFonts w:ascii="Times New Roman" w:hAnsi="Times New Roman" w:cs="Times New Roman" w:hint="eastAsia"/>
          <w:sz w:val="24"/>
          <w:szCs w:val="24"/>
        </w:rPr>
        <w:t xml:space="preserve">are </w:t>
      </w:r>
      <w:r w:rsidRPr="00787335">
        <w:rPr>
          <w:rFonts w:ascii="Times New Roman" w:hAnsi="Times New Roman" w:cs="Times New Roman"/>
          <w:sz w:val="24"/>
          <w:szCs w:val="24"/>
        </w:rPr>
        <w:t xml:space="preserve">the </w:t>
      </w:r>
      <w:r w:rsidRPr="00787335">
        <w:rPr>
          <w:rFonts w:ascii="Times New Roman" w:hAnsi="Times New Roman" w:cs="Times New Roman" w:hint="eastAsia"/>
          <w:sz w:val="24"/>
          <w:szCs w:val="24"/>
        </w:rPr>
        <w:t>joint last authors.</w:t>
      </w:r>
    </w:p>
    <w:p w14:paraId="64A452B6" w14:textId="77777777" w:rsidR="00553738" w:rsidRPr="00787335" w:rsidRDefault="00553738" w:rsidP="004C5615">
      <w:pPr>
        <w:rPr>
          <w:rFonts w:ascii="Times New Roman" w:hAnsi="Times New Roman" w:cs="Times New Roman"/>
          <w:sz w:val="24"/>
          <w:szCs w:val="24"/>
        </w:rPr>
      </w:pPr>
    </w:p>
    <w:p w14:paraId="2AF7D404" w14:textId="77777777" w:rsidR="00B361ED" w:rsidRPr="00553738" w:rsidRDefault="00B361ED" w:rsidP="00B361ED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53738">
        <w:rPr>
          <w:rFonts w:ascii="Times New Roman" w:hAnsi="Times New Roman" w:cs="Times New Roman" w:hint="eastAsia"/>
          <w:b/>
          <w:bCs/>
          <w:sz w:val="24"/>
          <w:szCs w:val="24"/>
        </w:rPr>
        <w:t>Funding</w:t>
      </w:r>
      <w:r w:rsidRPr="00553738">
        <w:rPr>
          <w:rFonts w:ascii="Times New Roman" w:hAnsi="Times New Roman" w:cs="Times New Roman"/>
          <w:b/>
          <w:bCs/>
          <w:sz w:val="24"/>
          <w:szCs w:val="24"/>
        </w:rPr>
        <w:t xml:space="preserve"> Statement</w:t>
      </w:r>
    </w:p>
    <w:p w14:paraId="23DBC52D" w14:textId="6EFA9A59" w:rsidR="004C5615" w:rsidRPr="00B361ED" w:rsidRDefault="00B361ED" w:rsidP="004C5615">
      <w:pPr>
        <w:rPr>
          <w:rFonts w:ascii="Times New Roman" w:hAnsi="Times New Roman" w:cs="Times New Roman" w:hint="eastAsia"/>
          <w:sz w:val="24"/>
          <w:szCs w:val="24"/>
        </w:rPr>
      </w:pPr>
      <w:r w:rsidRPr="00553738">
        <w:rPr>
          <w:rFonts w:ascii="Times New Roman" w:hAnsi="Times New Roman" w:cs="Times New Roman"/>
          <w:sz w:val="24"/>
          <w:szCs w:val="24"/>
        </w:rPr>
        <w:t>No funding was received for this study.</w:t>
      </w:r>
    </w:p>
    <w:p w14:paraId="412817A7" w14:textId="77777777" w:rsidR="004C5615" w:rsidRPr="00787335" w:rsidRDefault="004C5615" w:rsidP="004C5615">
      <w:pPr>
        <w:spacing w:line="480" w:lineRule="auto"/>
        <w:jc w:val="both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>Data Sharing Statement</w:t>
      </w:r>
    </w:p>
    <w:p w14:paraId="3A20465F" w14:textId="77777777" w:rsidR="004C5615" w:rsidRPr="00787335" w:rsidRDefault="0038231D" w:rsidP="004C5615">
      <w:pPr>
        <w:spacing w:line="480" w:lineRule="auto"/>
        <w:jc w:val="both"/>
        <w:outlineLvl w:val="0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The</w:t>
      </w:r>
      <w:r w:rsidR="004C5615" w:rsidRPr="00787335">
        <w:rPr>
          <w:rFonts w:ascii="Times New Roman" w:hAnsi="Times New Roman" w:cs="Times New Roman"/>
          <w:sz w:val="24"/>
          <w:szCs w:val="24"/>
        </w:rPr>
        <w:t xml:space="preserve"> dataset used for this study </w:t>
      </w:r>
      <w:r w:rsidRPr="00787335">
        <w:rPr>
          <w:rFonts w:ascii="Times New Roman" w:hAnsi="Times New Roman" w:cs="Times New Roman"/>
          <w:sz w:val="24"/>
          <w:szCs w:val="24"/>
        </w:rPr>
        <w:t>is</w:t>
      </w:r>
      <w:r w:rsidR="004C5615" w:rsidRPr="00787335">
        <w:rPr>
          <w:rFonts w:ascii="Times New Roman" w:hAnsi="Times New Roman" w:cs="Times New Roman"/>
          <w:sz w:val="24"/>
          <w:szCs w:val="24"/>
        </w:rPr>
        <w:t xml:space="preserve"> freely available to researchers in the UK via the UK Data Service (https://ukdataservice.ac.uk). </w:t>
      </w:r>
    </w:p>
    <w:p w14:paraId="03388926" w14:textId="77777777" w:rsidR="004C5615" w:rsidRPr="00787335" w:rsidRDefault="004C5615" w:rsidP="004C5615">
      <w:pPr>
        <w:spacing w:line="480" w:lineRule="auto"/>
        <w:jc w:val="both"/>
        <w:outlineLvl w:val="0"/>
        <w:rPr>
          <w:rFonts w:ascii="Times New Roman" w:hAnsi="Times New Roman" w:cs="Times New Roman"/>
          <w:sz w:val="24"/>
          <w:szCs w:val="24"/>
        </w:rPr>
      </w:pPr>
    </w:p>
    <w:p w14:paraId="2AF23A18" w14:textId="77777777" w:rsidR="004C5615" w:rsidRPr="00787335" w:rsidRDefault="004C5615" w:rsidP="004C5615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87335">
        <w:rPr>
          <w:rFonts w:ascii="Times New Roman" w:hAnsi="Times New Roman" w:cs="Times New Roman"/>
          <w:b/>
          <w:bCs/>
          <w:sz w:val="24"/>
          <w:szCs w:val="24"/>
        </w:rPr>
        <w:t xml:space="preserve">Conflicts of Interest </w:t>
      </w:r>
    </w:p>
    <w:p w14:paraId="3AD5B235" w14:textId="7229CCAE" w:rsidR="00BD58E8" w:rsidRPr="00787335" w:rsidRDefault="004C5615" w:rsidP="004C561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 xml:space="preserve">VB receives grant money from the Academy of </w:t>
      </w:r>
      <w:r w:rsidR="002022AC" w:rsidRPr="00787335">
        <w:rPr>
          <w:rFonts w:ascii="Times New Roman" w:hAnsi="Times New Roman" w:cs="Times New Roman"/>
          <w:sz w:val="24"/>
          <w:szCs w:val="24"/>
        </w:rPr>
        <w:t>Medical</w:t>
      </w:r>
      <w:r w:rsidRPr="00787335">
        <w:rPr>
          <w:rFonts w:ascii="Times New Roman" w:hAnsi="Times New Roman" w:cs="Times New Roman"/>
          <w:sz w:val="24"/>
          <w:szCs w:val="24"/>
        </w:rPr>
        <w:t xml:space="preserve"> Sciences and receives royalties from Kohlhammer publishing. </w:t>
      </w:r>
    </w:p>
    <w:p w14:paraId="2EF04557" w14:textId="40453A2D" w:rsidR="00F41D18" w:rsidRPr="00787335" w:rsidRDefault="00F41D18" w:rsidP="004C561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 xml:space="preserve">DG receives honoraria from </w:t>
      </w:r>
      <w:proofErr w:type="spellStart"/>
      <w:r w:rsidRPr="00787335">
        <w:rPr>
          <w:rFonts w:ascii="Times New Roman" w:hAnsi="Times New Roman" w:cs="Times New Roman"/>
          <w:sz w:val="24"/>
          <w:szCs w:val="24"/>
        </w:rPr>
        <w:t>CoramBAAF</w:t>
      </w:r>
      <w:proofErr w:type="spellEnd"/>
      <w:r w:rsidRPr="00787335">
        <w:rPr>
          <w:rFonts w:ascii="Times New Roman" w:hAnsi="Times New Roman" w:cs="Times New Roman"/>
          <w:sz w:val="24"/>
          <w:szCs w:val="24"/>
        </w:rPr>
        <w:t xml:space="preserve"> as Editor-in-Chief of Adoption &amp; Fostering.</w:t>
      </w:r>
    </w:p>
    <w:p w14:paraId="52A0E216" w14:textId="77777777" w:rsidR="004C5615" w:rsidRPr="00787335" w:rsidRDefault="004C5615" w:rsidP="004C561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t>All other authors declare no competing interests.</w:t>
      </w:r>
    </w:p>
    <w:p w14:paraId="010E4AC6" w14:textId="77777777" w:rsidR="00C618F0" w:rsidRPr="00787335" w:rsidRDefault="00C618F0" w:rsidP="00606A1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br w:type="page"/>
      </w:r>
    </w:p>
    <w:p w14:paraId="1C574D2C" w14:textId="600AF322" w:rsidR="004A1D15" w:rsidRPr="00787335" w:rsidRDefault="00A12695" w:rsidP="00606A1A">
      <w:pPr>
        <w:spacing w:line="360" w:lineRule="auto"/>
        <w:rPr>
          <w:rFonts w:ascii="Times New Roman" w:hAnsi="Times New Roman" w:cs="Times New Roman"/>
          <w:color w:val="1F1F1F"/>
        </w:rPr>
      </w:pPr>
      <w:r w:rsidRPr="00787335">
        <w:rPr>
          <w:rFonts w:ascii="Times New Roman" w:hAnsi="Times New Roman" w:cs="Times New Roman"/>
        </w:rPr>
        <w:lastRenderedPageBreak/>
        <w:t xml:space="preserve">Table 1. </w:t>
      </w:r>
      <w:r w:rsidR="00935E3A" w:rsidRPr="00787335">
        <w:rPr>
          <w:rFonts w:ascii="Times New Roman" w:hAnsi="Times New Roman" w:cs="Times New Roman"/>
          <w:color w:val="1F1F1F"/>
        </w:rPr>
        <w:t xml:space="preserve">Frequencies </w:t>
      </w:r>
      <w:r w:rsidR="003B5CB8" w:rsidRPr="00787335">
        <w:rPr>
          <w:rFonts w:ascii="Times New Roman" w:hAnsi="Times New Roman" w:cs="Times New Roman" w:hint="eastAsia"/>
          <w:color w:val="1F1F1F"/>
        </w:rPr>
        <w:t xml:space="preserve">of </w:t>
      </w:r>
      <w:r w:rsidR="003C341D" w:rsidRPr="00787335">
        <w:rPr>
          <w:rFonts w:ascii="Times New Roman" w:hAnsi="Times New Roman" w:cs="Times New Roman"/>
          <w:color w:val="1F1F1F"/>
        </w:rPr>
        <w:t xml:space="preserve">Early </w:t>
      </w:r>
      <w:r w:rsidR="00935E3A" w:rsidRPr="00787335">
        <w:rPr>
          <w:rFonts w:ascii="Times New Roman" w:hAnsi="Times New Roman" w:cs="Times New Roman"/>
          <w:color w:val="1F1F1F"/>
        </w:rPr>
        <w:t>Environmental Risk Factors</w:t>
      </w:r>
      <w:r w:rsidR="003C341D" w:rsidRPr="00787335">
        <w:rPr>
          <w:rFonts w:ascii="Times New Roman" w:hAnsi="Times New Roman" w:cs="Times New Roman"/>
          <w:color w:val="1F1F1F"/>
        </w:rPr>
        <w:t xml:space="preserve">, </w:t>
      </w:r>
      <w:r w:rsidR="00500202" w:rsidRPr="00787335">
        <w:rPr>
          <w:rFonts w:ascii="Times New Roman" w:hAnsi="Times New Roman" w:cs="Times New Roman"/>
          <w:color w:val="1F1F1F"/>
        </w:rPr>
        <w:t>L</w:t>
      </w:r>
      <w:r w:rsidR="003C341D" w:rsidRPr="00787335">
        <w:rPr>
          <w:rFonts w:ascii="Times New Roman" w:hAnsi="Times New Roman" w:cs="Times New Roman"/>
          <w:color w:val="1F1F1F"/>
        </w:rPr>
        <w:t>ife</w:t>
      </w:r>
      <w:r w:rsidR="00500202" w:rsidRPr="00787335">
        <w:rPr>
          <w:rFonts w:ascii="Times New Roman" w:hAnsi="Times New Roman" w:cs="Times New Roman"/>
          <w:color w:val="1F1F1F"/>
        </w:rPr>
        <w:t>style Factors, and Health Conditions.</w:t>
      </w:r>
    </w:p>
    <w:tbl>
      <w:tblPr>
        <w:tblW w:w="9134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3261"/>
        <w:gridCol w:w="2835"/>
        <w:gridCol w:w="3038"/>
      </w:tblGrid>
      <w:tr w:rsidR="00640C83" w:rsidRPr="00787335" w14:paraId="2FBCAFD2" w14:textId="77777777" w:rsidTr="002C4576">
        <w:trPr>
          <w:trHeight w:val="290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C385026" w14:textId="77777777" w:rsidR="00640C83" w:rsidRPr="00787335" w:rsidRDefault="00640C83" w:rsidP="00640C8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 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767ABDD" w14:textId="77777777" w:rsidR="00640C83" w:rsidRPr="00787335" w:rsidRDefault="00640C83" w:rsidP="00640C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Mean (SD)/ N (%)</w:t>
            </w:r>
          </w:p>
        </w:tc>
        <w:tc>
          <w:tcPr>
            <w:tcW w:w="30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F392E93" w14:textId="77777777" w:rsidR="00640C83" w:rsidRPr="00787335" w:rsidRDefault="00640C83" w:rsidP="00640C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Range/ Risk item</w:t>
            </w:r>
          </w:p>
        </w:tc>
      </w:tr>
      <w:tr w:rsidR="00640C83" w:rsidRPr="00787335" w14:paraId="4EFC8B37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B1CCC6" w14:textId="77777777" w:rsidR="00640C83" w:rsidRPr="00787335" w:rsidRDefault="00640C83" w:rsidP="00DD3AD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Early environmental risk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09BEB0" w14:textId="77777777" w:rsidR="00640C83" w:rsidRPr="00787335" w:rsidRDefault="00640C83" w:rsidP="00053F3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E56264" w14:textId="77777777" w:rsidR="00640C83" w:rsidRPr="00787335" w:rsidRDefault="00640C83" w:rsidP="00053F3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3B5CB8" w:rsidRPr="00787335" w14:paraId="293CE303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975A49B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Prenatal Scor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38B02A" w14:textId="1EF09165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 (0.65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CB1DA4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0-3</w:t>
            </w:r>
          </w:p>
        </w:tc>
      </w:tr>
      <w:tr w:rsidR="003B5CB8" w:rsidRPr="00787335" w14:paraId="2864A47C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FDDBA0A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Smoking in pregnancy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36E435" w14:textId="0E0698AD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46 (15.7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DD7F2D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Yes</w:t>
            </w:r>
          </w:p>
        </w:tc>
      </w:tr>
      <w:tr w:rsidR="003B5CB8" w:rsidRPr="00787335" w14:paraId="47828828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806F94C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— Maternal pre-pregnancy </w:t>
            </w:r>
            <w:r w:rsidRPr="00787335">
              <w:rPr>
                <w:rFonts w:ascii="Times New Roman" w:eastAsia="Times New Roman" w:hAnsi="Times New Roman" w:cs="Times New Roman" w:hint="eastAsia"/>
                <w:color w:val="000000"/>
                <w:kern w:val="0"/>
                <w:sz w:val="20"/>
                <w:szCs w:val="20"/>
                <w14:ligatures w14:val="none"/>
              </w:rPr>
              <w:t>BMI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96A0B0" w14:textId="2E1BD52E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01 (29.6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9F7619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MI&gt;24.9</w:t>
            </w:r>
          </w:p>
        </w:tc>
      </w:tr>
      <w:tr w:rsidR="003B5CB8" w:rsidRPr="00787335" w14:paraId="6AFE2870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5AE2FBC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Antenatal blood pressur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6A2AE5" w14:textId="239D24C8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7 (6.1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FC66BD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Diagnosed</w:t>
            </w:r>
          </w:p>
        </w:tc>
      </w:tr>
      <w:tr w:rsidR="003B5CB8" w:rsidRPr="00787335" w14:paraId="04473B2A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3625157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D74BCC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83BF1B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3B5CB8" w:rsidRPr="00787335" w14:paraId="1B69F9CE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BB57141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Neonatal Scor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C6B0E4" w14:textId="5E98D9D5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 (0.58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7CF257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0-3</w:t>
            </w:r>
          </w:p>
        </w:tc>
      </w:tr>
      <w:tr w:rsidR="003B5CB8" w:rsidRPr="00787335" w14:paraId="01DC417F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A11399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Gestation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79C485" w14:textId="28E99DAB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1 (6.1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7530C1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&lt;37 weeks</w:t>
            </w:r>
          </w:p>
        </w:tc>
      </w:tr>
      <w:tr w:rsidR="003B5CB8" w:rsidRPr="00787335" w14:paraId="57858E06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9C94F65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Birthweigh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F7C09E" w14:textId="25526212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6 (4.8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A53F98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&lt;2.5 kg</w:t>
            </w:r>
          </w:p>
        </w:tc>
      </w:tr>
      <w:tr w:rsidR="003B5CB8" w:rsidRPr="00787335" w14:paraId="2F670C06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9A653EC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Breastfeeding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EE531C" w14:textId="648901D0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04 (22.3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F732DD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None</w:t>
            </w:r>
          </w:p>
        </w:tc>
      </w:tr>
      <w:tr w:rsidR="003B5CB8" w:rsidRPr="00787335" w14:paraId="02E9DCF9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F44FD73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BBF241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497A69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3B5CB8" w:rsidRPr="00787335" w14:paraId="7037E47C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0CEF33A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Socioeconomic Status Scor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55EFCE" w14:textId="77176805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 (1.09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DDACB8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0-5</w:t>
            </w:r>
          </w:p>
        </w:tc>
      </w:tr>
      <w:tr w:rsidR="003B5CB8" w:rsidRPr="00787335" w14:paraId="7B5565AF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B455A7D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Housing tenur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AD478D" w14:textId="54C5FEB0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1 (13.0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9EB367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Social House/ Renting from </w:t>
            </w:r>
            <w:r w:rsidRPr="00787335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LA</w:t>
            </w:r>
          </w:p>
        </w:tc>
      </w:tr>
      <w:tr w:rsidR="003B5CB8" w:rsidRPr="00787335" w14:paraId="56C8B835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62AE0BD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Household crowding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FC7760" w14:textId="16477743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0 (5.2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7C40A4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More people than rooms</w:t>
            </w:r>
          </w:p>
        </w:tc>
      </w:tr>
      <w:tr w:rsidR="003B5CB8" w:rsidRPr="00787335" w14:paraId="5D4BF50F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D4FA0EB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Household incom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DD4525" w14:textId="7A181D8B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6 (18.6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B253F7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elow 60% median poverty indicator</w:t>
            </w:r>
          </w:p>
        </w:tc>
      </w:tr>
      <w:tr w:rsidR="003B5CB8" w:rsidRPr="00787335" w14:paraId="106CA284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605217B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Maternal educational level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E24E24" w14:textId="5E2B5622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24 (37.5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DC887A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NVQ&lt;3</w:t>
            </w:r>
          </w:p>
        </w:tc>
      </w:tr>
      <w:tr w:rsidR="003B5CB8" w:rsidRPr="00787335" w14:paraId="50590418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2A34E89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Number of parents/caregiver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08BA88" w14:textId="4B07B272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6 (8.8</w:t>
            </w:r>
            <w:r w:rsidR="001425F1" w:rsidRPr="00787335"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%</w:t>
            </w: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E8C84C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nly one</w:t>
            </w:r>
          </w:p>
        </w:tc>
      </w:tr>
      <w:tr w:rsidR="003B5CB8" w:rsidRPr="00787335" w14:paraId="44111382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1FEE98F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52C873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E0B1C8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3B5CB8" w:rsidRPr="00787335" w14:paraId="08D48359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E263180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Mom Mental Health Scor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45DC14" w14:textId="1714F64E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 (0.59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18F0A3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0-2</w:t>
            </w:r>
          </w:p>
        </w:tc>
      </w:tr>
      <w:tr w:rsidR="003B5CB8" w:rsidRPr="00787335" w14:paraId="497A1BA4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BBF908C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Depression/anxiety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1932EF" w14:textId="2FCCB69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09 (22.4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C3E020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Diagnosed</w:t>
            </w:r>
          </w:p>
        </w:tc>
      </w:tr>
      <w:tr w:rsidR="003B5CB8" w:rsidRPr="00787335" w14:paraId="71818AF1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C83519F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Maternal distres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DF21F3" w14:textId="5B859339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7 (11.2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260B04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RMI&gt;=4</w:t>
            </w:r>
          </w:p>
        </w:tc>
      </w:tr>
      <w:tr w:rsidR="003B5CB8" w:rsidRPr="00787335" w14:paraId="49D9FD5E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1BC2E5F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4BBEDC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E601A6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3B5CB8" w:rsidRPr="00787335" w14:paraId="31AFAFF9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AD9E49A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Parenting Scor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23BF8A" w14:textId="41076846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46 (2.28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77D193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-15</w:t>
            </w:r>
          </w:p>
        </w:tc>
      </w:tr>
      <w:tr w:rsidR="003B5CB8" w:rsidRPr="00787335" w14:paraId="2DC2C03E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BFEA672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Smacking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4425BA" w14:textId="54382C15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93 (0.89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6820E4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-5</w:t>
            </w:r>
          </w:p>
        </w:tc>
      </w:tr>
      <w:tr w:rsidR="003B5CB8" w:rsidRPr="00787335" w14:paraId="46932318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355D634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Shouting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074DE7" w14:textId="09FFF5A1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4 (1.15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44558F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-5</w:t>
            </w:r>
          </w:p>
        </w:tc>
      </w:tr>
      <w:tr w:rsidR="003B5CB8" w:rsidRPr="00787335" w14:paraId="6A61F191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5B628E3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— Telling off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4B45CA" w14:textId="3B7EC65B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13 (0.91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C10823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-5</w:t>
            </w:r>
          </w:p>
        </w:tc>
      </w:tr>
      <w:tr w:rsidR="003B5CB8" w:rsidRPr="00787335" w14:paraId="63A7A2D4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A7D331F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1F183C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F185D3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3B5CB8" w:rsidRPr="00787335" w14:paraId="60EF6629" w14:textId="77777777" w:rsidTr="002C4576">
        <w:trPr>
          <w:trHeight w:val="141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11E7B2E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Lifestyle factor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685738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E6F26F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3B5CB8" w:rsidRPr="00787335" w14:paraId="320B0238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5B2F2AEE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e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490A6B" w14:textId="1EAD121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47 (47.2%)/ 1392 (25.8%)/ 1183 (21.9%)/ 279 (5.2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219CFC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Above three/ Two /</w:t>
            </w:r>
          </w:p>
          <w:p w14:paraId="049061F7" w14:textId="363B1E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ne/ None (portion</w:t>
            </w:r>
            <w:r w:rsidRPr="00787335">
              <w:rPr>
                <w:rFonts w:ascii="Times New Roman" w:hAnsi="Times New Roman" w:cs="Times New Roman" w:hint="eastAsia"/>
                <w:color w:val="000000"/>
                <w:kern w:val="0"/>
                <w:sz w:val="20"/>
                <w:szCs w:val="20"/>
                <w14:ligatures w14:val="none"/>
              </w:rPr>
              <w:t xml:space="preserve"> fruit</w:t>
            </w:r>
            <w:r w:rsidRPr="00787335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/day)</w:t>
            </w:r>
          </w:p>
        </w:tc>
      </w:tr>
      <w:tr w:rsidR="003B5CB8" w:rsidRPr="00787335" w14:paraId="108FE115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6B60EEBD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xercis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9AFE8E" w14:textId="0DB8457D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D828F1" w:rsidRPr="00787335"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9</w:t>
            </w: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 (11.1%)/ 536 (9.9%)/ 955 (17.7%) / 1202 (22.3%)/ 1080 (20.0%) / 82 (1.5%) / 947 (17.5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2452F8" w14:textId="5D81D338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Five or more/ Four/ Three/ Two/ One </w:t>
            </w:r>
            <w:r w:rsidR="001425F1" w:rsidRPr="00787335">
              <w:rPr>
                <w:rFonts w:ascii="Times New Roman" w:hAnsi="Times New Roman" w:cs="Times New Roman" w:hint="eastAsia"/>
                <w:color w:val="000000"/>
                <w:kern w:val="0"/>
                <w:sz w:val="20"/>
                <w:szCs w:val="20"/>
                <w14:ligatures w14:val="none"/>
              </w:rPr>
              <w:t>(</w:t>
            </w: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days</w:t>
            </w:r>
            <w:r w:rsidRPr="00787335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a week</w:t>
            </w:r>
            <w:r w:rsidR="001425F1" w:rsidRPr="00787335">
              <w:rPr>
                <w:rFonts w:ascii="Times New Roman" w:eastAsia="微软雅黑" w:hAnsi="Times New Roman" w:cs="Times New Roman" w:hint="eastAsia"/>
                <w:color w:val="000000"/>
                <w:kern w:val="0"/>
                <w:sz w:val="20"/>
                <w:szCs w:val="20"/>
                <w14:ligatures w14:val="none"/>
              </w:rPr>
              <w:t>)/Less than once a week/ Not at all</w:t>
            </w:r>
          </w:p>
        </w:tc>
      </w:tr>
      <w:tr w:rsidR="003B5CB8" w:rsidRPr="00787335" w14:paraId="3E8EE119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ABA8A7D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rinking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EDBC5C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4780(88.5%)/ 458 (8.5%)/ 106 (2.0%)/ 35 (0.6%)/ 17 (0.3%)/ </w:t>
            </w:r>
            <w:r w:rsidRPr="00787335"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 xml:space="preserve"> </w:t>
            </w:r>
          </w:p>
          <w:p w14:paraId="7E269291" w14:textId="377456B4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787335"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 xml:space="preserve"> </w:t>
            </w: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0%)/ 3 (0.1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D1BB70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0</w:t>
            </w: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/ 1-2 /</w:t>
            </w:r>
          </w:p>
          <w:p w14:paraId="11108DC9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-5/ 6-9/</w:t>
            </w:r>
          </w:p>
          <w:p w14:paraId="431C002E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0-19/ 20-39/</w:t>
            </w:r>
          </w:p>
          <w:p w14:paraId="243FCC57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40 or more times</w:t>
            </w:r>
          </w:p>
        </w:tc>
      </w:tr>
      <w:tr w:rsidR="003B5CB8" w:rsidRPr="00787335" w14:paraId="16A50054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A5E5E77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moking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5AC1A9" w14:textId="216E9E84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22 (98.5%)/ 79 (1.5%)</w:t>
            </w:r>
          </w:p>
        </w:tc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C466B4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Never/ Ever</w:t>
            </w:r>
          </w:p>
        </w:tc>
      </w:tr>
      <w:tr w:rsidR="003B5CB8" w:rsidRPr="00787335" w14:paraId="05C4AF69" w14:textId="77777777" w:rsidTr="0012124B">
        <w:trPr>
          <w:trHeight w:val="290"/>
        </w:trPr>
        <w:tc>
          <w:tcPr>
            <w:tcW w:w="3261" w:type="dxa"/>
            <w:tcBorders>
              <w:top w:val="nil"/>
              <w:left w:val="nil"/>
              <w:right w:val="single" w:sz="4" w:space="0" w:color="auto"/>
            </w:tcBorders>
            <w:noWrap/>
            <w:vAlign w:val="bottom"/>
            <w:hideMark/>
          </w:tcPr>
          <w:p w14:paraId="530A5096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4DC25B90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3038" w:type="dxa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343F91AF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3B5CB8" w:rsidRPr="00787335" w14:paraId="36CADC45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right w:val="single" w:sz="4" w:space="0" w:color="auto"/>
            </w:tcBorders>
            <w:noWrap/>
            <w:vAlign w:val="bottom"/>
          </w:tcPr>
          <w:p w14:paraId="1E76560E" w14:textId="56D2F325" w:rsidR="003B5CB8" w:rsidRPr="00787335" w:rsidRDefault="003B5CB8" w:rsidP="003B5CB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 w:hint="eastAsia"/>
                <w:color w:val="000000"/>
                <w:kern w:val="0"/>
                <w:sz w:val="20"/>
                <w:szCs w:val="20"/>
                <w14:ligatures w14:val="none"/>
              </w:rPr>
              <w:t>ADHD medication use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3CD013EE" w14:textId="2BC4015A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8 (0.9%)</w:t>
            </w:r>
          </w:p>
        </w:tc>
        <w:tc>
          <w:tcPr>
            <w:tcW w:w="3038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159957D2" w14:textId="1974938B" w:rsidR="003B5CB8" w:rsidRPr="00787335" w:rsidRDefault="003B5CB8" w:rsidP="00AB5FD2">
            <w:pPr>
              <w:spacing w:after="0" w:line="240" w:lineRule="auto"/>
              <w:rPr>
                <w:rFonts w:ascii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3B5CB8" w:rsidRPr="00787335" w14:paraId="2BCD88BC" w14:textId="77777777" w:rsidTr="002C4576">
        <w:trPr>
          <w:trHeight w:val="290"/>
        </w:trPr>
        <w:tc>
          <w:tcPr>
            <w:tcW w:w="3261" w:type="dxa"/>
            <w:tcBorders>
              <w:top w:val="nil"/>
              <w:left w:val="nil"/>
              <w:right w:val="single" w:sz="4" w:space="0" w:color="auto"/>
            </w:tcBorders>
            <w:noWrap/>
            <w:vAlign w:val="bottom"/>
          </w:tcPr>
          <w:p w14:paraId="4B12A4AA" w14:textId="77777777" w:rsidR="003B5CB8" w:rsidRPr="00787335" w:rsidRDefault="003B5CB8" w:rsidP="003B5CB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2543E0EE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3038" w:type="dxa"/>
            <w:tcBorders>
              <w:top w:val="nil"/>
              <w:left w:val="nil"/>
              <w:right w:val="nil"/>
            </w:tcBorders>
            <w:noWrap/>
            <w:vAlign w:val="bottom"/>
          </w:tcPr>
          <w:p w14:paraId="3818D5C4" w14:textId="77777777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3B5CB8" w:rsidRPr="00787335" w14:paraId="383C4A5A" w14:textId="77777777" w:rsidTr="0012124B">
        <w:trPr>
          <w:trHeight w:val="29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317B3F" w14:textId="77777777" w:rsidR="003B5CB8" w:rsidRPr="00787335" w:rsidRDefault="003B5CB8" w:rsidP="003B5C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besity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251F96D" w14:textId="2FCB2DCA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0 (10.4%)</w:t>
            </w:r>
          </w:p>
        </w:tc>
        <w:tc>
          <w:tcPr>
            <w:tcW w:w="303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DDAA6C3" w14:textId="12A8A17D" w:rsidR="003B5CB8" w:rsidRPr="00787335" w:rsidRDefault="003B5CB8" w:rsidP="003B5CB8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787335">
              <w:rPr>
                <w:rFonts w:ascii="Times New Roman" w:hAnsi="Times New Roman" w:cs="Times New Roman" w:hint="eastAsia"/>
                <w:kern w:val="0"/>
                <w:sz w:val="20"/>
                <w:szCs w:val="20"/>
                <w14:ligatures w14:val="none"/>
              </w:rPr>
              <w:t>IOTF</w:t>
            </w:r>
            <w:r w:rsidRPr="00787335">
              <w:rPr>
                <w:rFonts w:ascii="Times New Roman" w:hAnsi="Times New Roman" w:cs="Times New Roman"/>
                <w:kern w:val="0"/>
                <w:sz w:val="20"/>
                <w:szCs w:val="20"/>
                <w14:ligatures w14:val="none"/>
              </w:rPr>
              <w:t xml:space="preserve"> thresholds</w:t>
            </w:r>
          </w:p>
        </w:tc>
      </w:tr>
    </w:tbl>
    <w:p w14:paraId="22339445" w14:textId="77777777" w:rsidR="009C6DA0" w:rsidRPr="00787335" w:rsidRDefault="00410426" w:rsidP="00606A1A">
      <w:pPr>
        <w:spacing w:line="360" w:lineRule="auto"/>
        <w:rPr>
          <w:rFonts w:ascii="Times New Roman" w:hAnsi="Times New Roman" w:cs="Times New Roman"/>
        </w:rPr>
      </w:pPr>
      <w:r w:rsidRPr="00787335">
        <w:rPr>
          <w:rFonts w:ascii="Times New Roman" w:hAnsi="Times New Roman" w:cs="Times New Roman"/>
        </w:rPr>
        <w:t>Note. BMI= Body Mass Index; NVQ= National Vocational Qualifications; RMI= Rutter Malaise Inventory</w:t>
      </w:r>
    </w:p>
    <w:p w14:paraId="2FCBED0A" w14:textId="6A47E571" w:rsidR="0029362C" w:rsidRPr="00787335" w:rsidRDefault="008B6F4C" w:rsidP="00606A1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lastRenderedPageBreak/>
        <w:t xml:space="preserve">Figure 1. </w:t>
      </w:r>
      <w:r w:rsidR="003A46DC" w:rsidRPr="00787335">
        <w:rPr>
          <w:rFonts w:ascii="Times New Roman" w:hAnsi="Times New Roman" w:cs="Times New Roman"/>
          <w:sz w:val="24"/>
          <w:szCs w:val="24"/>
        </w:rPr>
        <w:t xml:space="preserve">Tested </w:t>
      </w:r>
      <w:r w:rsidR="00C1547F" w:rsidRPr="00787335">
        <w:rPr>
          <w:rFonts w:ascii="Times New Roman" w:hAnsi="Times New Roman" w:cs="Times New Roman" w:hint="eastAsia"/>
          <w:sz w:val="24"/>
          <w:szCs w:val="24"/>
        </w:rPr>
        <w:t xml:space="preserve">SEM </w:t>
      </w:r>
      <w:r w:rsidR="0029362C" w:rsidRPr="00787335">
        <w:rPr>
          <w:rFonts w:ascii="Times New Roman" w:hAnsi="Times New Roman" w:cs="Times New Roman"/>
          <w:sz w:val="24"/>
          <w:szCs w:val="24"/>
        </w:rPr>
        <w:t>M</w:t>
      </w:r>
      <w:r w:rsidR="003A46DC" w:rsidRPr="00787335">
        <w:rPr>
          <w:rFonts w:ascii="Times New Roman" w:hAnsi="Times New Roman" w:cs="Times New Roman"/>
          <w:sz w:val="24"/>
          <w:szCs w:val="24"/>
        </w:rPr>
        <w:t>odel</w:t>
      </w:r>
      <w:r w:rsidR="0029362C" w:rsidRPr="00787335">
        <w:rPr>
          <w:rFonts w:ascii="Times New Roman" w:hAnsi="Times New Roman" w:cs="Times New Roman"/>
          <w:sz w:val="24"/>
          <w:szCs w:val="24"/>
        </w:rPr>
        <w:t>.</w:t>
      </w:r>
    </w:p>
    <w:p w14:paraId="4BB02533" w14:textId="0033D5BA" w:rsidR="00903703" w:rsidRPr="00787335" w:rsidRDefault="00903703" w:rsidP="00606A1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F8FE4BA" w14:textId="10E0A306" w:rsidR="00635372" w:rsidRPr="00787335" w:rsidRDefault="00635372" w:rsidP="00635372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787335">
        <w:rPr>
          <w:rFonts w:ascii="Times New Roman" w:hAnsi="Times New Roman" w:cs="Times New Roman"/>
          <w:sz w:val="20"/>
          <w:szCs w:val="20"/>
        </w:rPr>
        <w:t>Note. SES= Socio-economic status; MH=</w:t>
      </w:r>
      <w:r w:rsidR="00F442B9" w:rsidRPr="00787335">
        <w:rPr>
          <w:rFonts w:ascii="Times New Roman" w:hAnsi="Times New Roman" w:cs="Times New Roman"/>
          <w:sz w:val="20"/>
          <w:szCs w:val="20"/>
        </w:rPr>
        <w:t>M</w:t>
      </w:r>
      <w:r w:rsidRPr="00787335">
        <w:rPr>
          <w:rFonts w:ascii="Times New Roman" w:hAnsi="Times New Roman" w:cs="Times New Roman"/>
          <w:sz w:val="20"/>
          <w:szCs w:val="20"/>
        </w:rPr>
        <w:t xml:space="preserve">ental health; EER= Early environmental risk; Int= </w:t>
      </w:r>
      <w:r w:rsidR="00F442B9" w:rsidRPr="00787335">
        <w:rPr>
          <w:rFonts w:ascii="Times New Roman" w:hAnsi="Times New Roman" w:cs="Times New Roman"/>
          <w:sz w:val="20"/>
          <w:szCs w:val="20"/>
        </w:rPr>
        <w:t>I</w:t>
      </w:r>
      <w:r w:rsidRPr="00787335">
        <w:rPr>
          <w:rFonts w:ascii="Times New Roman" w:hAnsi="Times New Roman" w:cs="Times New Roman"/>
          <w:sz w:val="20"/>
          <w:szCs w:val="20"/>
        </w:rPr>
        <w:t xml:space="preserve">nternalizing problem; Ext= </w:t>
      </w:r>
      <w:r w:rsidR="00F442B9" w:rsidRPr="00787335">
        <w:rPr>
          <w:rFonts w:ascii="Times New Roman" w:hAnsi="Times New Roman" w:cs="Times New Roman"/>
          <w:sz w:val="20"/>
          <w:szCs w:val="20"/>
        </w:rPr>
        <w:t>E</w:t>
      </w:r>
      <w:r w:rsidRPr="00787335">
        <w:rPr>
          <w:rFonts w:ascii="Times New Roman" w:hAnsi="Times New Roman" w:cs="Times New Roman"/>
          <w:sz w:val="20"/>
          <w:szCs w:val="20"/>
        </w:rPr>
        <w:t>xternalizing problem</w:t>
      </w:r>
      <w:r w:rsidR="00C1547F" w:rsidRPr="00787335">
        <w:rPr>
          <w:rFonts w:ascii="Times New Roman" w:hAnsi="Times New Roman" w:cs="Times New Roman" w:hint="eastAsia"/>
          <w:sz w:val="20"/>
          <w:szCs w:val="20"/>
        </w:rPr>
        <w:t xml:space="preserve">; </w:t>
      </w:r>
      <w:r w:rsidR="00C1547F" w:rsidRPr="00787335">
        <w:rPr>
          <w:rFonts w:ascii="Times New Roman" w:hAnsi="Times New Roman" w:cs="Times New Roman"/>
          <w:sz w:val="20"/>
          <w:szCs w:val="20"/>
        </w:rPr>
        <w:t xml:space="preserve">ADHD medication use was allowed to correlate with </w:t>
      </w:r>
      <w:r w:rsidR="00854CBC" w:rsidRPr="00787335">
        <w:rPr>
          <w:rFonts w:ascii="Times New Roman" w:hAnsi="Times New Roman" w:cs="Times New Roman" w:hint="eastAsia"/>
          <w:sz w:val="20"/>
          <w:szCs w:val="20"/>
        </w:rPr>
        <w:t>EER</w:t>
      </w:r>
      <w:r w:rsidR="00C1547F" w:rsidRPr="00787335">
        <w:rPr>
          <w:rFonts w:ascii="Times New Roman" w:hAnsi="Times New Roman" w:cs="Times New Roman"/>
          <w:sz w:val="20"/>
          <w:szCs w:val="20"/>
        </w:rPr>
        <w:t xml:space="preserve"> and </w:t>
      </w:r>
      <w:r w:rsidR="00854CBC" w:rsidRPr="00787335">
        <w:rPr>
          <w:rFonts w:ascii="Times New Roman" w:hAnsi="Times New Roman" w:cs="Times New Roman" w:hint="eastAsia"/>
          <w:sz w:val="20"/>
          <w:szCs w:val="20"/>
        </w:rPr>
        <w:t>Ext</w:t>
      </w:r>
      <w:r w:rsidR="00C1547F" w:rsidRPr="00787335">
        <w:rPr>
          <w:rFonts w:ascii="Times New Roman" w:hAnsi="Times New Roman" w:cs="Times New Roman"/>
          <w:sz w:val="20"/>
          <w:szCs w:val="20"/>
        </w:rPr>
        <w:t>.</w:t>
      </w:r>
    </w:p>
    <w:p w14:paraId="51B1327E" w14:textId="20A85EAC" w:rsidR="00D43430" w:rsidRPr="00787335" w:rsidRDefault="00903703" w:rsidP="002C5E13">
      <w:pPr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br w:type="page"/>
      </w:r>
      <w:r w:rsidR="00D43430" w:rsidRPr="00787335">
        <w:rPr>
          <w:rFonts w:ascii="Times New Roman" w:hAnsi="Times New Roman" w:cs="Times New Roman"/>
          <w:sz w:val="24"/>
          <w:szCs w:val="24"/>
        </w:rPr>
        <w:lastRenderedPageBreak/>
        <w:t xml:space="preserve">Figure </w:t>
      </w:r>
      <w:r w:rsidR="006563BE" w:rsidRPr="00787335">
        <w:rPr>
          <w:rFonts w:ascii="Times New Roman" w:hAnsi="Times New Roman" w:cs="Times New Roman" w:hint="eastAsia"/>
          <w:sz w:val="24"/>
          <w:szCs w:val="24"/>
        </w:rPr>
        <w:t>2</w:t>
      </w:r>
      <w:r w:rsidR="00D43430"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6563BE" w:rsidRPr="00787335">
        <w:rPr>
          <w:rFonts w:ascii="Times New Roman" w:hAnsi="Times New Roman" w:cs="Times New Roman" w:hint="eastAsia"/>
          <w:sz w:val="24"/>
          <w:szCs w:val="24"/>
        </w:rPr>
        <w:t>SEM m</w:t>
      </w:r>
      <w:r w:rsidR="00EB1C26" w:rsidRPr="00787335">
        <w:rPr>
          <w:rFonts w:ascii="Times New Roman" w:hAnsi="Times New Roman" w:cs="Times New Roman"/>
          <w:sz w:val="24"/>
          <w:szCs w:val="24"/>
        </w:rPr>
        <w:t>odel with standardized path coefficients</w:t>
      </w:r>
      <w:r w:rsidR="00C1547F" w:rsidRPr="00787335">
        <w:rPr>
          <w:rFonts w:ascii="Times New Roman" w:hAnsi="Times New Roman" w:cs="Times New Roman" w:hint="eastAsia"/>
          <w:sz w:val="24"/>
          <w:szCs w:val="24"/>
        </w:rPr>
        <w:t xml:space="preserve"> (N=</w:t>
      </w:r>
      <w:r w:rsidR="003B5CB8" w:rsidRPr="00787335">
        <w:rPr>
          <w:rFonts w:ascii="Times New Roman" w:hAnsi="Times New Roman" w:cs="Times New Roman" w:hint="eastAsia"/>
          <w:sz w:val="24"/>
          <w:szCs w:val="24"/>
        </w:rPr>
        <w:t>5401</w:t>
      </w:r>
      <w:r w:rsidR="00C1547F" w:rsidRPr="00787335">
        <w:rPr>
          <w:rFonts w:ascii="Times New Roman" w:hAnsi="Times New Roman" w:cs="Times New Roman" w:hint="eastAsia"/>
          <w:sz w:val="24"/>
          <w:szCs w:val="24"/>
        </w:rPr>
        <w:t>)</w:t>
      </w:r>
      <w:r w:rsidR="00EB1C26" w:rsidRPr="00787335">
        <w:rPr>
          <w:rFonts w:ascii="Times New Roman" w:hAnsi="Times New Roman" w:cs="Times New Roman"/>
          <w:sz w:val="24"/>
          <w:szCs w:val="24"/>
        </w:rPr>
        <w:t>.</w:t>
      </w:r>
    </w:p>
    <w:p w14:paraId="15EAE70A" w14:textId="2CA99131" w:rsidR="00792AF2" w:rsidRPr="00787335" w:rsidRDefault="00792AF2" w:rsidP="00606A1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FAE273F" w14:textId="587AD7E8" w:rsidR="00635372" w:rsidRPr="00787335" w:rsidRDefault="00635372" w:rsidP="00635372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787335">
        <w:rPr>
          <w:rFonts w:ascii="Times New Roman" w:hAnsi="Times New Roman" w:cs="Times New Roman"/>
          <w:sz w:val="20"/>
          <w:szCs w:val="20"/>
        </w:rPr>
        <w:t xml:space="preserve">Note. </w:t>
      </w:r>
      <w:r w:rsidR="00133496" w:rsidRPr="00787335">
        <w:rPr>
          <w:rFonts w:ascii="Times New Roman" w:hAnsi="Times New Roman" w:cs="Times New Roman"/>
          <w:sz w:val="20"/>
          <w:szCs w:val="20"/>
        </w:rPr>
        <w:t>Model fit: CFI=0.9</w:t>
      </w:r>
      <w:r w:rsidR="003B5CB8" w:rsidRPr="00787335">
        <w:rPr>
          <w:rFonts w:ascii="Times New Roman" w:hAnsi="Times New Roman" w:cs="Times New Roman" w:hint="eastAsia"/>
          <w:sz w:val="20"/>
          <w:szCs w:val="20"/>
        </w:rPr>
        <w:t>26</w:t>
      </w:r>
      <w:r w:rsidR="00133496" w:rsidRPr="00787335">
        <w:rPr>
          <w:rFonts w:ascii="Times New Roman" w:hAnsi="Times New Roman" w:cs="Times New Roman"/>
          <w:sz w:val="20"/>
          <w:szCs w:val="20"/>
        </w:rPr>
        <w:t>, T</w:t>
      </w:r>
      <w:r w:rsidR="009404E5" w:rsidRPr="00787335">
        <w:rPr>
          <w:rFonts w:ascii="Times New Roman" w:hAnsi="Times New Roman" w:cs="Times New Roman" w:hint="eastAsia"/>
          <w:sz w:val="20"/>
          <w:szCs w:val="20"/>
        </w:rPr>
        <w:t>L</w:t>
      </w:r>
      <w:r w:rsidR="00133496" w:rsidRPr="00787335">
        <w:rPr>
          <w:rFonts w:ascii="Times New Roman" w:hAnsi="Times New Roman" w:cs="Times New Roman"/>
          <w:sz w:val="20"/>
          <w:szCs w:val="20"/>
        </w:rPr>
        <w:t>I=0.8</w:t>
      </w:r>
      <w:r w:rsidR="003B5CB8" w:rsidRPr="00787335">
        <w:rPr>
          <w:rFonts w:ascii="Times New Roman" w:hAnsi="Times New Roman" w:cs="Times New Roman" w:hint="eastAsia"/>
          <w:sz w:val="20"/>
          <w:szCs w:val="20"/>
        </w:rPr>
        <w:t>75</w:t>
      </w:r>
      <w:r w:rsidR="00133496" w:rsidRPr="00787335">
        <w:rPr>
          <w:rFonts w:ascii="Times New Roman" w:hAnsi="Times New Roman" w:cs="Times New Roman"/>
          <w:sz w:val="20"/>
          <w:szCs w:val="20"/>
        </w:rPr>
        <w:t>, RMSEA=0.0</w:t>
      </w:r>
      <w:r w:rsidR="003B5CB8" w:rsidRPr="00787335">
        <w:rPr>
          <w:rFonts w:ascii="Times New Roman" w:hAnsi="Times New Roman" w:cs="Times New Roman" w:hint="eastAsia"/>
          <w:sz w:val="20"/>
          <w:szCs w:val="20"/>
        </w:rPr>
        <w:t>34</w:t>
      </w:r>
      <w:r w:rsidR="00133496" w:rsidRPr="00787335">
        <w:rPr>
          <w:rFonts w:ascii="Times New Roman" w:hAnsi="Times New Roman" w:cs="Times New Roman"/>
          <w:sz w:val="20"/>
          <w:szCs w:val="20"/>
        </w:rPr>
        <w:t>, SRMR=0.0</w:t>
      </w:r>
      <w:r w:rsidR="00C1547F" w:rsidRPr="00787335">
        <w:rPr>
          <w:rFonts w:ascii="Times New Roman" w:hAnsi="Times New Roman" w:cs="Times New Roman" w:hint="eastAsia"/>
          <w:sz w:val="20"/>
          <w:szCs w:val="20"/>
        </w:rPr>
        <w:t>46</w:t>
      </w:r>
      <w:r w:rsidR="00133496" w:rsidRPr="00787335">
        <w:rPr>
          <w:rFonts w:ascii="Times New Roman" w:hAnsi="Times New Roman" w:cs="Times New Roman"/>
          <w:sz w:val="20"/>
          <w:szCs w:val="20"/>
        </w:rPr>
        <w:t xml:space="preserve">; </w:t>
      </w:r>
      <w:r w:rsidRPr="00787335">
        <w:rPr>
          <w:rFonts w:ascii="Times New Roman" w:hAnsi="Times New Roman" w:cs="Times New Roman"/>
          <w:sz w:val="20"/>
          <w:szCs w:val="20"/>
        </w:rPr>
        <w:t>SES= Socio-economic status; MH=</w:t>
      </w:r>
      <w:r w:rsidR="00F442B9" w:rsidRPr="00787335">
        <w:rPr>
          <w:rFonts w:ascii="Times New Roman" w:hAnsi="Times New Roman" w:cs="Times New Roman"/>
          <w:sz w:val="20"/>
          <w:szCs w:val="20"/>
        </w:rPr>
        <w:t>M</w:t>
      </w:r>
      <w:r w:rsidRPr="00787335">
        <w:rPr>
          <w:rFonts w:ascii="Times New Roman" w:hAnsi="Times New Roman" w:cs="Times New Roman"/>
          <w:sz w:val="20"/>
          <w:szCs w:val="20"/>
        </w:rPr>
        <w:t xml:space="preserve">ental health; EER= Early environmental risk; Int= </w:t>
      </w:r>
      <w:r w:rsidR="00F442B9" w:rsidRPr="00787335">
        <w:rPr>
          <w:rFonts w:ascii="Times New Roman" w:hAnsi="Times New Roman" w:cs="Times New Roman"/>
          <w:sz w:val="20"/>
          <w:szCs w:val="20"/>
        </w:rPr>
        <w:t>I</w:t>
      </w:r>
      <w:r w:rsidRPr="00787335">
        <w:rPr>
          <w:rFonts w:ascii="Times New Roman" w:hAnsi="Times New Roman" w:cs="Times New Roman"/>
          <w:sz w:val="20"/>
          <w:szCs w:val="20"/>
        </w:rPr>
        <w:t xml:space="preserve">nternalizing problem; Ext= </w:t>
      </w:r>
      <w:r w:rsidR="00F442B9" w:rsidRPr="00787335">
        <w:rPr>
          <w:rFonts w:ascii="Times New Roman" w:hAnsi="Times New Roman" w:cs="Times New Roman"/>
          <w:sz w:val="20"/>
          <w:szCs w:val="20"/>
        </w:rPr>
        <w:t>E</w:t>
      </w:r>
      <w:r w:rsidRPr="00787335">
        <w:rPr>
          <w:rFonts w:ascii="Times New Roman" w:hAnsi="Times New Roman" w:cs="Times New Roman"/>
          <w:sz w:val="20"/>
          <w:szCs w:val="20"/>
        </w:rPr>
        <w:t>xternalizing problem</w:t>
      </w:r>
      <w:r w:rsidR="00444ACC" w:rsidRPr="00787335">
        <w:rPr>
          <w:rFonts w:ascii="Times New Roman" w:hAnsi="Times New Roman" w:cs="Times New Roman"/>
          <w:sz w:val="20"/>
          <w:szCs w:val="20"/>
        </w:rPr>
        <w:t>; Red lines represent positive and significant paths; Blue lines represent negative and significant paths; Dashed lines represent insignificant paths.</w:t>
      </w:r>
      <w:r w:rsidR="00854CBC" w:rsidRPr="00787335">
        <w:rPr>
          <w:rFonts w:ascii="Times New Roman" w:hAnsi="Times New Roman" w:cs="Times New Roman" w:hint="eastAsia"/>
          <w:sz w:val="20"/>
          <w:szCs w:val="20"/>
        </w:rPr>
        <w:t xml:space="preserve">  </w:t>
      </w:r>
      <w:r w:rsidR="00854CBC" w:rsidRPr="00787335">
        <w:rPr>
          <w:rFonts w:ascii="Times New Roman" w:hAnsi="Times New Roman" w:cs="Times New Roman"/>
          <w:sz w:val="20"/>
          <w:szCs w:val="20"/>
        </w:rPr>
        <w:t xml:space="preserve">ADHD medication use was allowed to correlate with </w:t>
      </w:r>
      <w:r w:rsidR="00854CBC" w:rsidRPr="00787335">
        <w:rPr>
          <w:rFonts w:ascii="Times New Roman" w:hAnsi="Times New Roman" w:cs="Times New Roman" w:hint="eastAsia"/>
          <w:sz w:val="20"/>
          <w:szCs w:val="20"/>
        </w:rPr>
        <w:t>EER (</w:t>
      </w:r>
      <w:r w:rsidR="00854CBC" w:rsidRPr="00787335">
        <w:rPr>
          <w:rFonts w:ascii="Times New Roman" w:hAnsi="Times New Roman" w:cs="Times New Roman"/>
          <w:sz w:val="20"/>
          <w:szCs w:val="20"/>
        </w:rPr>
        <w:t>r = .</w:t>
      </w:r>
      <w:r w:rsidR="003B5CB8" w:rsidRPr="00787335">
        <w:rPr>
          <w:rFonts w:ascii="Times New Roman" w:hAnsi="Times New Roman" w:cs="Times New Roman" w:hint="eastAsia"/>
          <w:sz w:val="20"/>
          <w:szCs w:val="20"/>
        </w:rPr>
        <w:t>393</w:t>
      </w:r>
      <w:r w:rsidR="00854CBC" w:rsidRPr="00787335">
        <w:rPr>
          <w:rFonts w:ascii="Times New Roman" w:hAnsi="Times New Roman" w:cs="Times New Roman"/>
          <w:sz w:val="20"/>
          <w:szCs w:val="20"/>
        </w:rPr>
        <w:t>, p &lt; .001</w:t>
      </w:r>
      <w:r w:rsidR="00854CBC" w:rsidRPr="00787335">
        <w:rPr>
          <w:rFonts w:ascii="Times New Roman" w:hAnsi="Times New Roman" w:cs="Times New Roman" w:hint="eastAsia"/>
          <w:sz w:val="20"/>
          <w:szCs w:val="20"/>
        </w:rPr>
        <w:t xml:space="preserve">) </w:t>
      </w:r>
      <w:r w:rsidR="00854CBC" w:rsidRPr="00787335">
        <w:rPr>
          <w:rFonts w:ascii="Times New Roman" w:hAnsi="Times New Roman" w:cs="Times New Roman"/>
          <w:sz w:val="20"/>
          <w:szCs w:val="20"/>
        </w:rPr>
        <w:t xml:space="preserve">and </w:t>
      </w:r>
      <w:r w:rsidR="00854CBC" w:rsidRPr="00787335">
        <w:rPr>
          <w:rFonts w:ascii="Times New Roman" w:hAnsi="Times New Roman" w:cs="Times New Roman" w:hint="eastAsia"/>
          <w:sz w:val="20"/>
          <w:szCs w:val="20"/>
        </w:rPr>
        <w:t xml:space="preserve">Ext </w:t>
      </w:r>
      <w:r w:rsidR="00854CBC" w:rsidRPr="00787335">
        <w:rPr>
          <w:rFonts w:ascii="Times New Roman" w:hAnsi="Times New Roman" w:cs="Times New Roman"/>
          <w:sz w:val="20"/>
          <w:szCs w:val="20"/>
        </w:rPr>
        <w:t>(r = .3</w:t>
      </w:r>
      <w:r w:rsidR="003B5CB8" w:rsidRPr="00787335">
        <w:rPr>
          <w:rFonts w:ascii="Times New Roman" w:hAnsi="Times New Roman" w:cs="Times New Roman" w:hint="eastAsia"/>
          <w:sz w:val="20"/>
          <w:szCs w:val="20"/>
        </w:rPr>
        <w:t>87</w:t>
      </w:r>
      <w:r w:rsidR="00854CBC" w:rsidRPr="00787335">
        <w:rPr>
          <w:rFonts w:ascii="Times New Roman" w:hAnsi="Times New Roman" w:cs="Times New Roman"/>
          <w:sz w:val="20"/>
          <w:szCs w:val="20"/>
        </w:rPr>
        <w:t>, p &lt; .001</w:t>
      </w:r>
      <w:r w:rsidR="00854CBC" w:rsidRPr="00787335">
        <w:rPr>
          <w:rFonts w:ascii="Times New Roman" w:hAnsi="Times New Roman" w:cs="Times New Roman" w:hint="eastAsia"/>
          <w:sz w:val="20"/>
          <w:szCs w:val="20"/>
        </w:rPr>
        <w:t>)</w:t>
      </w:r>
      <w:r w:rsidR="00854CBC" w:rsidRPr="00787335">
        <w:rPr>
          <w:rFonts w:ascii="Times New Roman" w:hAnsi="Times New Roman" w:cs="Times New Roman"/>
          <w:sz w:val="20"/>
          <w:szCs w:val="20"/>
        </w:rPr>
        <w:t>.</w:t>
      </w:r>
    </w:p>
    <w:p w14:paraId="07249A12" w14:textId="77777777" w:rsidR="00792AF2" w:rsidRPr="00787335" w:rsidRDefault="00792AF2">
      <w:pPr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br w:type="page"/>
      </w:r>
    </w:p>
    <w:p w14:paraId="3F8BEAE3" w14:textId="19BAC1CD" w:rsidR="00792AF2" w:rsidRPr="00787335" w:rsidRDefault="00792AF2" w:rsidP="00606A1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335">
        <w:rPr>
          <w:rFonts w:ascii="Times New Roman" w:hAnsi="Times New Roman" w:cs="Times New Roman"/>
          <w:sz w:val="24"/>
          <w:szCs w:val="24"/>
        </w:rPr>
        <w:lastRenderedPageBreak/>
        <w:t xml:space="preserve">Figure </w:t>
      </w:r>
      <w:r w:rsidR="006563BE" w:rsidRPr="00787335">
        <w:rPr>
          <w:rFonts w:ascii="Times New Roman" w:hAnsi="Times New Roman" w:cs="Times New Roman" w:hint="eastAsia"/>
          <w:sz w:val="24"/>
          <w:szCs w:val="24"/>
        </w:rPr>
        <w:t>3</w:t>
      </w:r>
      <w:r w:rsidRPr="00787335">
        <w:rPr>
          <w:rFonts w:ascii="Times New Roman" w:hAnsi="Times New Roman" w:cs="Times New Roman"/>
          <w:sz w:val="24"/>
          <w:szCs w:val="24"/>
        </w:rPr>
        <w:t xml:space="preserve">. </w:t>
      </w:r>
      <w:r w:rsidR="00854CBC" w:rsidRPr="00787335">
        <w:rPr>
          <w:rFonts w:ascii="Times New Roman" w:hAnsi="Times New Roman" w:cs="Times New Roman" w:hint="eastAsia"/>
          <w:sz w:val="24"/>
          <w:szCs w:val="24"/>
        </w:rPr>
        <w:t>SEM m</w:t>
      </w:r>
      <w:r w:rsidR="00854CBC" w:rsidRPr="00787335">
        <w:rPr>
          <w:rFonts w:ascii="Times New Roman" w:hAnsi="Times New Roman" w:cs="Times New Roman"/>
          <w:sz w:val="24"/>
          <w:szCs w:val="24"/>
        </w:rPr>
        <w:t>odel with standardized path coefficients</w:t>
      </w:r>
      <w:r w:rsidR="006149CD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149CD" w:rsidRPr="00787335">
        <w:rPr>
          <w:rFonts w:ascii="Times New Roman" w:hAnsi="Times New Roman" w:cs="Times New Roman"/>
          <w:sz w:val="24"/>
          <w:szCs w:val="24"/>
        </w:rPr>
        <w:t>stratified by sex.</w:t>
      </w:r>
      <w:r w:rsidR="00854CBC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A0C54" w:rsidRPr="007873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A0C54" w:rsidRPr="0078733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9AB1EB7" w14:textId="6A0C5E90" w:rsidR="006149CD" w:rsidRPr="00787335" w:rsidRDefault="006149CD" w:rsidP="00854CBC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6CE69CC1" w14:textId="181AEB4F" w:rsidR="00854CBC" w:rsidRDefault="00854CBC" w:rsidP="00854CBC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787335">
        <w:rPr>
          <w:rFonts w:ascii="Times New Roman" w:hAnsi="Times New Roman" w:cs="Times New Roman"/>
          <w:sz w:val="20"/>
          <w:szCs w:val="20"/>
        </w:rPr>
        <w:t>Note. SES= Socio-economic status; MH=Mental health; EER= Early environmental risk; Int= Internalizing problem; Ext= Externalizing problem; Red lines represent positive and significant paths; Blue lines represent negative and significant paths; Dashed lines represent insignificant paths.</w:t>
      </w:r>
      <w:r w:rsidRPr="00787335">
        <w:rPr>
          <w:rFonts w:ascii="Times New Roman" w:hAnsi="Times New Roman" w:cs="Times New Roman" w:hint="eastAsia"/>
          <w:sz w:val="20"/>
          <w:szCs w:val="20"/>
        </w:rPr>
        <w:t xml:space="preserve">  </w:t>
      </w:r>
      <w:r w:rsidRPr="00787335">
        <w:rPr>
          <w:rFonts w:ascii="Times New Roman" w:hAnsi="Times New Roman" w:cs="Times New Roman"/>
          <w:sz w:val="20"/>
          <w:szCs w:val="20"/>
        </w:rPr>
        <w:t xml:space="preserve">ADHD medication use was allowed to correlate with </w:t>
      </w:r>
      <w:r w:rsidRPr="00787335">
        <w:rPr>
          <w:rFonts w:ascii="Times New Roman" w:hAnsi="Times New Roman" w:cs="Times New Roman" w:hint="eastAsia"/>
          <w:sz w:val="20"/>
          <w:szCs w:val="20"/>
        </w:rPr>
        <w:t>EER (</w:t>
      </w:r>
      <w:r w:rsidRPr="00787335">
        <w:rPr>
          <w:rFonts w:ascii="Times New Roman" w:hAnsi="Times New Roman" w:cs="Times New Roman"/>
          <w:sz w:val="20"/>
          <w:szCs w:val="20"/>
        </w:rPr>
        <w:t>r = .4</w:t>
      </w:r>
      <w:r w:rsidR="003B5CB8" w:rsidRPr="00787335">
        <w:rPr>
          <w:rFonts w:ascii="Times New Roman" w:hAnsi="Times New Roman" w:cs="Times New Roman" w:hint="eastAsia"/>
          <w:sz w:val="20"/>
          <w:szCs w:val="20"/>
        </w:rPr>
        <w:t>15</w:t>
      </w:r>
      <w:r w:rsidRPr="00787335">
        <w:rPr>
          <w:rFonts w:ascii="Times New Roman" w:hAnsi="Times New Roman" w:cs="Times New Roman"/>
          <w:sz w:val="20"/>
          <w:szCs w:val="20"/>
        </w:rPr>
        <w:t>, p &lt; .001</w:t>
      </w:r>
      <w:r w:rsidRPr="00787335">
        <w:rPr>
          <w:rFonts w:ascii="Times New Roman" w:hAnsi="Times New Roman" w:cs="Times New Roman" w:hint="eastAsia"/>
          <w:sz w:val="20"/>
          <w:szCs w:val="20"/>
        </w:rPr>
        <w:t xml:space="preserve">) </w:t>
      </w:r>
      <w:r w:rsidRPr="00787335">
        <w:rPr>
          <w:rFonts w:ascii="Times New Roman" w:hAnsi="Times New Roman" w:cs="Times New Roman"/>
          <w:sz w:val="20"/>
          <w:szCs w:val="20"/>
        </w:rPr>
        <w:t xml:space="preserve">and </w:t>
      </w:r>
      <w:r w:rsidRPr="00787335">
        <w:rPr>
          <w:rFonts w:ascii="Times New Roman" w:hAnsi="Times New Roman" w:cs="Times New Roman" w:hint="eastAsia"/>
          <w:sz w:val="20"/>
          <w:szCs w:val="20"/>
        </w:rPr>
        <w:t xml:space="preserve">Ext </w:t>
      </w:r>
      <w:r w:rsidRPr="00787335">
        <w:rPr>
          <w:rFonts w:ascii="Times New Roman" w:hAnsi="Times New Roman" w:cs="Times New Roman"/>
          <w:sz w:val="20"/>
          <w:szCs w:val="20"/>
        </w:rPr>
        <w:t>(r = .3</w:t>
      </w:r>
      <w:r w:rsidR="003B5CB8" w:rsidRPr="00787335">
        <w:rPr>
          <w:rFonts w:ascii="Times New Roman" w:hAnsi="Times New Roman" w:cs="Times New Roman" w:hint="eastAsia"/>
          <w:sz w:val="20"/>
          <w:szCs w:val="20"/>
        </w:rPr>
        <w:t>98</w:t>
      </w:r>
      <w:r w:rsidRPr="00787335">
        <w:rPr>
          <w:rFonts w:ascii="Times New Roman" w:hAnsi="Times New Roman" w:cs="Times New Roman"/>
          <w:sz w:val="20"/>
          <w:szCs w:val="20"/>
        </w:rPr>
        <w:t>, p &lt; .001</w:t>
      </w:r>
      <w:r w:rsidRPr="00787335">
        <w:rPr>
          <w:rFonts w:ascii="Times New Roman" w:hAnsi="Times New Roman" w:cs="Times New Roman" w:hint="eastAsia"/>
          <w:sz w:val="20"/>
          <w:szCs w:val="20"/>
        </w:rPr>
        <w:t>)</w:t>
      </w:r>
      <w:r w:rsidRPr="00787335">
        <w:rPr>
          <w:rFonts w:ascii="Times New Roman" w:hAnsi="Times New Roman" w:cs="Times New Roman"/>
          <w:sz w:val="20"/>
          <w:szCs w:val="20"/>
        </w:rPr>
        <w:t>.</w:t>
      </w:r>
      <w:r w:rsidR="006149CD" w:rsidRPr="00787335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6149CD" w:rsidRPr="00787335">
        <w:rPr>
          <w:rFonts w:ascii="Times New Roman" w:hAnsi="Times New Roman" w:cs="Times New Roman"/>
          <w:sz w:val="20"/>
          <w:szCs w:val="20"/>
        </w:rPr>
        <w:t>(a) Male (N=2662). Model fit: CFI=0.927, TLI=0.876, RMSEA=0.036, SRMR=0.048. ADHD medication use was allowed to correlate with EER (r = .415, p &lt; .001) and Ext (r = .398, p &lt; .001)</w:t>
      </w:r>
      <w:r w:rsidR="006149CD" w:rsidRPr="00787335">
        <w:rPr>
          <w:rFonts w:ascii="Times New Roman" w:hAnsi="Times New Roman" w:cs="Times New Roman" w:hint="eastAsia"/>
          <w:sz w:val="20"/>
          <w:szCs w:val="20"/>
        </w:rPr>
        <w:t xml:space="preserve">. </w:t>
      </w:r>
      <w:r w:rsidR="000A5182" w:rsidRPr="00787335">
        <w:rPr>
          <w:rFonts w:ascii="Times New Roman" w:hAnsi="Times New Roman" w:cs="Times New Roman"/>
          <w:sz w:val="20"/>
          <w:szCs w:val="20"/>
        </w:rPr>
        <w:t>(b) Female (N=2739). Model fit: CFI=0.957, TLI=0.926, RMSEA=0.026, SRMR=0.114. ADHD medication use was allowed to correlate with EER (r = .783, p &lt; .001) and Ext (r = .198, p &lt; .001).</w:t>
      </w:r>
    </w:p>
    <w:p w14:paraId="759C375C" w14:textId="77777777" w:rsidR="006149CD" w:rsidRPr="008F4967" w:rsidRDefault="006149CD" w:rsidP="00854CBC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6C311DF6" w14:textId="77777777" w:rsidR="00854CBC" w:rsidRDefault="00854CBC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0DFBB253" w14:textId="77777777" w:rsidR="004727D3" w:rsidRPr="000860BE" w:rsidRDefault="00B552B8" w:rsidP="00606A1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0BE">
        <w:rPr>
          <w:rFonts w:ascii="Times New Roman" w:hAnsi="Times New Roman" w:cs="Times New Roman"/>
          <w:sz w:val="24"/>
          <w:szCs w:val="24"/>
        </w:rPr>
        <w:lastRenderedPageBreak/>
        <w:t>Reference</w:t>
      </w:r>
    </w:p>
    <w:p w14:paraId="5307275E" w14:textId="77777777" w:rsidR="00A53B68" w:rsidRPr="00A53B68" w:rsidRDefault="004727D3" w:rsidP="00A53B68">
      <w:pPr>
        <w:pStyle w:val="EndNoteBibliography"/>
        <w:spacing w:after="0"/>
        <w:ind w:left="720" w:hanging="720"/>
      </w:pPr>
      <w:r w:rsidRPr="000860BE">
        <w:rPr>
          <w:rFonts w:ascii="Times New Roman" w:hAnsi="Times New Roman" w:cs="Times New Roman"/>
          <w:sz w:val="24"/>
          <w:szCs w:val="24"/>
        </w:rPr>
        <w:fldChar w:fldCharType="begin"/>
      </w:r>
      <w:r w:rsidRPr="000860B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860BE">
        <w:rPr>
          <w:rFonts w:ascii="Times New Roman" w:hAnsi="Times New Roman" w:cs="Times New Roman"/>
          <w:sz w:val="24"/>
          <w:szCs w:val="24"/>
        </w:rPr>
        <w:fldChar w:fldCharType="separate"/>
      </w:r>
      <w:r w:rsidR="00A53B68" w:rsidRPr="00A53B68">
        <w:t xml:space="preserve">1. Sun H, Carr H, Garcia-Argibay M, et al. Large-scale evidence of a general disease (‘d’) factor accounting for both mental and physical health disorders in different age groups. </w:t>
      </w:r>
      <w:r w:rsidR="00A53B68" w:rsidRPr="00A53B68">
        <w:rPr>
          <w:i/>
        </w:rPr>
        <w:t>Psychological Medicine</w:t>
      </w:r>
      <w:r w:rsidR="00A53B68" w:rsidRPr="00A53B68">
        <w:t xml:space="preserve"> 2025;55:e78. doi: 10.1017/S0033291725000522</w:t>
      </w:r>
    </w:p>
    <w:p w14:paraId="15881226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. Fried LP, Tangen CM, Walston J, et al. Frailty in Older Adults: Evidence for a Phenotype. </w:t>
      </w:r>
      <w:r w:rsidRPr="00A53B68">
        <w:rPr>
          <w:i/>
        </w:rPr>
        <w:t>The Journals of Gerontology: Series A</w:t>
      </w:r>
      <w:r w:rsidRPr="00A53B68">
        <w:t xml:space="preserve"> 2001;56(3):M146-M57. doi: 10.1093/gerona/56.3.M146</w:t>
      </w:r>
    </w:p>
    <w:p w14:paraId="16DD317D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3. Brumpton B, Langhammer A, Romundstad P, et al. The associations of anxiety and depression symptoms with weight change and incident obesity: The HUNT Study. </w:t>
      </w:r>
      <w:r w:rsidRPr="00A53B68">
        <w:rPr>
          <w:i/>
        </w:rPr>
        <w:t>International Journal of Obesity</w:t>
      </w:r>
      <w:r w:rsidRPr="00A53B68">
        <w:t xml:space="preserve"> 2013;37(9):1268-74. doi: 10.1038/ijo.2012.204</w:t>
      </w:r>
    </w:p>
    <w:p w14:paraId="2824F13C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4. Vaduganathan M, Mensah GA, Turco JV, et al. The Global Burden of Cardiovascular Diseases and Risk. </w:t>
      </w:r>
      <w:r w:rsidRPr="00A53B68">
        <w:rPr>
          <w:i/>
        </w:rPr>
        <w:t>JACC</w:t>
      </w:r>
      <w:r w:rsidRPr="00A53B68">
        <w:t xml:space="preserve"> 2022;80(25):2361-71. doi: doi:10.1016/j.jacc.2022.11.005</w:t>
      </w:r>
    </w:p>
    <w:p w14:paraId="43A15550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5. Abarca-Gómez L, Abdeen ZA, Hamid ZA, et al. Worldwide trends in body-mass index, underweight, overweight, and obesity from 1975 to 2016: a pooled analysis of 2416 population-based measurement studies in 128·9 million children, adolescents, and adults. </w:t>
      </w:r>
      <w:r w:rsidRPr="00A53B68">
        <w:rPr>
          <w:i/>
        </w:rPr>
        <w:t>The Lancet</w:t>
      </w:r>
      <w:r w:rsidRPr="00A53B68">
        <w:t xml:space="preserve"> 2017;390(10113):2627-42. doi: 10.1016/S0140-6736(17)32129-3</w:t>
      </w:r>
    </w:p>
    <w:p w14:paraId="08E9DA8A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6. Broadbent P, Shen Y, Pearce A, et al. Trends in inequalities in childhood overweight and obesity prevalence: a repeat cross-sectional analysis of the Health Survey for England. </w:t>
      </w:r>
      <w:r w:rsidRPr="00A53B68">
        <w:rPr>
          <w:i/>
        </w:rPr>
        <w:t>Arch Dis Child</w:t>
      </w:r>
      <w:r w:rsidRPr="00A53B68">
        <w:t xml:space="preserve"> 2024;109(3):233-39. doi: 10.1136/archdischild-2023-325844</w:t>
      </w:r>
    </w:p>
    <w:p w14:paraId="1E7AE8CE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7. Arafa A, Yasui Y, Kokubo Y, et al. Lifestyle Behaviors of Childhood and Adolescence: Contributing Factors, Health Consequences, and Potential Interventions. </w:t>
      </w:r>
      <w:r w:rsidRPr="00A53B68">
        <w:rPr>
          <w:i/>
        </w:rPr>
        <w:t>Am J Lifestyle Med</w:t>
      </w:r>
      <w:r w:rsidRPr="00A53B68">
        <w:t xml:space="preserve"> 2024:15598276241245941. doi: 10.1177/15598276241245941</w:t>
      </w:r>
    </w:p>
    <w:p w14:paraId="267894E7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8. Galani C, Schneider H. Prevention and treatment of obesity with lifestyle interventions: review and meta-analysis. </w:t>
      </w:r>
      <w:r w:rsidRPr="00A53B68">
        <w:rPr>
          <w:i/>
        </w:rPr>
        <w:t>International Journal of Public Health</w:t>
      </w:r>
      <w:r w:rsidRPr="00A53B68">
        <w:t xml:space="preserve"> 2007;52(6):348-59. doi: 10.1007/s00038-007-7015-8</w:t>
      </w:r>
    </w:p>
    <w:p w14:paraId="5D8BD8BE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9. Scott D, Happell B. The high prevalence of poor physical health and unhealthy lifestyle behaviours in individuals with severe mental illness. </w:t>
      </w:r>
      <w:r w:rsidRPr="00A53B68">
        <w:rPr>
          <w:i/>
        </w:rPr>
        <w:t>Issues Ment Health Nurs</w:t>
      </w:r>
      <w:r w:rsidRPr="00A53B68">
        <w:t xml:space="preserve"> 2011;32(9):589-97. doi: 10.3109/01612840.2011.569846</w:t>
      </w:r>
    </w:p>
    <w:p w14:paraId="2ECB7099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10. Schuch F, Vancampfort D, Firth J, et al. Physical activity and sedentary behavior in people with major depressive disorder: A systematic review and meta-analysis. </w:t>
      </w:r>
      <w:r w:rsidRPr="00A53B68">
        <w:rPr>
          <w:i/>
        </w:rPr>
        <w:t>Journal of Affective Disorders</w:t>
      </w:r>
      <w:r w:rsidRPr="00A53B68">
        <w:t xml:space="preserve"> 2017;210:139-50. doi: 10.1016/j.jad.2016.10.050</w:t>
      </w:r>
    </w:p>
    <w:p w14:paraId="43BB56CE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11. Cortese S, Moreira-Maia CR, St. Fleur D, et al. Association Between ADHD and Obesity: A Systematic Review and Meta-Analysis. </w:t>
      </w:r>
      <w:r w:rsidRPr="00A53B68">
        <w:rPr>
          <w:i/>
        </w:rPr>
        <w:t>American Journal of Psychiatry</w:t>
      </w:r>
      <w:r w:rsidRPr="00A53B68">
        <w:t xml:space="preserve"> 2015;173(1):34-43. doi: 10.1176/appi.ajp.2015.15020266</w:t>
      </w:r>
    </w:p>
    <w:p w14:paraId="672E451E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12. Nelson CA, Bhutta ZA, Burke Harris N, et al. Adversity in childhood is linked to mental and physical health throughout life. </w:t>
      </w:r>
      <w:r w:rsidRPr="00A53B68">
        <w:rPr>
          <w:i/>
        </w:rPr>
        <w:t>BMJ</w:t>
      </w:r>
      <w:r w:rsidRPr="00A53B68">
        <w:t xml:space="preserve"> 2020;371:m3048. doi: 10.1136/bmj.m3048</w:t>
      </w:r>
    </w:p>
    <w:p w14:paraId="281ECD56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13. Schroeder K, Schuler BR, Kobulsky JM, et al. The association between adverse childhood experiences and childhood obesity: A systematic review. </w:t>
      </w:r>
      <w:r w:rsidRPr="00A53B68">
        <w:rPr>
          <w:i/>
        </w:rPr>
        <w:t>Obes Rev</w:t>
      </w:r>
      <w:r w:rsidRPr="00A53B68">
        <w:t xml:space="preserve"> 2021;22(7):e13204. doi: 10.1111/obr.13204</w:t>
      </w:r>
    </w:p>
    <w:p w14:paraId="74140B6A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14. Autret K, Bekelman TA. Socioeconomic Status and Obesity. </w:t>
      </w:r>
      <w:r w:rsidRPr="00A53B68">
        <w:rPr>
          <w:i/>
        </w:rPr>
        <w:t>Journal of the Endocrine Society</w:t>
      </w:r>
      <w:r w:rsidRPr="00A53B68">
        <w:t xml:space="preserve"> 2024;8(11):bvae176. doi: 10.1210/jendso/bvae176</w:t>
      </w:r>
    </w:p>
    <w:p w14:paraId="6C30CC7C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15. Suglia SF, Duarte CS, Chambers EC, et al. Cumulative Social Risk and Obesity in Early Childhood. </w:t>
      </w:r>
      <w:r w:rsidRPr="00A53B68">
        <w:rPr>
          <w:i/>
        </w:rPr>
        <w:t>Pediatrics</w:t>
      </w:r>
      <w:r w:rsidRPr="00A53B68">
        <w:t xml:space="preserve"> 2012;129(5):e1173-e79. doi: 10.1542/peds.2011-2456</w:t>
      </w:r>
    </w:p>
    <w:p w14:paraId="530924E3" w14:textId="2F607741" w:rsidR="00A53B68" w:rsidRPr="00A53B68" w:rsidRDefault="00C82E0C" w:rsidP="00A53B68">
      <w:pPr>
        <w:pStyle w:val="EndNoteBibliography"/>
        <w:spacing w:after="0"/>
        <w:ind w:left="720" w:hanging="720"/>
      </w:pPr>
      <w:r>
        <w:rPr>
          <w:rFonts w:ascii="Helvetica" w:hAnsi="Helvetica"/>
          <w:color w:val="000000"/>
          <w:sz w:val="18"/>
          <w:szCs w:val="18"/>
        </w:rPr>
        <w:t>[dataset]</w:t>
      </w:r>
      <w:r w:rsidR="00B76FA1">
        <w:rPr>
          <w:rFonts w:ascii="Helvetica" w:hAnsi="Helvetica"/>
          <w:color w:val="000000"/>
          <w:sz w:val="18"/>
          <w:szCs w:val="18"/>
        </w:rPr>
        <w:t xml:space="preserve"> </w:t>
      </w:r>
      <w:r w:rsidR="00A53B68" w:rsidRPr="00A53B68">
        <w:t>16. University College London UIoE, Centre for Longitudinal Studies,. Millennium Cohort Study: 16th Release [data series]. In: Service UD, ed., 2024.</w:t>
      </w:r>
      <w:r w:rsidR="00174E2E">
        <w:t xml:space="preserve"> </w:t>
      </w:r>
      <w:r w:rsidR="00174E2E">
        <w:rPr>
          <w:rFonts w:hint="eastAsia"/>
        </w:rPr>
        <w:t>doi</w:t>
      </w:r>
      <w:r w:rsidR="00174E2E">
        <w:t xml:space="preserve">: </w:t>
      </w:r>
      <w:r w:rsidR="00E14B6F" w:rsidRPr="00E14B6F">
        <w:t>10.5255/UKDA-Series-2000031</w:t>
      </w:r>
    </w:p>
    <w:p w14:paraId="3D787026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>17. Fitzsimons E, Haselden L, Smith K, et al. Millennium Cohort Study Age 17 Sweep (MCS7): User Guide. London: UCL Centre for Longitudinal Studies, 2020.</w:t>
      </w:r>
    </w:p>
    <w:p w14:paraId="27949692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18. Wu K, Zecchinato F, Guan C, et al. Early environmental risks and the developmental dynamics of internalizing and externalizing problems from birth to adolescence. </w:t>
      </w:r>
      <w:r w:rsidRPr="00A53B68">
        <w:rPr>
          <w:i/>
        </w:rPr>
        <w:t>European Child &amp; Adolescent Psychiatry</w:t>
      </w:r>
      <w:r w:rsidRPr="00A53B68">
        <w:t xml:space="preserve"> 2025 doi: 10.1007/s00787-025-02887-3</w:t>
      </w:r>
    </w:p>
    <w:p w14:paraId="2FD2EC28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lastRenderedPageBreak/>
        <w:t xml:space="preserve">19. Straus MA. Measuring Intrafamily Conflict and Violence: The Conflict Tactics (CT) Scales. </w:t>
      </w:r>
      <w:r w:rsidRPr="00A53B68">
        <w:rPr>
          <w:i/>
        </w:rPr>
        <w:t>Journal of Marriage and Family</w:t>
      </w:r>
      <w:r w:rsidRPr="00A53B68">
        <w:t xml:space="preserve"> 1979;41(1):75-88. doi: 10.2307/351733</w:t>
      </w:r>
    </w:p>
    <w:p w14:paraId="45E9D98A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0. Goodman R. The Strengths and Difficulties Questionnaire: a research note. </w:t>
      </w:r>
      <w:r w:rsidRPr="00A53B68">
        <w:rPr>
          <w:i/>
        </w:rPr>
        <w:t>J Child Psychol Psychiatry</w:t>
      </w:r>
      <w:r w:rsidRPr="00A53B68">
        <w:t xml:space="preserve"> 1997;38(5):581-6. doi: 10.1111/j.1469-7610.1997.tb01545.x</w:t>
      </w:r>
    </w:p>
    <w:p w14:paraId="6093D5A1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1. Rosseel Y. lavaan: An R Package for Structural Equation Modeling. </w:t>
      </w:r>
      <w:r w:rsidRPr="00A53B68">
        <w:rPr>
          <w:i/>
        </w:rPr>
        <w:t>J Stat Softw</w:t>
      </w:r>
      <w:r w:rsidRPr="00A53B68">
        <w:t xml:space="preserve"> 2011;48 doi: 10.18637/jss.v048.i02</w:t>
      </w:r>
    </w:p>
    <w:p w14:paraId="0A729996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2. Bowling A, Davison K, Haneuse S, et al. ADHD Medication, Dietary Patterns, Physical Activity, and BMI in Children: A Longitudinal Analysis of the ECLS-K Study. </w:t>
      </w:r>
      <w:r w:rsidRPr="00A53B68">
        <w:rPr>
          <w:i/>
        </w:rPr>
        <w:t>Obesity</w:t>
      </w:r>
      <w:r w:rsidRPr="00A53B68">
        <w:t xml:space="preserve"> 2017;25(10):1802-08. doi: 10.1002/oby.21949</w:t>
      </w:r>
    </w:p>
    <w:p w14:paraId="00C2774C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3. Kiri J, Hall J, Cortese S, et al. Reciprocal relationships between adolescent mental health difficulties and alcohol consumption. </w:t>
      </w:r>
      <w:r w:rsidRPr="00A53B68">
        <w:rPr>
          <w:i/>
        </w:rPr>
        <w:t>European Child &amp; Adolescent Psychiatry</w:t>
      </w:r>
      <w:r w:rsidRPr="00A53B68">
        <w:t xml:space="preserve"> 2025;34(8):2347-57. doi: 10.1007/s00787-025-02644-6</w:t>
      </w:r>
    </w:p>
    <w:p w14:paraId="6502A912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4. Camfferman R, Jansen PW, Rippe RCA, et al. The association between overweight and internalizing and externalizing behavior in early childhood. </w:t>
      </w:r>
      <w:r w:rsidRPr="00A53B68">
        <w:rPr>
          <w:i/>
        </w:rPr>
        <w:t>Social Science &amp; Medicine</w:t>
      </w:r>
      <w:r w:rsidRPr="00A53B68">
        <w:t xml:space="preserve"> 2016;168:35-42. doi: 10.1016/j.socscimed.2016.09.001</w:t>
      </w:r>
    </w:p>
    <w:p w14:paraId="1FB4B640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5. McCoy SS, Dimler LM, Samuels DV, et al. Adolescent Susceptibility to Deviant Peer Pressure: Does Gender Matter? </w:t>
      </w:r>
      <w:r w:rsidRPr="00A53B68">
        <w:rPr>
          <w:i/>
        </w:rPr>
        <w:t>Adolescent Research Review</w:t>
      </w:r>
      <w:r w:rsidRPr="00A53B68">
        <w:t xml:space="preserve"> 2019;4(1):59-71. doi: 10.1007/s40894-017-0071-2</w:t>
      </w:r>
    </w:p>
    <w:p w14:paraId="14F67396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6. Strauss CC, Forehand R, Smith K, et al. The association between social withdrawal and internalizing problems of children. </w:t>
      </w:r>
      <w:r w:rsidRPr="00A53B68">
        <w:rPr>
          <w:i/>
        </w:rPr>
        <w:t>Journal of Abnormal Child Psychology</w:t>
      </w:r>
      <w:r w:rsidRPr="00A53B68">
        <w:t xml:space="preserve"> 1986;14(4):525-35. doi: 10.1007/BF01260521</w:t>
      </w:r>
    </w:p>
    <w:p w14:paraId="35D04BD6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7. Kelley GA, Kelley KS, Pate RR. Effects of exercise on BMI z-score in overweight and obese children and adolescents: a systematic review with meta-analysis. </w:t>
      </w:r>
      <w:r w:rsidRPr="00A53B68">
        <w:rPr>
          <w:i/>
        </w:rPr>
        <w:t>BMC Pediatrics</w:t>
      </w:r>
      <w:r w:rsidRPr="00A53B68">
        <w:t xml:space="preserve"> 2014;14(1):225. doi: 10.1186/1471-2431-14-225</w:t>
      </w:r>
    </w:p>
    <w:p w14:paraId="593EE0FB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8. Hughes K, Bellis MA, Hardcastle KA, et al. The effect of multiple adverse childhood experiences on health: a systematic review and meta-analysis. </w:t>
      </w:r>
      <w:r w:rsidRPr="00A53B68">
        <w:rPr>
          <w:i/>
        </w:rPr>
        <w:t>The Lancet Public Health</w:t>
      </w:r>
      <w:r w:rsidRPr="00A53B68">
        <w:t xml:space="preserve"> 2017;2(8):e356-e66. doi: 10.1016/S2468-2667(17)30118-4</w:t>
      </w:r>
    </w:p>
    <w:p w14:paraId="6300B629" w14:textId="77777777" w:rsidR="00A53B68" w:rsidRPr="00A53B68" w:rsidRDefault="00A53B68" w:rsidP="00A53B68">
      <w:pPr>
        <w:pStyle w:val="EndNoteBibliography"/>
        <w:spacing w:after="0"/>
        <w:ind w:left="720" w:hanging="720"/>
      </w:pPr>
      <w:r w:rsidRPr="00A53B68">
        <w:t xml:space="preserve">29. Danese A, McEwen BS. Adverse childhood experiences, allostasis, allostatic load, and age-related disease. </w:t>
      </w:r>
      <w:r w:rsidRPr="00A53B68">
        <w:rPr>
          <w:i/>
        </w:rPr>
        <w:t>Physiology &amp; Behavior</w:t>
      </w:r>
      <w:r w:rsidRPr="00A53B68">
        <w:t xml:space="preserve"> 2012;106(1):29-39. doi: 10.1016/j.physbeh.2011.08.019</w:t>
      </w:r>
    </w:p>
    <w:p w14:paraId="47551955" w14:textId="77777777" w:rsidR="00A53B68" w:rsidRPr="00A53B68" w:rsidRDefault="00A53B68" w:rsidP="00A53B68">
      <w:pPr>
        <w:pStyle w:val="EndNoteBibliography"/>
        <w:ind w:left="720" w:hanging="720"/>
      </w:pPr>
      <w:r w:rsidRPr="00A53B68">
        <w:t xml:space="preserve">30. Zheng M, Hesketh KD, Vuillermin P, et al. Understanding the pathways between prenatal and postnatal factors and overweight outcomes in early childhood: a pooled analysis of seven cohorts. </w:t>
      </w:r>
      <w:r w:rsidRPr="00A53B68">
        <w:rPr>
          <w:i/>
        </w:rPr>
        <w:t>International Journal of Obesity</w:t>
      </w:r>
      <w:r w:rsidRPr="00A53B68">
        <w:t xml:space="preserve"> 2023;47(7):574-82. doi: 10.1038/s41366-023-01301-9</w:t>
      </w:r>
    </w:p>
    <w:p w14:paraId="7825167A" w14:textId="64C57E48" w:rsidR="00635372" w:rsidRPr="00410426" w:rsidRDefault="004727D3" w:rsidP="00606A1A">
      <w:pPr>
        <w:spacing w:line="360" w:lineRule="auto"/>
        <w:rPr>
          <w:sz w:val="20"/>
          <w:szCs w:val="20"/>
        </w:rPr>
      </w:pPr>
      <w:r w:rsidRPr="000860B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35372" w:rsidRPr="00410426"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3A4A9F7" w14:textId="77777777" w:rsidR="004233AC" w:rsidRDefault="004233AC" w:rsidP="00115070">
      <w:pPr>
        <w:spacing w:after="0" w:line="240" w:lineRule="auto"/>
      </w:pPr>
      <w:r>
        <w:separator/>
      </w:r>
    </w:p>
  </w:endnote>
  <w:endnote w:type="continuationSeparator" w:id="0">
    <w:p w14:paraId="14332E36" w14:textId="77777777" w:rsidR="004233AC" w:rsidRDefault="004233AC" w:rsidP="00115070">
      <w:pPr>
        <w:spacing w:after="0" w:line="240" w:lineRule="auto"/>
      </w:pPr>
      <w:r>
        <w:continuationSeparator/>
      </w:r>
    </w:p>
  </w:endnote>
  <w:endnote w:type="continuationNotice" w:id="1">
    <w:p w14:paraId="7DCE73EF" w14:textId="77777777" w:rsidR="004233AC" w:rsidRDefault="004233A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3334200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DFC7A6" w14:textId="77777777" w:rsidR="00606A1A" w:rsidRDefault="00606A1A">
        <w:pPr>
          <w:pStyle w:val="ac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5FAF051" w14:textId="77777777" w:rsidR="00606A1A" w:rsidRDefault="00606A1A">
    <w:pPr>
      <w:pStyle w:val="ac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527081" w14:textId="77777777" w:rsidR="004233AC" w:rsidRDefault="004233AC" w:rsidP="00115070">
      <w:pPr>
        <w:spacing w:after="0" w:line="240" w:lineRule="auto"/>
      </w:pPr>
      <w:r>
        <w:separator/>
      </w:r>
    </w:p>
  </w:footnote>
  <w:footnote w:type="continuationSeparator" w:id="0">
    <w:p w14:paraId="19FA6066" w14:textId="77777777" w:rsidR="004233AC" w:rsidRDefault="004233AC" w:rsidP="00115070">
      <w:pPr>
        <w:spacing w:after="0" w:line="240" w:lineRule="auto"/>
      </w:pPr>
      <w:r>
        <w:continuationSeparator/>
      </w:r>
    </w:p>
  </w:footnote>
  <w:footnote w:type="continuationNotice" w:id="1">
    <w:p w14:paraId="7BE98AE6" w14:textId="77777777" w:rsidR="004233AC" w:rsidRDefault="004233A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F91182"/>
    <w:multiLevelType w:val="hybridMultilevel"/>
    <w:tmpl w:val="4C42D2C6"/>
    <w:lvl w:ilvl="0" w:tplc="33468734">
      <w:numFmt w:val="bullet"/>
      <w:lvlText w:val="-"/>
      <w:lvlJc w:val="left"/>
      <w:pPr>
        <w:ind w:left="360" w:hanging="360"/>
      </w:pPr>
      <w:rPr>
        <w:rFonts w:ascii="Times New Roman" w:eastAsia="宋体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48646F71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 w16cid:durableId="466969523">
    <w:abstractNumId w:val="1"/>
  </w:num>
  <w:num w:numId="2" w16cid:durableId="31969324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6"/>
  <w:bordersDoNotSurroundHeader/>
  <w:bordersDoNotSurroundFooter/>
  <w:proofState w:spelling="clean" w:grammar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w9dfrem9xweqew5tvvzw94zp2tpwtzx2st&quot;&gt;paper 3&lt;record-ids&gt;&lt;item&gt;4&lt;/item&gt;&lt;/record-ids&gt;&lt;/item&gt;&lt;item db-id=&quot;vsffpewp2pasryevdxixv0a35xzr50xrs0s9&quot;&gt;study 2_sem_20250909&lt;record-ids&gt;&lt;item&gt;4&lt;/item&gt;&lt;item&gt;8&lt;/item&gt;&lt;item&gt;11&lt;/item&gt;&lt;item&gt;13&lt;/item&gt;&lt;item&gt;15&lt;/item&gt;&lt;item&gt;21&lt;/item&gt;&lt;item&gt;22&lt;/item&gt;&lt;item&gt;23&lt;/item&gt;&lt;item&gt;33&lt;/item&gt;&lt;item&gt;34&lt;/item&gt;&lt;item&gt;38&lt;/item&gt;&lt;item&gt;41&lt;/item&gt;&lt;item&gt;46&lt;/item&gt;&lt;item&gt;56&lt;/item&gt;&lt;item&gt;57&lt;/item&gt;&lt;item&gt;59&lt;/item&gt;&lt;item&gt;61&lt;/item&gt;&lt;item&gt;63&lt;/item&gt;&lt;item&gt;67&lt;/item&gt;&lt;item&gt;72&lt;/item&gt;&lt;item&gt;73&lt;/item&gt;&lt;item&gt;74&lt;/item&gt;&lt;item&gt;76&lt;/item&gt;&lt;item&gt;86&lt;/item&gt;&lt;item&gt;90&lt;/item&gt;&lt;item&gt;91&lt;/item&gt;&lt;item&gt;92&lt;/item&gt;&lt;item&gt;93&lt;/item&gt;&lt;item&gt;94&lt;/item&gt;&lt;item&gt;95&lt;/item&gt;&lt;/record-ids&gt;&lt;/item&gt;&lt;/Libraries&gt;"/>
  </w:docVars>
  <w:rsids>
    <w:rsidRoot w:val="00A422D6"/>
    <w:rsid w:val="00000C7C"/>
    <w:rsid w:val="00000F0D"/>
    <w:rsid w:val="00001E04"/>
    <w:rsid w:val="0000375F"/>
    <w:rsid w:val="00003F3E"/>
    <w:rsid w:val="000045BE"/>
    <w:rsid w:val="00004E6B"/>
    <w:rsid w:val="00005442"/>
    <w:rsid w:val="00005B83"/>
    <w:rsid w:val="0000633F"/>
    <w:rsid w:val="00007D18"/>
    <w:rsid w:val="00010CA6"/>
    <w:rsid w:val="00012AA2"/>
    <w:rsid w:val="000147E2"/>
    <w:rsid w:val="00014D7A"/>
    <w:rsid w:val="00015396"/>
    <w:rsid w:val="0002036D"/>
    <w:rsid w:val="00020D2C"/>
    <w:rsid w:val="00022443"/>
    <w:rsid w:val="000224F1"/>
    <w:rsid w:val="00022617"/>
    <w:rsid w:val="0002649A"/>
    <w:rsid w:val="000306CF"/>
    <w:rsid w:val="00031AB3"/>
    <w:rsid w:val="00033E6C"/>
    <w:rsid w:val="000377F2"/>
    <w:rsid w:val="0004065C"/>
    <w:rsid w:val="0004105F"/>
    <w:rsid w:val="000411EF"/>
    <w:rsid w:val="00041E6B"/>
    <w:rsid w:val="00043F66"/>
    <w:rsid w:val="00044678"/>
    <w:rsid w:val="00044B2D"/>
    <w:rsid w:val="00044B69"/>
    <w:rsid w:val="00045807"/>
    <w:rsid w:val="0004624B"/>
    <w:rsid w:val="000462A4"/>
    <w:rsid w:val="000462C0"/>
    <w:rsid w:val="000468B1"/>
    <w:rsid w:val="0005180C"/>
    <w:rsid w:val="00051C39"/>
    <w:rsid w:val="00051CD8"/>
    <w:rsid w:val="000527C0"/>
    <w:rsid w:val="0005287B"/>
    <w:rsid w:val="00052FB9"/>
    <w:rsid w:val="00053F34"/>
    <w:rsid w:val="00056717"/>
    <w:rsid w:val="00056DF9"/>
    <w:rsid w:val="000571DD"/>
    <w:rsid w:val="00060CAB"/>
    <w:rsid w:val="00060F84"/>
    <w:rsid w:val="00062AE6"/>
    <w:rsid w:val="00062EF3"/>
    <w:rsid w:val="00063FCE"/>
    <w:rsid w:val="00065D62"/>
    <w:rsid w:val="000674C5"/>
    <w:rsid w:val="000676BB"/>
    <w:rsid w:val="00067A0B"/>
    <w:rsid w:val="0007089C"/>
    <w:rsid w:val="00070B24"/>
    <w:rsid w:val="00071D30"/>
    <w:rsid w:val="0007249C"/>
    <w:rsid w:val="000753A1"/>
    <w:rsid w:val="00075A86"/>
    <w:rsid w:val="0007657C"/>
    <w:rsid w:val="0007744A"/>
    <w:rsid w:val="00077BF2"/>
    <w:rsid w:val="00080F10"/>
    <w:rsid w:val="000826AB"/>
    <w:rsid w:val="0008357D"/>
    <w:rsid w:val="00083803"/>
    <w:rsid w:val="00083843"/>
    <w:rsid w:val="0008387F"/>
    <w:rsid w:val="00083ECA"/>
    <w:rsid w:val="000860BE"/>
    <w:rsid w:val="000872D1"/>
    <w:rsid w:val="000875E5"/>
    <w:rsid w:val="00087D88"/>
    <w:rsid w:val="00090F65"/>
    <w:rsid w:val="00091D18"/>
    <w:rsid w:val="00092C29"/>
    <w:rsid w:val="00092F8D"/>
    <w:rsid w:val="00093976"/>
    <w:rsid w:val="00093B36"/>
    <w:rsid w:val="00094E6A"/>
    <w:rsid w:val="0009656B"/>
    <w:rsid w:val="00096A17"/>
    <w:rsid w:val="000970B6"/>
    <w:rsid w:val="000A1BB5"/>
    <w:rsid w:val="000A2C5B"/>
    <w:rsid w:val="000A3359"/>
    <w:rsid w:val="000A4FB3"/>
    <w:rsid w:val="000A5182"/>
    <w:rsid w:val="000A6201"/>
    <w:rsid w:val="000A6B59"/>
    <w:rsid w:val="000A71CB"/>
    <w:rsid w:val="000B085F"/>
    <w:rsid w:val="000B15CF"/>
    <w:rsid w:val="000B1809"/>
    <w:rsid w:val="000B1B6E"/>
    <w:rsid w:val="000B5A8B"/>
    <w:rsid w:val="000C1014"/>
    <w:rsid w:val="000C1CC1"/>
    <w:rsid w:val="000C1D49"/>
    <w:rsid w:val="000C25C7"/>
    <w:rsid w:val="000C2DF6"/>
    <w:rsid w:val="000C2F49"/>
    <w:rsid w:val="000C67EA"/>
    <w:rsid w:val="000C754F"/>
    <w:rsid w:val="000C7ECA"/>
    <w:rsid w:val="000D0A6F"/>
    <w:rsid w:val="000D1DA9"/>
    <w:rsid w:val="000D209B"/>
    <w:rsid w:val="000D21E1"/>
    <w:rsid w:val="000D2DB2"/>
    <w:rsid w:val="000D41B1"/>
    <w:rsid w:val="000D4EDB"/>
    <w:rsid w:val="000D62F7"/>
    <w:rsid w:val="000D6497"/>
    <w:rsid w:val="000D679A"/>
    <w:rsid w:val="000D6A67"/>
    <w:rsid w:val="000D7DB7"/>
    <w:rsid w:val="000D7F80"/>
    <w:rsid w:val="000E185A"/>
    <w:rsid w:val="000E23D1"/>
    <w:rsid w:val="000E2A18"/>
    <w:rsid w:val="000E2BAF"/>
    <w:rsid w:val="000E3BFB"/>
    <w:rsid w:val="000E52CD"/>
    <w:rsid w:val="000E74E9"/>
    <w:rsid w:val="000E785E"/>
    <w:rsid w:val="000E7B02"/>
    <w:rsid w:val="000F064C"/>
    <w:rsid w:val="000F0E42"/>
    <w:rsid w:val="000F2A16"/>
    <w:rsid w:val="000F3940"/>
    <w:rsid w:val="000F3E28"/>
    <w:rsid w:val="000F5807"/>
    <w:rsid w:val="000F744C"/>
    <w:rsid w:val="000F75B3"/>
    <w:rsid w:val="000F7CED"/>
    <w:rsid w:val="001004EA"/>
    <w:rsid w:val="00100C87"/>
    <w:rsid w:val="00101387"/>
    <w:rsid w:val="00101B3B"/>
    <w:rsid w:val="00103038"/>
    <w:rsid w:val="001034C1"/>
    <w:rsid w:val="00103747"/>
    <w:rsid w:val="00105BD3"/>
    <w:rsid w:val="00106AA6"/>
    <w:rsid w:val="00106EBE"/>
    <w:rsid w:val="00107CBE"/>
    <w:rsid w:val="00110A33"/>
    <w:rsid w:val="001115E3"/>
    <w:rsid w:val="00112796"/>
    <w:rsid w:val="00113511"/>
    <w:rsid w:val="00115070"/>
    <w:rsid w:val="001151B2"/>
    <w:rsid w:val="001160A9"/>
    <w:rsid w:val="001160AF"/>
    <w:rsid w:val="001174E0"/>
    <w:rsid w:val="001177E9"/>
    <w:rsid w:val="001200D4"/>
    <w:rsid w:val="001206F7"/>
    <w:rsid w:val="0012124B"/>
    <w:rsid w:val="00121467"/>
    <w:rsid w:val="00121B94"/>
    <w:rsid w:val="00123A8C"/>
    <w:rsid w:val="00125C8C"/>
    <w:rsid w:val="00125E49"/>
    <w:rsid w:val="001263A0"/>
    <w:rsid w:val="0012698A"/>
    <w:rsid w:val="001308A8"/>
    <w:rsid w:val="00132C8B"/>
    <w:rsid w:val="00132E51"/>
    <w:rsid w:val="00133496"/>
    <w:rsid w:val="00133836"/>
    <w:rsid w:val="00133B20"/>
    <w:rsid w:val="001365AA"/>
    <w:rsid w:val="00136758"/>
    <w:rsid w:val="001370EA"/>
    <w:rsid w:val="0014006A"/>
    <w:rsid w:val="001404C8"/>
    <w:rsid w:val="00140D4C"/>
    <w:rsid w:val="001425F1"/>
    <w:rsid w:val="0014293E"/>
    <w:rsid w:val="00145424"/>
    <w:rsid w:val="00150360"/>
    <w:rsid w:val="001507AB"/>
    <w:rsid w:val="00150AC8"/>
    <w:rsid w:val="00151C68"/>
    <w:rsid w:val="00151E28"/>
    <w:rsid w:val="0015208C"/>
    <w:rsid w:val="001535BF"/>
    <w:rsid w:val="0015752C"/>
    <w:rsid w:val="00160FF7"/>
    <w:rsid w:val="00161707"/>
    <w:rsid w:val="001618F5"/>
    <w:rsid w:val="00162631"/>
    <w:rsid w:val="0016369A"/>
    <w:rsid w:val="001644DD"/>
    <w:rsid w:val="001645B6"/>
    <w:rsid w:val="00164836"/>
    <w:rsid w:val="0016515B"/>
    <w:rsid w:val="00165472"/>
    <w:rsid w:val="00165612"/>
    <w:rsid w:val="00165FAE"/>
    <w:rsid w:val="0016663A"/>
    <w:rsid w:val="001719C2"/>
    <w:rsid w:val="00172CAB"/>
    <w:rsid w:val="00173BCD"/>
    <w:rsid w:val="00174175"/>
    <w:rsid w:val="00174492"/>
    <w:rsid w:val="00174930"/>
    <w:rsid w:val="00174A55"/>
    <w:rsid w:val="00174C8C"/>
    <w:rsid w:val="00174E2E"/>
    <w:rsid w:val="0017635D"/>
    <w:rsid w:val="00177818"/>
    <w:rsid w:val="001806A4"/>
    <w:rsid w:val="00181515"/>
    <w:rsid w:val="001839B4"/>
    <w:rsid w:val="001863DA"/>
    <w:rsid w:val="00186DEB"/>
    <w:rsid w:val="0018776C"/>
    <w:rsid w:val="0019017B"/>
    <w:rsid w:val="00190D32"/>
    <w:rsid w:val="001910E1"/>
    <w:rsid w:val="00192DC4"/>
    <w:rsid w:val="0019347C"/>
    <w:rsid w:val="00194A8D"/>
    <w:rsid w:val="00195484"/>
    <w:rsid w:val="0019590A"/>
    <w:rsid w:val="00195968"/>
    <w:rsid w:val="00195A50"/>
    <w:rsid w:val="00195C11"/>
    <w:rsid w:val="0019683F"/>
    <w:rsid w:val="001970BC"/>
    <w:rsid w:val="00197648"/>
    <w:rsid w:val="001A0668"/>
    <w:rsid w:val="001A0D0F"/>
    <w:rsid w:val="001A26DA"/>
    <w:rsid w:val="001A3A2A"/>
    <w:rsid w:val="001A3C6B"/>
    <w:rsid w:val="001A3F7C"/>
    <w:rsid w:val="001A4990"/>
    <w:rsid w:val="001A4A99"/>
    <w:rsid w:val="001A51DB"/>
    <w:rsid w:val="001A530C"/>
    <w:rsid w:val="001A7E93"/>
    <w:rsid w:val="001B007E"/>
    <w:rsid w:val="001B0E58"/>
    <w:rsid w:val="001B2932"/>
    <w:rsid w:val="001B3241"/>
    <w:rsid w:val="001B3E67"/>
    <w:rsid w:val="001B47EE"/>
    <w:rsid w:val="001B5AE0"/>
    <w:rsid w:val="001B5CF4"/>
    <w:rsid w:val="001B60A7"/>
    <w:rsid w:val="001C10A2"/>
    <w:rsid w:val="001C2DAE"/>
    <w:rsid w:val="001C50BE"/>
    <w:rsid w:val="001C569D"/>
    <w:rsid w:val="001C5822"/>
    <w:rsid w:val="001C58E9"/>
    <w:rsid w:val="001C6E77"/>
    <w:rsid w:val="001C7CDA"/>
    <w:rsid w:val="001C7DB2"/>
    <w:rsid w:val="001C7E44"/>
    <w:rsid w:val="001D0430"/>
    <w:rsid w:val="001D06F4"/>
    <w:rsid w:val="001D2554"/>
    <w:rsid w:val="001D29AE"/>
    <w:rsid w:val="001D3D74"/>
    <w:rsid w:val="001D6DDF"/>
    <w:rsid w:val="001D74DA"/>
    <w:rsid w:val="001E0671"/>
    <w:rsid w:val="001E0FF3"/>
    <w:rsid w:val="001E1740"/>
    <w:rsid w:val="001E2A5F"/>
    <w:rsid w:val="001E2B5A"/>
    <w:rsid w:val="001E50A9"/>
    <w:rsid w:val="001E591E"/>
    <w:rsid w:val="001E6149"/>
    <w:rsid w:val="001E63DC"/>
    <w:rsid w:val="001E69B3"/>
    <w:rsid w:val="001E76C9"/>
    <w:rsid w:val="001E7A7A"/>
    <w:rsid w:val="001F08FA"/>
    <w:rsid w:val="001F0BB9"/>
    <w:rsid w:val="001F14F2"/>
    <w:rsid w:val="001F19B3"/>
    <w:rsid w:val="001F2190"/>
    <w:rsid w:val="001F2944"/>
    <w:rsid w:val="001F29B9"/>
    <w:rsid w:val="001F51BD"/>
    <w:rsid w:val="001F57E8"/>
    <w:rsid w:val="001F5D12"/>
    <w:rsid w:val="001F6336"/>
    <w:rsid w:val="001F641C"/>
    <w:rsid w:val="001F6766"/>
    <w:rsid w:val="001F7259"/>
    <w:rsid w:val="001F7C8A"/>
    <w:rsid w:val="001F7F9C"/>
    <w:rsid w:val="002006B5"/>
    <w:rsid w:val="00200814"/>
    <w:rsid w:val="00200BDD"/>
    <w:rsid w:val="00200C1C"/>
    <w:rsid w:val="00201C83"/>
    <w:rsid w:val="00201EFC"/>
    <w:rsid w:val="00202105"/>
    <w:rsid w:val="002022AC"/>
    <w:rsid w:val="00202621"/>
    <w:rsid w:val="00203C5A"/>
    <w:rsid w:val="002041A3"/>
    <w:rsid w:val="0020489D"/>
    <w:rsid w:val="00206293"/>
    <w:rsid w:val="00206484"/>
    <w:rsid w:val="00207A2E"/>
    <w:rsid w:val="00211EC1"/>
    <w:rsid w:val="0021240C"/>
    <w:rsid w:val="002126DB"/>
    <w:rsid w:val="00213721"/>
    <w:rsid w:val="00213794"/>
    <w:rsid w:val="00213865"/>
    <w:rsid w:val="00216E56"/>
    <w:rsid w:val="0021786E"/>
    <w:rsid w:val="002203E2"/>
    <w:rsid w:val="0022088F"/>
    <w:rsid w:val="00220A8C"/>
    <w:rsid w:val="00220B4C"/>
    <w:rsid w:val="0022167C"/>
    <w:rsid w:val="00221BD2"/>
    <w:rsid w:val="00222240"/>
    <w:rsid w:val="00222A47"/>
    <w:rsid w:val="00222AEA"/>
    <w:rsid w:val="00222E4A"/>
    <w:rsid w:val="00222EDA"/>
    <w:rsid w:val="0022333E"/>
    <w:rsid w:val="00223415"/>
    <w:rsid w:val="002243DD"/>
    <w:rsid w:val="00224B45"/>
    <w:rsid w:val="00225659"/>
    <w:rsid w:val="00226F87"/>
    <w:rsid w:val="002309A2"/>
    <w:rsid w:val="00231643"/>
    <w:rsid w:val="0023189F"/>
    <w:rsid w:val="0023392C"/>
    <w:rsid w:val="00234430"/>
    <w:rsid w:val="00234770"/>
    <w:rsid w:val="002348C9"/>
    <w:rsid w:val="0023529A"/>
    <w:rsid w:val="002356D3"/>
    <w:rsid w:val="002358F7"/>
    <w:rsid w:val="00236503"/>
    <w:rsid w:val="00236F20"/>
    <w:rsid w:val="00237779"/>
    <w:rsid w:val="002402E2"/>
    <w:rsid w:val="00240C69"/>
    <w:rsid w:val="00241174"/>
    <w:rsid w:val="00241AAF"/>
    <w:rsid w:val="00242286"/>
    <w:rsid w:val="002423E5"/>
    <w:rsid w:val="00243189"/>
    <w:rsid w:val="0024320D"/>
    <w:rsid w:val="00243966"/>
    <w:rsid w:val="00244B5A"/>
    <w:rsid w:val="00244D73"/>
    <w:rsid w:val="00245AC9"/>
    <w:rsid w:val="00246280"/>
    <w:rsid w:val="00246E78"/>
    <w:rsid w:val="00250319"/>
    <w:rsid w:val="00250728"/>
    <w:rsid w:val="002510DF"/>
    <w:rsid w:val="002512C1"/>
    <w:rsid w:val="00251AB7"/>
    <w:rsid w:val="00251D1C"/>
    <w:rsid w:val="002527D6"/>
    <w:rsid w:val="00252A31"/>
    <w:rsid w:val="00254318"/>
    <w:rsid w:val="0025441E"/>
    <w:rsid w:val="00254E38"/>
    <w:rsid w:val="00255374"/>
    <w:rsid w:val="002573BE"/>
    <w:rsid w:val="00257404"/>
    <w:rsid w:val="002579BC"/>
    <w:rsid w:val="00263811"/>
    <w:rsid w:val="00265506"/>
    <w:rsid w:val="00265F80"/>
    <w:rsid w:val="00266B64"/>
    <w:rsid w:val="0027168A"/>
    <w:rsid w:val="00271BEF"/>
    <w:rsid w:val="00272D22"/>
    <w:rsid w:val="00272FF1"/>
    <w:rsid w:val="002742F9"/>
    <w:rsid w:val="00275CF2"/>
    <w:rsid w:val="00276AA4"/>
    <w:rsid w:val="00277BF0"/>
    <w:rsid w:val="002809B2"/>
    <w:rsid w:val="002816C9"/>
    <w:rsid w:val="0028191D"/>
    <w:rsid w:val="002825FD"/>
    <w:rsid w:val="0028269F"/>
    <w:rsid w:val="00282953"/>
    <w:rsid w:val="0028304E"/>
    <w:rsid w:val="0028372C"/>
    <w:rsid w:val="00283FDE"/>
    <w:rsid w:val="0028411E"/>
    <w:rsid w:val="00284BC3"/>
    <w:rsid w:val="0028729C"/>
    <w:rsid w:val="00292230"/>
    <w:rsid w:val="00292B12"/>
    <w:rsid w:val="00292B23"/>
    <w:rsid w:val="00292FE0"/>
    <w:rsid w:val="00292FF0"/>
    <w:rsid w:val="0029362C"/>
    <w:rsid w:val="00293661"/>
    <w:rsid w:val="00295779"/>
    <w:rsid w:val="00295FBA"/>
    <w:rsid w:val="00296454"/>
    <w:rsid w:val="002969F3"/>
    <w:rsid w:val="00296ABB"/>
    <w:rsid w:val="00296EAA"/>
    <w:rsid w:val="002977AA"/>
    <w:rsid w:val="00297C7B"/>
    <w:rsid w:val="002A0B0A"/>
    <w:rsid w:val="002A3057"/>
    <w:rsid w:val="002A41AC"/>
    <w:rsid w:val="002B0F61"/>
    <w:rsid w:val="002B1BA2"/>
    <w:rsid w:val="002B3D51"/>
    <w:rsid w:val="002B45F8"/>
    <w:rsid w:val="002B4753"/>
    <w:rsid w:val="002B5921"/>
    <w:rsid w:val="002B663E"/>
    <w:rsid w:val="002B694D"/>
    <w:rsid w:val="002C01E1"/>
    <w:rsid w:val="002C07FA"/>
    <w:rsid w:val="002C1109"/>
    <w:rsid w:val="002C25B8"/>
    <w:rsid w:val="002C35C7"/>
    <w:rsid w:val="002C4576"/>
    <w:rsid w:val="002C4B4A"/>
    <w:rsid w:val="002C5E13"/>
    <w:rsid w:val="002C5F2D"/>
    <w:rsid w:val="002C7755"/>
    <w:rsid w:val="002C7989"/>
    <w:rsid w:val="002D08D8"/>
    <w:rsid w:val="002D0A21"/>
    <w:rsid w:val="002D1182"/>
    <w:rsid w:val="002D247A"/>
    <w:rsid w:val="002D368E"/>
    <w:rsid w:val="002D40D3"/>
    <w:rsid w:val="002D4499"/>
    <w:rsid w:val="002D4E9C"/>
    <w:rsid w:val="002D654D"/>
    <w:rsid w:val="002E0850"/>
    <w:rsid w:val="002E1037"/>
    <w:rsid w:val="002E1216"/>
    <w:rsid w:val="002E131A"/>
    <w:rsid w:val="002E1B19"/>
    <w:rsid w:val="002E24CB"/>
    <w:rsid w:val="002E271D"/>
    <w:rsid w:val="002E2EAA"/>
    <w:rsid w:val="002E3D32"/>
    <w:rsid w:val="002E4F16"/>
    <w:rsid w:val="002E5ADF"/>
    <w:rsid w:val="002E6EDB"/>
    <w:rsid w:val="002E78B0"/>
    <w:rsid w:val="002F0839"/>
    <w:rsid w:val="002F0D66"/>
    <w:rsid w:val="002F1733"/>
    <w:rsid w:val="002F1816"/>
    <w:rsid w:val="002F4388"/>
    <w:rsid w:val="002F73AF"/>
    <w:rsid w:val="00300955"/>
    <w:rsid w:val="003011CD"/>
    <w:rsid w:val="00303A89"/>
    <w:rsid w:val="00303AEF"/>
    <w:rsid w:val="003049A6"/>
    <w:rsid w:val="0030589A"/>
    <w:rsid w:val="00306538"/>
    <w:rsid w:val="003067C5"/>
    <w:rsid w:val="0030728D"/>
    <w:rsid w:val="00307B0B"/>
    <w:rsid w:val="00310133"/>
    <w:rsid w:val="003104FF"/>
    <w:rsid w:val="003107CF"/>
    <w:rsid w:val="003118AE"/>
    <w:rsid w:val="00311CA0"/>
    <w:rsid w:val="00312861"/>
    <w:rsid w:val="003134A3"/>
    <w:rsid w:val="00313F40"/>
    <w:rsid w:val="00314A74"/>
    <w:rsid w:val="00314F52"/>
    <w:rsid w:val="00315B60"/>
    <w:rsid w:val="003162A8"/>
    <w:rsid w:val="003167FA"/>
    <w:rsid w:val="00316F53"/>
    <w:rsid w:val="00317462"/>
    <w:rsid w:val="003175FA"/>
    <w:rsid w:val="003206CB"/>
    <w:rsid w:val="003209AC"/>
    <w:rsid w:val="00320EE8"/>
    <w:rsid w:val="003215CC"/>
    <w:rsid w:val="003224D5"/>
    <w:rsid w:val="00323535"/>
    <w:rsid w:val="00327F47"/>
    <w:rsid w:val="0033014E"/>
    <w:rsid w:val="003307D4"/>
    <w:rsid w:val="003309D0"/>
    <w:rsid w:val="0033206C"/>
    <w:rsid w:val="00332DA8"/>
    <w:rsid w:val="00332E27"/>
    <w:rsid w:val="00333234"/>
    <w:rsid w:val="00335A59"/>
    <w:rsid w:val="00336843"/>
    <w:rsid w:val="00336C5B"/>
    <w:rsid w:val="00336CD5"/>
    <w:rsid w:val="0033701E"/>
    <w:rsid w:val="0033712F"/>
    <w:rsid w:val="00337594"/>
    <w:rsid w:val="0033786D"/>
    <w:rsid w:val="00340ADC"/>
    <w:rsid w:val="00341507"/>
    <w:rsid w:val="003417EA"/>
    <w:rsid w:val="00342992"/>
    <w:rsid w:val="00342B80"/>
    <w:rsid w:val="003432C6"/>
    <w:rsid w:val="00343442"/>
    <w:rsid w:val="0034366A"/>
    <w:rsid w:val="00343D0B"/>
    <w:rsid w:val="00343D4A"/>
    <w:rsid w:val="00345BC9"/>
    <w:rsid w:val="003464F6"/>
    <w:rsid w:val="00346D7B"/>
    <w:rsid w:val="00347EA5"/>
    <w:rsid w:val="003505B9"/>
    <w:rsid w:val="00350CA5"/>
    <w:rsid w:val="00351E70"/>
    <w:rsid w:val="00352A8B"/>
    <w:rsid w:val="00353A9D"/>
    <w:rsid w:val="00353C4E"/>
    <w:rsid w:val="00354D28"/>
    <w:rsid w:val="00355923"/>
    <w:rsid w:val="00355C03"/>
    <w:rsid w:val="003569FB"/>
    <w:rsid w:val="00360232"/>
    <w:rsid w:val="00360ACC"/>
    <w:rsid w:val="00360FF4"/>
    <w:rsid w:val="00361C9C"/>
    <w:rsid w:val="00363564"/>
    <w:rsid w:val="00363B49"/>
    <w:rsid w:val="00366239"/>
    <w:rsid w:val="0036638E"/>
    <w:rsid w:val="0036731F"/>
    <w:rsid w:val="00367F66"/>
    <w:rsid w:val="003719A3"/>
    <w:rsid w:val="00373978"/>
    <w:rsid w:val="00375554"/>
    <w:rsid w:val="003764EC"/>
    <w:rsid w:val="003818D8"/>
    <w:rsid w:val="0038231D"/>
    <w:rsid w:val="0038299B"/>
    <w:rsid w:val="00385A97"/>
    <w:rsid w:val="00385E9B"/>
    <w:rsid w:val="00386D3A"/>
    <w:rsid w:val="00386F33"/>
    <w:rsid w:val="003877D6"/>
    <w:rsid w:val="00387928"/>
    <w:rsid w:val="003902E0"/>
    <w:rsid w:val="0039031C"/>
    <w:rsid w:val="0039082A"/>
    <w:rsid w:val="00390C27"/>
    <w:rsid w:val="00392625"/>
    <w:rsid w:val="00393495"/>
    <w:rsid w:val="00394516"/>
    <w:rsid w:val="00395C3F"/>
    <w:rsid w:val="00396427"/>
    <w:rsid w:val="0039706D"/>
    <w:rsid w:val="003975C3"/>
    <w:rsid w:val="00397B3C"/>
    <w:rsid w:val="003A00EB"/>
    <w:rsid w:val="003A0C54"/>
    <w:rsid w:val="003A40DE"/>
    <w:rsid w:val="003A46DC"/>
    <w:rsid w:val="003A496D"/>
    <w:rsid w:val="003A4BCE"/>
    <w:rsid w:val="003A5882"/>
    <w:rsid w:val="003A6A50"/>
    <w:rsid w:val="003A7E42"/>
    <w:rsid w:val="003B0C35"/>
    <w:rsid w:val="003B16DC"/>
    <w:rsid w:val="003B336C"/>
    <w:rsid w:val="003B37A4"/>
    <w:rsid w:val="003B3C22"/>
    <w:rsid w:val="003B5CB8"/>
    <w:rsid w:val="003B5F60"/>
    <w:rsid w:val="003B67EB"/>
    <w:rsid w:val="003C0826"/>
    <w:rsid w:val="003C0854"/>
    <w:rsid w:val="003C11EA"/>
    <w:rsid w:val="003C1659"/>
    <w:rsid w:val="003C341D"/>
    <w:rsid w:val="003C49D8"/>
    <w:rsid w:val="003C4E21"/>
    <w:rsid w:val="003C4EB6"/>
    <w:rsid w:val="003C576B"/>
    <w:rsid w:val="003C6DCF"/>
    <w:rsid w:val="003C7BBB"/>
    <w:rsid w:val="003D0217"/>
    <w:rsid w:val="003D027C"/>
    <w:rsid w:val="003D13F2"/>
    <w:rsid w:val="003D165A"/>
    <w:rsid w:val="003D1A4B"/>
    <w:rsid w:val="003D2CFF"/>
    <w:rsid w:val="003D37C2"/>
    <w:rsid w:val="003D53B9"/>
    <w:rsid w:val="003D5AB3"/>
    <w:rsid w:val="003D6DBD"/>
    <w:rsid w:val="003E04D9"/>
    <w:rsid w:val="003E0DD1"/>
    <w:rsid w:val="003E10C8"/>
    <w:rsid w:val="003E11FC"/>
    <w:rsid w:val="003E3729"/>
    <w:rsid w:val="003E408B"/>
    <w:rsid w:val="003E4F70"/>
    <w:rsid w:val="003E5DF5"/>
    <w:rsid w:val="003E6D3B"/>
    <w:rsid w:val="003E7202"/>
    <w:rsid w:val="003E7920"/>
    <w:rsid w:val="003E7E64"/>
    <w:rsid w:val="003F12F0"/>
    <w:rsid w:val="003F14F3"/>
    <w:rsid w:val="003F268E"/>
    <w:rsid w:val="003F2C33"/>
    <w:rsid w:val="003F37E9"/>
    <w:rsid w:val="003F44BE"/>
    <w:rsid w:val="003F4CC1"/>
    <w:rsid w:val="003F57D9"/>
    <w:rsid w:val="003F68C4"/>
    <w:rsid w:val="003F715A"/>
    <w:rsid w:val="003F7D83"/>
    <w:rsid w:val="00401069"/>
    <w:rsid w:val="004013D4"/>
    <w:rsid w:val="00401E13"/>
    <w:rsid w:val="00402AAC"/>
    <w:rsid w:val="00402F0B"/>
    <w:rsid w:val="004034EB"/>
    <w:rsid w:val="00403A80"/>
    <w:rsid w:val="00404836"/>
    <w:rsid w:val="00405079"/>
    <w:rsid w:val="00405525"/>
    <w:rsid w:val="004059EA"/>
    <w:rsid w:val="004076F9"/>
    <w:rsid w:val="00407928"/>
    <w:rsid w:val="00410426"/>
    <w:rsid w:val="00410A57"/>
    <w:rsid w:val="00410D82"/>
    <w:rsid w:val="0041198D"/>
    <w:rsid w:val="00411A03"/>
    <w:rsid w:val="00412079"/>
    <w:rsid w:val="0041294C"/>
    <w:rsid w:val="004129F7"/>
    <w:rsid w:val="00412E15"/>
    <w:rsid w:val="00413EF0"/>
    <w:rsid w:val="004144B4"/>
    <w:rsid w:val="00414964"/>
    <w:rsid w:val="00420EB4"/>
    <w:rsid w:val="00421F42"/>
    <w:rsid w:val="004222DD"/>
    <w:rsid w:val="00422550"/>
    <w:rsid w:val="004229E7"/>
    <w:rsid w:val="004233AC"/>
    <w:rsid w:val="00424240"/>
    <w:rsid w:val="004269F9"/>
    <w:rsid w:val="00427834"/>
    <w:rsid w:val="00430687"/>
    <w:rsid w:val="00431C94"/>
    <w:rsid w:val="00435890"/>
    <w:rsid w:val="00435FE8"/>
    <w:rsid w:val="00436EE8"/>
    <w:rsid w:val="00440AB5"/>
    <w:rsid w:val="00440FA8"/>
    <w:rsid w:val="00442856"/>
    <w:rsid w:val="00443411"/>
    <w:rsid w:val="0044424D"/>
    <w:rsid w:val="00444ACC"/>
    <w:rsid w:val="00444F02"/>
    <w:rsid w:val="004451D9"/>
    <w:rsid w:val="00445900"/>
    <w:rsid w:val="00445AFA"/>
    <w:rsid w:val="00450D6E"/>
    <w:rsid w:val="00450FAA"/>
    <w:rsid w:val="004530D0"/>
    <w:rsid w:val="0045344C"/>
    <w:rsid w:val="004540A8"/>
    <w:rsid w:val="00454237"/>
    <w:rsid w:val="00457174"/>
    <w:rsid w:val="00460320"/>
    <w:rsid w:val="00460508"/>
    <w:rsid w:val="004620B0"/>
    <w:rsid w:val="00462D94"/>
    <w:rsid w:val="00463056"/>
    <w:rsid w:val="0046395C"/>
    <w:rsid w:val="00464998"/>
    <w:rsid w:val="004653DF"/>
    <w:rsid w:val="00466588"/>
    <w:rsid w:val="00466D4C"/>
    <w:rsid w:val="004672C3"/>
    <w:rsid w:val="0046739C"/>
    <w:rsid w:val="00467555"/>
    <w:rsid w:val="00467686"/>
    <w:rsid w:val="0047055D"/>
    <w:rsid w:val="0047089C"/>
    <w:rsid w:val="00470BC8"/>
    <w:rsid w:val="00470C00"/>
    <w:rsid w:val="004727D3"/>
    <w:rsid w:val="00473370"/>
    <w:rsid w:val="004748F5"/>
    <w:rsid w:val="00474CF9"/>
    <w:rsid w:val="004750F3"/>
    <w:rsid w:val="00475A38"/>
    <w:rsid w:val="00475FFC"/>
    <w:rsid w:val="00476D3C"/>
    <w:rsid w:val="004776DD"/>
    <w:rsid w:val="00480852"/>
    <w:rsid w:val="00480DB4"/>
    <w:rsid w:val="00481734"/>
    <w:rsid w:val="004828C1"/>
    <w:rsid w:val="00483394"/>
    <w:rsid w:val="004836EB"/>
    <w:rsid w:val="00483A89"/>
    <w:rsid w:val="004858E6"/>
    <w:rsid w:val="00485D53"/>
    <w:rsid w:val="0048694B"/>
    <w:rsid w:val="00486DDA"/>
    <w:rsid w:val="00490EB2"/>
    <w:rsid w:val="0049193A"/>
    <w:rsid w:val="00491AB8"/>
    <w:rsid w:val="00496FC8"/>
    <w:rsid w:val="0049707D"/>
    <w:rsid w:val="004A04EB"/>
    <w:rsid w:val="004A0718"/>
    <w:rsid w:val="004A1504"/>
    <w:rsid w:val="004A1D15"/>
    <w:rsid w:val="004A23FF"/>
    <w:rsid w:val="004A2971"/>
    <w:rsid w:val="004A2996"/>
    <w:rsid w:val="004A2DAD"/>
    <w:rsid w:val="004A5335"/>
    <w:rsid w:val="004A5E8A"/>
    <w:rsid w:val="004A6110"/>
    <w:rsid w:val="004A6A3B"/>
    <w:rsid w:val="004A6BB8"/>
    <w:rsid w:val="004A6E68"/>
    <w:rsid w:val="004B06E4"/>
    <w:rsid w:val="004B0F78"/>
    <w:rsid w:val="004B4A5D"/>
    <w:rsid w:val="004B5F91"/>
    <w:rsid w:val="004B67FC"/>
    <w:rsid w:val="004B77C2"/>
    <w:rsid w:val="004C129E"/>
    <w:rsid w:val="004C1F3B"/>
    <w:rsid w:val="004C2B3F"/>
    <w:rsid w:val="004C481E"/>
    <w:rsid w:val="004C48B1"/>
    <w:rsid w:val="004C5615"/>
    <w:rsid w:val="004C5DFC"/>
    <w:rsid w:val="004C6AA1"/>
    <w:rsid w:val="004C72B3"/>
    <w:rsid w:val="004C73C0"/>
    <w:rsid w:val="004D05EF"/>
    <w:rsid w:val="004D090B"/>
    <w:rsid w:val="004D21E0"/>
    <w:rsid w:val="004D275B"/>
    <w:rsid w:val="004D301A"/>
    <w:rsid w:val="004D31C3"/>
    <w:rsid w:val="004D5D62"/>
    <w:rsid w:val="004D65AC"/>
    <w:rsid w:val="004E043E"/>
    <w:rsid w:val="004E20A5"/>
    <w:rsid w:val="004E526D"/>
    <w:rsid w:val="004E63FA"/>
    <w:rsid w:val="004E660F"/>
    <w:rsid w:val="004F0476"/>
    <w:rsid w:val="004F096D"/>
    <w:rsid w:val="004F163E"/>
    <w:rsid w:val="004F1B9C"/>
    <w:rsid w:val="004F304B"/>
    <w:rsid w:val="004F3E5E"/>
    <w:rsid w:val="004F4CA3"/>
    <w:rsid w:val="004F561F"/>
    <w:rsid w:val="004F5F71"/>
    <w:rsid w:val="004F60C1"/>
    <w:rsid w:val="00500202"/>
    <w:rsid w:val="00503166"/>
    <w:rsid w:val="00503CB4"/>
    <w:rsid w:val="00506093"/>
    <w:rsid w:val="00506E9C"/>
    <w:rsid w:val="005104FE"/>
    <w:rsid w:val="00510DDE"/>
    <w:rsid w:val="00512D39"/>
    <w:rsid w:val="0051337E"/>
    <w:rsid w:val="00514B41"/>
    <w:rsid w:val="0051700B"/>
    <w:rsid w:val="00521761"/>
    <w:rsid w:val="00521A91"/>
    <w:rsid w:val="005220FC"/>
    <w:rsid w:val="0052216F"/>
    <w:rsid w:val="005222E6"/>
    <w:rsid w:val="005238CF"/>
    <w:rsid w:val="00525C8F"/>
    <w:rsid w:val="00527721"/>
    <w:rsid w:val="00530124"/>
    <w:rsid w:val="0053048D"/>
    <w:rsid w:val="00530B3F"/>
    <w:rsid w:val="0053128E"/>
    <w:rsid w:val="005314E7"/>
    <w:rsid w:val="00531EEA"/>
    <w:rsid w:val="00532F36"/>
    <w:rsid w:val="00533AF2"/>
    <w:rsid w:val="00535B6E"/>
    <w:rsid w:val="005360F9"/>
    <w:rsid w:val="00536916"/>
    <w:rsid w:val="00536C09"/>
    <w:rsid w:val="0053723A"/>
    <w:rsid w:val="005405C5"/>
    <w:rsid w:val="00541417"/>
    <w:rsid w:val="00543CF4"/>
    <w:rsid w:val="00544755"/>
    <w:rsid w:val="00544F02"/>
    <w:rsid w:val="00545080"/>
    <w:rsid w:val="00550636"/>
    <w:rsid w:val="00551114"/>
    <w:rsid w:val="005514FA"/>
    <w:rsid w:val="00552034"/>
    <w:rsid w:val="00552D80"/>
    <w:rsid w:val="00553738"/>
    <w:rsid w:val="00554DAC"/>
    <w:rsid w:val="00555DC4"/>
    <w:rsid w:val="00555F59"/>
    <w:rsid w:val="0055789B"/>
    <w:rsid w:val="0056015E"/>
    <w:rsid w:val="00560182"/>
    <w:rsid w:val="00560396"/>
    <w:rsid w:val="00560660"/>
    <w:rsid w:val="005614C9"/>
    <w:rsid w:val="00563A68"/>
    <w:rsid w:val="00563D30"/>
    <w:rsid w:val="00566DE9"/>
    <w:rsid w:val="00570CF0"/>
    <w:rsid w:val="0057194B"/>
    <w:rsid w:val="0057238B"/>
    <w:rsid w:val="005724C2"/>
    <w:rsid w:val="00574A01"/>
    <w:rsid w:val="00574A37"/>
    <w:rsid w:val="00575DED"/>
    <w:rsid w:val="00575FA1"/>
    <w:rsid w:val="005763AE"/>
    <w:rsid w:val="00576DDA"/>
    <w:rsid w:val="0057759F"/>
    <w:rsid w:val="005776FC"/>
    <w:rsid w:val="00580275"/>
    <w:rsid w:val="00581BF7"/>
    <w:rsid w:val="00582B32"/>
    <w:rsid w:val="00583126"/>
    <w:rsid w:val="005841CF"/>
    <w:rsid w:val="005863D9"/>
    <w:rsid w:val="005867D5"/>
    <w:rsid w:val="00586B39"/>
    <w:rsid w:val="00586DEC"/>
    <w:rsid w:val="00587DD4"/>
    <w:rsid w:val="005900A4"/>
    <w:rsid w:val="00590B1B"/>
    <w:rsid w:val="005921D7"/>
    <w:rsid w:val="0059396C"/>
    <w:rsid w:val="00596110"/>
    <w:rsid w:val="005964B4"/>
    <w:rsid w:val="005969E9"/>
    <w:rsid w:val="005978F9"/>
    <w:rsid w:val="00597CDD"/>
    <w:rsid w:val="00597CED"/>
    <w:rsid w:val="005A0598"/>
    <w:rsid w:val="005A3C9E"/>
    <w:rsid w:val="005A4359"/>
    <w:rsid w:val="005A4CDF"/>
    <w:rsid w:val="005A6AB1"/>
    <w:rsid w:val="005A7548"/>
    <w:rsid w:val="005A760D"/>
    <w:rsid w:val="005A7FD3"/>
    <w:rsid w:val="005B0BE4"/>
    <w:rsid w:val="005B0F8F"/>
    <w:rsid w:val="005B17B1"/>
    <w:rsid w:val="005B2B6C"/>
    <w:rsid w:val="005B3C86"/>
    <w:rsid w:val="005B46C1"/>
    <w:rsid w:val="005B53B9"/>
    <w:rsid w:val="005B60EF"/>
    <w:rsid w:val="005B6989"/>
    <w:rsid w:val="005B779F"/>
    <w:rsid w:val="005B7B83"/>
    <w:rsid w:val="005C123A"/>
    <w:rsid w:val="005C12DC"/>
    <w:rsid w:val="005C163E"/>
    <w:rsid w:val="005C180D"/>
    <w:rsid w:val="005C1A4A"/>
    <w:rsid w:val="005C1C80"/>
    <w:rsid w:val="005C2BB1"/>
    <w:rsid w:val="005C350B"/>
    <w:rsid w:val="005C491C"/>
    <w:rsid w:val="005C53DE"/>
    <w:rsid w:val="005C5BC6"/>
    <w:rsid w:val="005C5F82"/>
    <w:rsid w:val="005C7875"/>
    <w:rsid w:val="005D12BD"/>
    <w:rsid w:val="005D16DF"/>
    <w:rsid w:val="005D1970"/>
    <w:rsid w:val="005D2369"/>
    <w:rsid w:val="005D48A1"/>
    <w:rsid w:val="005D4BF6"/>
    <w:rsid w:val="005D5E9A"/>
    <w:rsid w:val="005D6631"/>
    <w:rsid w:val="005D7BBB"/>
    <w:rsid w:val="005E28D9"/>
    <w:rsid w:val="005E3A0D"/>
    <w:rsid w:val="005E42BC"/>
    <w:rsid w:val="005E6FEB"/>
    <w:rsid w:val="005F045B"/>
    <w:rsid w:val="005F0A43"/>
    <w:rsid w:val="005F0E61"/>
    <w:rsid w:val="005F253A"/>
    <w:rsid w:val="005F4BBD"/>
    <w:rsid w:val="005F6F7E"/>
    <w:rsid w:val="005F74E6"/>
    <w:rsid w:val="005F7C90"/>
    <w:rsid w:val="0060075E"/>
    <w:rsid w:val="00600ACD"/>
    <w:rsid w:val="00600C06"/>
    <w:rsid w:val="00601713"/>
    <w:rsid w:val="00603111"/>
    <w:rsid w:val="0060380E"/>
    <w:rsid w:val="00606A1A"/>
    <w:rsid w:val="00607687"/>
    <w:rsid w:val="00607B46"/>
    <w:rsid w:val="00607EAF"/>
    <w:rsid w:val="006128ED"/>
    <w:rsid w:val="00612DEA"/>
    <w:rsid w:val="00613330"/>
    <w:rsid w:val="006144ED"/>
    <w:rsid w:val="006149CD"/>
    <w:rsid w:val="00614BF1"/>
    <w:rsid w:val="00615EC2"/>
    <w:rsid w:val="0061659D"/>
    <w:rsid w:val="00617DC3"/>
    <w:rsid w:val="00620A34"/>
    <w:rsid w:val="00623074"/>
    <w:rsid w:val="00627AFD"/>
    <w:rsid w:val="00630F4B"/>
    <w:rsid w:val="00632D13"/>
    <w:rsid w:val="00633136"/>
    <w:rsid w:val="006341C2"/>
    <w:rsid w:val="00634FE6"/>
    <w:rsid w:val="00635151"/>
    <w:rsid w:val="00635372"/>
    <w:rsid w:val="006361F1"/>
    <w:rsid w:val="00636481"/>
    <w:rsid w:val="00636F83"/>
    <w:rsid w:val="00640C83"/>
    <w:rsid w:val="0064138D"/>
    <w:rsid w:val="00644DF6"/>
    <w:rsid w:val="006453D3"/>
    <w:rsid w:val="0064546A"/>
    <w:rsid w:val="00645DC7"/>
    <w:rsid w:val="00647211"/>
    <w:rsid w:val="006517C4"/>
    <w:rsid w:val="0065186E"/>
    <w:rsid w:val="00652C49"/>
    <w:rsid w:val="00653A1F"/>
    <w:rsid w:val="00653F4F"/>
    <w:rsid w:val="00655F83"/>
    <w:rsid w:val="00656031"/>
    <w:rsid w:val="006563BE"/>
    <w:rsid w:val="00656A4B"/>
    <w:rsid w:val="00657435"/>
    <w:rsid w:val="00661187"/>
    <w:rsid w:val="006616DE"/>
    <w:rsid w:val="00661B75"/>
    <w:rsid w:val="006627AF"/>
    <w:rsid w:val="00664429"/>
    <w:rsid w:val="00664D62"/>
    <w:rsid w:val="006679EF"/>
    <w:rsid w:val="00667A58"/>
    <w:rsid w:val="00670945"/>
    <w:rsid w:val="00672315"/>
    <w:rsid w:val="006730ED"/>
    <w:rsid w:val="006732EC"/>
    <w:rsid w:val="006755F8"/>
    <w:rsid w:val="00675C2D"/>
    <w:rsid w:val="00676359"/>
    <w:rsid w:val="00676BC9"/>
    <w:rsid w:val="00677147"/>
    <w:rsid w:val="006774AC"/>
    <w:rsid w:val="00677D40"/>
    <w:rsid w:val="00677FDF"/>
    <w:rsid w:val="0068081D"/>
    <w:rsid w:val="00680B21"/>
    <w:rsid w:val="00680EAE"/>
    <w:rsid w:val="00681581"/>
    <w:rsid w:val="00682148"/>
    <w:rsid w:val="0068491C"/>
    <w:rsid w:val="00685BD2"/>
    <w:rsid w:val="00685C4A"/>
    <w:rsid w:val="00687DC9"/>
    <w:rsid w:val="006900FF"/>
    <w:rsid w:val="0069112B"/>
    <w:rsid w:val="006911CB"/>
    <w:rsid w:val="006929C2"/>
    <w:rsid w:val="00692AC9"/>
    <w:rsid w:val="00692F76"/>
    <w:rsid w:val="006933A0"/>
    <w:rsid w:val="006938FD"/>
    <w:rsid w:val="00693CA0"/>
    <w:rsid w:val="006940AA"/>
    <w:rsid w:val="006941C4"/>
    <w:rsid w:val="00694C22"/>
    <w:rsid w:val="00696B7A"/>
    <w:rsid w:val="00697EA2"/>
    <w:rsid w:val="006A420F"/>
    <w:rsid w:val="006A5294"/>
    <w:rsid w:val="006A6134"/>
    <w:rsid w:val="006A6E6C"/>
    <w:rsid w:val="006A764D"/>
    <w:rsid w:val="006B037E"/>
    <w:rsid w:val="006B03B2"/>
    <w:rsid w:val="006B06A3"/>
    <w:rsid w:val="006B1802"/>
    <w:rsid w:val="006B54CC"/>
    <w:rsid w:val="006B5A6F"/>
    <w:rsid w:val="006B5F3B"/>
    <w:rsid w:val="006B6F4E"/>
    <w:rsid w:val="006B78F4"/>
    <w:rsid w:val="006B7AA2"/>
    <w:rsid w:val="006C27C6"/>
    <w:rsid w:val="006C2FAD"/>
    <w:rsid w:val="006C5CE2"/>
    <w:rsid w:val="006C6021"/>
    <w:rsid w:val="006C6A70"/>
    <w:rsid w:val="006C6DB4"/>
    <w:rsid w:val="006D0375"/>
    <w:rsid w:val="006D4827"/>
    <w:rsid w:val="006D4E4D"/>
    <w:rsid w:val="006D5202"/>
    <w:rsid w:val="006D54F5"/>
    <w:rsid w:val="006D7905"/>
    <w:rsid w:val="006E04CF"/>
    <w:rsid w:val="006E1D09"/>
    <w:rsid w:val="006E2131"/>
    <w:rsid w:val="006E4365"/>
    <w:rsid w:val="006E51DA"/>
    <w:rsid w:val="006E614B"/>
    <w:rsid w:val="006E6277"/>
    <w:rsid w:val="006E7D06"/>
    <w:rsid w:val="006F0A42"/>
    <w:rsid w:val="006F138E"/>
    <w:rsid w:val="006F38CC"/>
    <w:rsid w:val="006F3D8F"/>
    <w:rsid w:val="006F4761"/>
    <w:rsid w:val="006F5C4C"/>
    <w:rsid w:val="006F5F65"/>
    <w:rsid w:val="006F6341"/>
    <w:rsid w:val="006F7102"/>
    <w:rsid w:val="006F7BB8"/>
    <w:rsid w:val="00700A6A"/>
    <w:rsid w:val="00700C71"/>
    <w:rsid w:val="00701874"/>
    <w:rsid w:val="00703195"/>
    <w:rsid w:val="00703FC4"/>
    <w:rsid w:val="00704B9D"/>
    <w:rsid w:val="00704E8A"/>
    <w:rsid w:val="00707445"/>
    <w:rsid w:val="0070791D"/>
    <w:rsid w:val="007102D2"/>
    <w:rsid w:val="00712AF6"/>
    <w:rsid w:val="007130BD"/>
    <w:rsid w:val="007154AE"/>
    <w:rsid w:val="0071567C"/>
    <w:rsid w:val="00715C86"/>
    <w:rsid w:val="00716A79"/>
    <w:rsid w:val="00716AA3"/>
    <w:rsid w:val="007203C8"/>
    <w:rsid w:val="007206A5"/>
    <w:rsid w:val="007216EA"/>
    <w:rsid w:val="00721CBD"/>
    <w:rsid w:val="007231FB"/>
    <w:rsid w:val="007239EC"/>
    <w:rsid w:val="00724D92"/>
    <w:rsid w:val="00727495"/>
    <w:rsid w:val="00727F9E"/>
    <w:rsid w:val="007301BE"/>
    <w:rsid w:val="0073071A"/>
    <w:rsid w:val="00730E88"/>
    <w:rsid w:val="0073110F"/>
    <w:rsid w:val="0073295D"/>
    <w:rsid w:val="00733BB0"/>
    <w:rsid w:val="00733C51"/>
    <w:rsid w:val="0073573D"/>
    <w:rsid w:val="0073599E"/>
    <w:rsid w:val="007366EB"/>
    <w:rsid w:val="00737942"/>
    <w:rsid w:val="00737D46"/>
    <w:rsid w:val="0074092C"/>
    <w:rsid w:val="00744BE7"/>
    <w:rsid w:val="00750FE3"/>
    <w:rsid w:val="007511AD"/>
    <w:rsid w:val="00753461"/>
    <w:rsid w:val="00753665"/>
    <w:rsid w:val="007538AB"/>
    <w:rsid w:val="00753F38"/>
    <w:rsid w:val="007543FA"/>
    <w:rsid w:val="00754A7F"/>
    <w:rsid w:val="007554B5"/>
    <w:rsid w:val="0075576B"/>
    <w:rsid w:val="00756C7B"/>
    <w:rsid w:val="00756D34"/>
    <w:rsid w:val="00757678"/>
    <w:rsid w:val="00760AE2"/>
    <w:rsid w:val="00761637"/>
    <w:rsid w:val="00762018"/>
    <w:rsid w:val="00762081"/>
    <w:rsid w:val="0076330E"/>
    <w:rsid w:val="007639A4"/>
    <w:rsid w:val="00764620"/>
    <w:rsid w:val="0076492B"/>
    <w:rsid w:val="00764F7F"/>
    <w:rsid w:val="0076621C"/>
    <w:rsid w:val="007663A7"/>
    <w:rsid w:val="00766E41"/>
    <w:rsid w:val="00770819"/>
    <w:rsid w:val="00773389"/>
    <w:rsid w:val="007747CA"/>
    <w:rsid w:val="007758B2"/>
    <w:rsid w:val="00775E50"/>
    <w:rsid w:val="0077607A"/>
    <w:rsid w:val="00777052"/>
    <w:rsid w:val="007772EF"/>
    <w:rsid w:val="0078186D"/>
    <w:rsid w:val="00781AB6"/>
    <w:rsid w:val="007839D8"/>
    <w:rsid w:val="00784A7D"/>
    <w:rsid w:val="00784CD7"/>
    <w:rsid w:val="00785DAA"/>
    <w:rsid w:val="00786070"/>
    <w:rsid w:val="007865FF"/>
    <w:rsid w:val="00786B6F"/>
    <w:rsid w:val="00787335"/>
    <w:rsid w:val="00787F38"/>
    <w:rsid w:val="0079031B"/>
    <w:rsid w:val="00792AF2"/>
    <w:rsid w:val="00792C5F"/>
    <w:rsid w:val="00793124"/>
    <w:rsid w:val="007936FF"/>
    <w:rsid w:val="00794CE9"/>
    <w:rsid w:val="00794CF4"/>
    <w:rsid w:val="00794DED"/>
    <w:rsid w:val="00795749"/>
    <w:rsid w:val="007A0DA6"/>
    <w:rsid w:val="007A1498"/>
    <w:rsid w:val="007A2409"/>
    <w:rsid w:val="007A2DE8"/>
    <w:rsid w:val="007A323B"/>
    <w:rsid w:val="007A33FD"/>
    <w:rsid w:val="007A55F5"/>
    <w:rsid w:val="007A5650"/>
    <w:rsid w:val="007A5B81"/>
    <w:rsid w:val="007A5FB5"/>
    <w:rsid w:val="007A61CF"/>
    <w:rsid w:val="007A6D24"/>
    <w:rsid w:val="007B033B"/>
    <w:rsid w:val="007B16DF"/>
    <w:rsid w:val="007B1DD6"/>
    <w:rsid w:val="007B1EDF"/>
    <w:rsid w:val="007B3D4C"/>
    <w:rsid w:val="007B3E7D"/>
    <w:rsid w:val="007B3FBF"/>
    <w:rsid w:val="007B5EA1"/>
    <w:rsid w:val="007B7261"/>
    <w:rsid w:val="007C0516"/>
    <w:rsid w:val="007C05EB"/>
    <w:rsid w:val="007C0E4C"/>
    <w:rsid w:val="007C2405"/>
    <w:rsid w:val="007C26F6"/>
    <w:rsid w:val="007C3560"/>
    <w:rsid w:val="007C5046"/>
    <w:rsid w:val="007C5B81"/>
    <w:rsid w:val="007C64F4"/>
    <w:rsid w:val="007C6EB5"/>
    <w:rsid w:val="007C70A1"/>
    <w:rsid w:val="007C7BC3"/>
    <w:rsid w:val="007D1BFC"/>
    <w:rsid w:val="007D2968"/>
    <w:rsid w:val="007D4BB3"/>
    <w:rsid w:val="007D4BC3"/>
    <w:rsid w:val="007D51A6"/>
    <w:rsid w:val="007D6779"/>
    <w:rsid w:val="007D75F4"/>
    <w:rsid w:val="007E049F"/>
    <w:rsid w:val="007E1D40"/>
    <w:rsid w:val="007E2A0F"/>
    <w:rsid w:val="007E3684"/>
    <w:rsid w:val="007E3908"/>
    <w:rsid w:val="007E5CE7"/>
    <w:rsid w:val="007E663F"/>
    <w:rsid w:val="007F04F9"/>
    <w:rsid w:val="007F0A49"/>
    <w:rsid w:val="007F20EA"/>
    <w:rsid w:val="007F3A8C"/>
    <w:rsid w:val="007F49EA"/>
    <w:rsid w:val="007F4EF8"/>
    <w:rsid w:val="007F4F35"/>
    <w:rsid w:val="00800F29"/>
    <w:rsid w:val="00801FA1"/>
    <w:rsid w:val="00802D9B"/>
    <w:rsid w:val="00803B6D"/>
    <w:rsid w:val="00804164"/>
    <w:rsid w:val="00804E11"/>
    <w:rsid w:val="00806424"/>
    <w:rsid w:val="00806D63"/>
    <w:rsid w:val="00807092"/>
    <w:rsid w:val="008070AB"/>
    <w:rsid w:val="008102C6"/>
    <w:rsid w:val="00810F6F"/>
    <w:rsid w:val="008125F3"/>
    <w:rsid w:val="00812C69"/>
    <w:rsid w:val="00812F19"/>
    <w:rsid w:val="008132D8"/>
    <w:rsid w:val="00813F4E"/>
    <w:rsid w:val="00813FE9"/>
    <w:rsid w:val="0081446D"/>
    <w:rsid w:val="00815B79"/>
    <w:rsid w:val="00816BD5"/>
    <w:rsid w:val="008171B6"/>
    <w:rsid w:val="0081778B"/>
    <w:rsid w:val="00820031"/>
    <w:rsid w:val="008202F6"/>
    <w:rsid w:val="008215CC"/>
    <w:rsid w:val="008217B2"/>
    <w:rsid w:val="00822274"/>
    <w:rsid w:val="0082267D"/>
    <w:rsid w:val="00823623"/>
    <w:rsid w:val="008236DC"/>
    <w:rsid w:val="00824168"/>
    <w:rsid w:val="008244FD"/>
    <w:rsid w:val="00824657"/>
    <w:rsid w:val="00824C02"/>
    <w:rsid w:val="00825E8C"/>
    <w:rsid w:val="0082600C"/>
    <w:rsid w:val="00826B6D"/>
    <w:rsid w:val="008274EF"/>
    <w:rsid w:val="0083153D"/>
    <w:rsid w:val="00833F6F"/>
    <w:rsid w:val="00835380"/>
    <w:rsid w:val="00835A4F"/>
    <w:rsid w:val="00837D57"/>
    <w:rsid w:val="00840643"/>
    <w:rsid w:val="0084179F"/>
    <w:rsid w:val="0084317A"/>
    <w:rsid w:val="00844380"/>
    <w:rsid w:val="00844399"/>
    <w:rsid w:val="00844D28"/>
    <w:rsid w:val="0085030F"/>
    <w:rsid w:val="00850E0D"/>
    <w:rsid w:val="00851E89"/>
    <w:rsid w:val="00852069"/>
    <w:rsid w:val="00854ABB"/>
    <w:rsid w:val="00854AD4"/>
    <w:rsid w:val="00854CBC"/>
    <w:rsid w:val="00856280"/>
    <w:rsid w:val="00856A08"/>
    <w:rsid w:val="00856A9D"/>
    <w:rsid w:val="008577E5"/>
    <w:rsid w:val="00857955"/>
    <w:rsid w:val="00860B75"/>
    <w:rsid w:val="00860C76"/>
    <w:rsid w:val="008613AF"/>
    <w:rsid w:val="00861A63"/>
    <w:rsid w:val="008620E2"/>
    <w:rsid w:val="008622BE"/>
    <w:rsid w:val="00865847"/>
    <w:rsid w:val="008661CC"/>
    <w:rsid w:val="00866D3C"/>
    <w:rsid w:val="00866E7D"/>
    <w:rsid w:val="008674CD"/>
    <w:rsid w:val="00867903"/>
    <w:rsid w:val="00867AE1"/>
    <w:rsid w:val="0087028D"/>
    <w:rsid w:val="00872406"/>
    <w:rsid w:val="008726A9"/>
    <w:rsid w:val="00872A83"/>
    <w:rsid w:val="008745E8"/>
    <w:rsid w:val="00875D6E"/>
    <w:rsid w:val="0088277B"/>
    <w:rsid w:val="00882E8E"/>
    <w:rsid w:val="00883496"/>
    <w:rsid w:val="008839A1"/>
    <w:rsid w:val="00884014"/>
    <w:rsid w:val="008844AC"/>
    <w:rsid w:val="0088471C"/>
    <w:rsid w:val="008849AF"/>
    <w:rsid w:val="008851E6"/>
    <w:rsid w:val="00885A33"/>
    <w:rsid w:val="0088606B"/>
    <w:rsid w:val="00886D76"/>
    <w:rsid w:val="00887320"/>
    <w:rsid w:val="00887A4C"/>
    <w:rsid w:val="00890301"/>
    <w:rsid w:val="0089067B"/>
    <w:rsid w:val="00891890"/>
    <w:rsid w:val="00892A67"/>
    <w:rsid w:val="00893B7C"/>
    <w:rsid w:val="00893E5B"/>
    <w:rsid w:val="00893EA8"/>
    <w:rsid w:val="008944F1"/>
    <w:rsid w:val="0089470E"/>
    <w:rsid w:val="008960D2"/>
    <w:rsid w:val="00896A45"/>
    <w:rsid w:val="00896C1E"/>
    <w:rsid w:val="00897392"/>
    <w:rsid w:val="00897CB6"/>
    <w:rsid w:val="008A2E24"/>
    <w:rsid w:val="008A325B"/>
    <w:rsid w:val="008A4447"/>
    <w:rsid w:val="008A4917"/>
    <w:rsid w:val="008A739F"/>
    <w:rsid w:val="008B0136"/>
    <w:rsid w:val="008B1463"/>
    <w:rsid w:val="008B257C"/>
    <w:rsid w:val="008B2E78"/>
    <w:rsid w:val="008B4030"/>
    <w:rsid w:val="008B4276"/>
    <w:rsid w:val="008B4393"/>
    <w:rsid w:val="008B44E9"/>
    <w:rsid w:val="008B4C4A"/>
    <w:rsid w:val="008B51AB"/>
    <w:rsid w:val="008B5B12"/>
    <w:rsid w:val="008B5FF7"/>
    <w:rsid w:val="008B6F4C"/>
    <w:rsid w:val="008C0AA6"/>
    <w:rsid w:val="008C0C2F"/>
    <w:rsid w:val="008C292D"/>
    <w:rsid w:val="008C3984"/>
    <w:rsid w:val="008C454C"/>
    <w:rsid w:val="008D068E"/>
    <w:rsid w:val="008D0CE2"/>
    <w:rsid w:val="008D0D48"/>
    <w:rsid w:val="008D120F"/>
    <w:rsid w:val="008D14CA"/>
    <w:rsid w:val="008D1906"/>
    <w:rsid w:val="008D1D7C"/>
    <w:rsid w:val="008D41CA"/>
    <w:rsid w:val="008D45F5"/>
    <w:rsid w:val="008D4A74"/>
    <w:rsid w:val="008D4D6C"/>
    <w:rsid w:val="008D5743"/>
    <w:rsid w:val="008E00D4"/>
    <w:rsid w:val="008E2D97"/>
    <w:rsid w:val="008E4A6A"/>
    <w:rsid w:val="008F0D41"/>
    <w:rsid w:val="008F2420"/>
    <w:rsid w:val="008F2AF8"/>
    <w:rsid w:val="008F2CFD"/>
    <w:rsid w:val="008F3223"/>
    <w:rsid w:val="008F4967"/>
    <w:rsid w:val="008F4A8F"/>
    <w:rsid w:val="008F53AE"/>
    <w:rsid w:val="008F682E"/>
    <w:rsid w:val="008F6EA2"/>
    <w:rsid w:val="008F7117"/>
    <w:rsid w:val="008F71ED"/>
    <w:rsid w:val="008F7B78"/>
    <w:rsid w:val="009015C6"/>
    <w:rsid w:val="00901AE1"/>
    <w:rsid w:val="00903703"/>
    <w:rsid w:val="0090391C"/>
    <w:rsid w:val="00904D83"/>
    <w:rsid w:val="00905DFF"/>
    <w:rsid w:val="00905EC6"/>
    <w:rsid w:val="00905FCB"/>
    <w:rsid w:val="00905FF9"/>
    <w:rsid w:val="0091086D"/>
    <w:rsid w:val="009117F3"/>
    <w:rsid w:val="00911933"/>
    <w:rsid w:val="009133D9"/>
    <w:rsid w:val="00914F5E"/>
    <w:rsid w:val="0091544E"/>
    <w:rsid w:val="00915F1E"/>
    <w:rsid w:val="00917663"/>
    <w:rsid w:val="009177FF"/>
    <w:rsid w:val="00920019"/>
    <w:rsid w:val="009211FD"/>
    <w:rsid w:val="009244F3"/>
    <w:rsid w:val="009253C1"/>
    <w:rsid w:val="00925AB8"/>
    <w:rsid w:val="0092637B"/>
    <w:rsid w:val="0092696F"/>
    <w:rsid w:val="00930D1D"/>
    <w:rsid w:val="009316CC"/>
    <w:rsid w:val="009327E8"/>
    <w:rsid w:val="00933255"/>
    <w:rsid w:val="00933527"/>
    <w:rsid w:val="0093421C"/>
    <w:rsid w:val="00934730"/>
    <w:rsid w:val="009353F7"/>
    <w:rsid w:val="00935E3A"/>
    <w:rsid w:val="00935E45"/>
    <w:rsid w:val="00936DB0"/>
    <w:rsid w:val="009404E5"/>
    <w:rsid w:val="009406E6"/>
    <w:rsid w:val="00943D31"/>
    <w:rsid w:val="00945D54"/>
    <w:rsid w:val="00946428"/>
    <w:rsid w:val="00946E5A"/>
    <w:rsid w:val="009522AC"/>
    <w:rsid w:val="00952C40"/>
    <w:rsid w:val="00953402"/>
    <w:rsid w:val="009540B2"/>
    <w:rsid w:val="00954542"/>
    <w:rsid w:val="009558E0"/>
    <w:rsid w:val="009561CF"/>
    <w:rsid w:val="009567D2"/>
    <w:rsid w:val="00956FC4"/>
    <w:rsid w:val="00961753"/>
    <w:rsid w:val="00963044"/>
    <w:rsid w:val="0096481C"/>
    <w:rsid w:val="00965B71"/>
    <w:rsid w:val="009674F3"/>
    <w:rsid w:val="009709BC"/>
    <w:rsid w:val="00970ED7"/>
    <w:rsid w:val="00972C0C"/>
    <w:rsid w:val="009735C1"/>
    <w:rsid w:val="00974076"/>
    <w:rsid w:val="009771B7"/>
    <w:rsid w:val="009812AA"/>
    <w:rsid w:val="00981B63"/>
    <w:rsid w:val="00981C55"/>
    <w:rsid w:val="009821F9"/>
    <w:rsid w:val="009824A3"/>
    <w:rsid w:val="009826F9"/>
    <w:rsid w:val="00983A4B"/>
    <w:rsid w:val="00983CFC"/>
    <w:rsid w:val="009843A1"/>
    <w:rsid w:val="00984CBE"/>
    <w:rsid w:val="00984E22"/>
    <w:rsid w:val="00984F0A"/>
    <w:rsid w:val="00986314"/>
    <w:rsid w:val="0098756E"/>
    <w:rsid w:val="00991B41"/>
    <w:rsid w:val="00994D82"/>
    <w:rsid w:val="00995107"/>
    <w:rsid w:val="00995FA6"/>
    <w:rsid w:val="00996014"/>
    <w:rsid w:val="009965A5"/>
    <w:rsid w:val="00996715"/>
    <w:rsid w:val="00997819"/>
    <w:rsid w:val="009A0625"/>
    <w:rsid w:val="009A0805"/>
    <w:rsid w:val="009A12FD"/>
    <w:rsid w:val="009A1337"/>
    <w:rsid w:val="009A15B3"/>
    <w:rsid w:val="009A2681"/>
    <w:rsid w:val="009A3D70"/>
    <w:rsid w:val="009A42EE"/>
    <w:rsid w:val="009A626B"/>
    <w:rsid w:val="009A6CB4"/>
    <w:rsid w:val="009B0516"/>
    <w:rsid w:val="009B1F5F"/>
    <w:rsid w:val="009B2F6C"/>
    <w:rsid w:val="009B396F"/>
    <w:rsid w:val="009B594F"/>
    <w:rsid w:val="009B5AFE"/>
    <w:rsid w:val="009B63FB"/>
    <w:rsid w:val="009B6889"/>
    <w:rsid w:val="009B73A9"/>
    <w:rsid w:val="009C02D2"/>
    <w:rsid w:val="009C100A"/>
    <w:rsid w:val="009C124B"/>
    <w:rsid w:val="009C1D38"/>
    <w:rsid w:val="009C255A"/>
    <w:rsid w:val="009C3104"/>
    <w:rsid w:val="009C359E"/>
    <w:rsid w:val="009C38F8"/>
    <w:rsid w:val="009C3ED0"/>
    <w:rsid w:val="009C5719"/>
    <w:rsid w:val="009C59C7"/>
    <w:rsid w:val="009C6DA0"/>
    <w:rsid w:val="009C78EB"/>
    <w:rsid w:val="009C7E92"/>
    <w:rsid w:val="009D0956"/>
    <w:rsid w:val="009D149C"/>
    <w:rsid w:val="009D2B87"/>
    <w:rsid w:val="009D2FAE"/>
    <w:rsid w:val="009D3FE3"/>
    <w:rsid w:val="009D4A3C"/>
    <w:rsid w:val="009D57D6"/>
    <w:rsid w:val="009D58AB"/>
    <w:rsid w:val="009D58CB"/>
    <w:rsid w:val="009D6D98"/>
    <w:rsid w:val="009D7723"/>
    <w:rsid w:val="009E377D"/>
    <w:rsid w:val="009E3BE0"/>
    <w:rsid w:val="009E44F1"/>
    <w:rsid w:val="009E53A4"/>
    <w:rsid w:val="009E5A6B"/>
    <w:rsid w:val="009E70C0"/>
    <w:rsid w:val="009E7114"/>
    <w:rsid w:val="009E77D5"/>
    <w:rsid w:val="009F0C8C"/>
    <w:rsid w:val="009F0EC3"/>
    <w:rsid w:val="009F4B1E"/>
    <w:rsid w:val="009F5F15"/>
    <w:rsid w:val="009F6335"/>
    <w:rsid w:val="009F6FCC"/>
    <w:rsid w:val="009F78D1"/>
    <w:rsid w:val="009F7DEC"/>
    <w:rsid w:val="00A0291A"/>
    <w:rsid w:val="00A03F31"/>
    <w:rsid w:val="00A041ED"/>
    <w:rsid w:val="00A04924"/>
    <w:rsid w:val="00A055AF"/>
    <w:rsid w:val="00A05F9E"/>
    <w:rsid w:val="00A06E01"/>
    <w:rsid w:val="00A11613"/>
    <w:rsid w:val="00A12695"/>
    <w:rsid w:val="00A13391"/>
    <w:rsid w:val="00A15169"/>
    <w:rsid w:val="00A158F5"/>
    <w:rsid w:val="00A15BFF"/>
    <w:rsid w:val="00A15EEB"/>
    <w:rsid w:val="00A20DDC"/>
    <w:rsid w:val="00A216C9"/>
    <w:rsid w:val="00A243A2"/>
    <w:rsid w:val="00A24605"/>
    <w:rsid w:val="00A25EC2"/>
    <w:rsid w:val="00A31AE2"/>
    <w:rsid w:val="00A32605"/>
    <w:rsid w:val="00A3281B"/>
    <w:rsid w:val="00A3282E"/>
    <w:rsid w:val="00A32C39"/>
    <w:rsid w:val="00A33657"/>
    <w:rsid w:val="00A33893"/>
    <w:rsid w:val="00A33C6E"/>
    <w:rsid w:val="00A340BC"/>
    <w:rsid w:val="00A34342"/>
    <w:rsid w:val="00A3513A"/>
    <w:rsid w:val="00A36028"/>
    <w:rsid w:val="00A360AB"/>
    <w:rsid w:val="00A402F5"/>
    <w:rsid w:val="00A4034C"/>
    <w:rsid w:val="00A4049D"/>
    <w:rsid w:val="00A40A1D"/>
    <w:rsid w:val="00A40B04"/>
    <w:rsid w:val="00A40D5C"/>
    <w:rsid w:val="00A417A8"/>
    <w:rsid w:val="00A422D6"/>
    <w:rsid w:val="00A42394"/>
    <w:rsid w:val="00A4314B"/>
    <w:rsid w:val="00A43D71"/>
    <w:rsid w:val="00A44591"/>
    <w:rsid w:val="00A44EEA"/>
    <w:rsid w:val="00A459D8"/>
    <w:rsid w:val="00A46BDE"/>
    <w:rsid w:val="00A514AB"/>
    <w:rsid w:val="00A51573"/>
    <w:rsid w:val="00A52E08"/>
    <w:rsid w:val="00A53B68"/>
    <w:rsid w:val="00A55A27"/>
    <w:rsid w:val="00A57A71"/>
    <w:rsid w:val="00A57CDB"/>
    <w:rsid w:val="00A61BFE"/>
    <w:rsid w:val="00A62136"/>
    <w:rsid w:val="00A6341A"/>
    <w:rsid w:val="00A6454B"/>
    <w:rsid w:val="00A64870"/>
    <w:rsid w:val="00A65E04"/>
    <w:rsid w:val="00A66403"/>
    <w:rsid w:val="00A66EED"/>
    <w:rsid w:val="00A6717F"/>
    <w:rsid w:val="00A7081C"/>
    <w:rsid w:val="00A7192A"/>
    <w:rsid w:val="00A72001"/>
    <w:rsid w:val="00A724DA"/>
    <w:rsid w:val="00A72D72"/>
    <w:rsid w:val="00A7304A"/>
    <w:rsid w:val="00A74BE7"/>
    <w:rsid w:val="00A752AB"/>
    <w:rsid w:val="00A75784"/>
    <w:rsid w:val="00A75F89"/>
    <w:rsid w:val="00A7632B"/>
    <w:rsid w:val="00A80297"/>
    <w:rsid w:val="00A81F24"/>
    <w:rsid w:val="00A83322"/>
    <w:rsid w:val="00A83543"/>
    <w:rsid w:val="00A84147"/>
    <w:rsid w:val="00A8540C"/>
    <w:rsid w:val="00A9320B"/>
    <w:rsid w:val="00A93449"/>
    <w:rsid w:val="00A97088"/>
    <w:rsid w:val="00A974CC"/>
    <w:rsid w:val="00AA019E"/>
    <w:rsid w:val="00AA02AF"/>
    <w:rsid w:val="00AA3612"/>
    <w:rsid w:val="00AA43FE"/>
    <w:rsid w:val="00AA4794"/>
    <w:rsid w:val="00AA5352"/>
    <w:rsid w:val="00AA6C4A"/>
    <w:rsid w:val="00AA6CA3"/>
    <w:rsid w:val="00AB0F52"/>
    <w:rsid w:val="00AB0FC3"/>
    <w:rsid w:val="00AB153F"/>
    <w:rsid w:val="00AB1631"/>
    <w:rsid w:val="00AB1DC6"/>
    <w:rsid w:val="00AB1E96"/>
    <w:rsid w:val="00AB23D7"/>
    <w:rsid w:val="00AB2666"/>
    <w:rsid w:val="00AB40D2"/>
    <w:rsid w:val="00AB5FD2"/>
    <w:rsid w:val="00AB6E44"/>
    <w:rsid w:val="00AC4993"/>
    <w:rsid w:val="00AC569F"/>
    <w:rsid w:val="00AC5A0B"/>
    <w:rsid w:val="00AC5D2F"/>
    <w:rsid w:val="00AC6B37"/>
    <w:rsid w:val="00AC7170"/>
    <w:rsid w:val="00AC7172"/>
    <w:rsid w:val="00AD01CD"/>
    <w:rsid w:val="00AD0CFA"/>
    <w:rsid w:val="00AD18E3"/>
    <w:rsid w:val="00AD2B06"/>
    <w:rsid w:val="00AD3D8E"/>
    <w:rsid w:val="00AD4098"/>
    <w:rsid w:val="00AD442B"/>
    <w:rsid w:val="00AD517B"/>
    <w:rsid w:val="00AD56A7"/>
    <w:rsid w:val="00AD791F"/>
    <w:rsid w:val="00AD7D23"/>
    <w:rsid w:val="00AE28C7"/>
    <w:rsid w:val="00AE34E3"/>
    <w:rsid w:val="00AE35ED"/>
    <w:rsid w:val="00AE46A4"/>
    <w:rsid w:val="00AE54A7"/>
    <w:rsid w:val="00AF1F35"/>
    <w:rsid w:val="00AF32C6"/>
    <w:rsid w:val="00AF32FA"/>
    <w:rsid w:val="00AF5782"/>
    <w:rsid w:val="00AF5966"/>
    <w:rsid w:val="00AF7A60"/>
    <w:rsid w:val="00B00668"/>
    <w:rsid w:val="00B00DAE"/>
    <w:rsid w:val="00B05D4A"/>
    <w:rsid w:val="00B11995"/>
    <w:rsid w:val="00B11B26"/>
    <w:rsid w:val="00B11CC4"/>
    <w:rsid w:val="00B11E93"/>
    <w:rsid w:val="00B12237"/>
    <w:rsid w:val="00B12CBE"/>
    <w:rsid w:val="00B12E22"/>
    <w:rsid w:val="00B133A2"/>
    <w:rsid w:val="00B14BD5"/>
    <w:rsid w:val="00B15906"/>
    <w:rsid w:val="00B177BC"/>
    <w:rsid w:val="00B17F48"/>
    <w:rsid w:val="00B202B8"/>
    <w:rsid w:val="00B20C7A"/>
    <w:rsid w:val="00B20FE8"/>
    <w:rsid w:val="00B21077"/>
    <w:rsid w:val="00B22BA9"/>
    <w:rsid w:val="00B2418C"/>
    <w:rsid w:val="00B252A4"/>
    <w:rsid w:val="00B2570A"/>
    <w:rsid w:val="00B313D3"/>
    <w:rsid w:val="00B31F46"/>
    <w:rsid w:val="00B31F80"/>
    <w:rsid w:val="00B321C9"/>
    <w:rsid w:val="00B32D92"/>
    <w:rsid w:val="00B33414"/>
    <w:rsid w:val="00B361ED"/>
    <w:rsid w:val="00B40146"/>
    <w:rsid w:val="00B4026D"/>
    <w:rsid w:val="00B40AFD"/>
    <w:rsid w:val="00B40EAB"/>
    <w:rsid w:val="00B41060"/>
    <w:rsid w:val="00B42498"/>
    <w:rsid w:val="00B4257B"/>
    <w:rsid w:val="00B42E84"/>
    <w:rsid w:val="00B438FC"/>
    <w:rsid w:val="00B44644"/>
    <w:rsid w:val="00B45162"/>
    <w:rsid w:val="00B453BB"/>
    <w:rsid w:val="00B45982"/>
    <w:rsid w:val="00B45F9B"/>
    <w:rsid w:val="00B50542"/>
    <w:rsid w:val="00B50784"/>
    <w:rsid w:val="00B51895"/>
    <w:rsid w:val="00B552B8"/>
    <w:rsid w:val="00B55645"/>
    <w:rsid w:val="00B566D8"/>
    <w:rsid w:val="00B56DF7"/>
    <w:rsid w:val="00B57357"/>
    <w:rsid w:val="00B57739"/>
    <w:rsid w:val="00B57E91"/>
    <w:rsid w:val="00B612C1"/>
    <w:rsid w:val="00B615F8"/>
    <w:rsid w:val="00B61E32"/>
    <w:rsid w:val="00B62082"/>
    <w:rsid w:val="00B62BE5"/>
    <w:rsid w:val="00B63416"/>
    <w:rsid w:val="00B64980"/>
    <w:rsid w:val="00B65C4A"/>
    <w:rsid w:val="00B67951"/>
    <w:rsid w:val="00B70403"/>
    <w:rsid w:val="00B70595"/>
    <w:rsid w:val="00B71470"/>
    <w:rsid w:val="00B71941"/>
    <w:rsid w:val="00B72839"/>
    <w:rsid w:val="00B7328A"/>
    <w:rsid w:val="00B739B8"/>
    <w:rsid w:val="00B75D99"/>
    <w:rsid w:val="00B76041"/>
    <w:rsid w:val="00B76B89"/>
    <w:rsid w:val="00B76FA1"/>
    <w:rsid w:val="00B77C8B"/>
    <w:rsid w:val="00B800AF"/>
    <w:rsid w:val="00B80431"/>
    <w:rsid w:val="00B8052C"/>
    <w:rsid w:val="00B8279C"/>
    <w:rsid w:val="00B82A20"/>
    <w:rsid w:val="00B84199"/>
    <w:rsid w:val="00B84E76"/>
    <w:rsid w:val="00B86819"/>
    <w:rsid w:val="00B917D8"/>
    <w:rsid w:val="00B91925"/>
    <w:rsid w:val="00B91C24"/>
    <w:rsid w:val="00B92403"/>
    <w:rsid w:val="00B92C99"/>
    <w:rsid w:val="00B946A9"/>
    <w:rsid w:val="00B949C3"/>
    <w:rsid w:val="00B95E87"/>
    <w:rsid w:val="00B95F8D"/>
    <w:rsid w:val="00B96029"/>
    <w:rsid w:val="00B96380"/>
    <w:rsid w:val="00B964F8"/>
    <w:rsid w:val="00B96738"/>
    <w:rsid w:val="00BA03FB"/>
    <w:rsid w:val="00BA065D"/>
    <w:rsid w:val="00BA0DC4"/>
    <w:rsid w:val="00BA2A53"/>
    <w:rsid w:val="00BA2FBF"/>
    <w:rsid w:val="00BA33AD"/>
    <w:rsid w:val="00BA3B23"/>
    <w:rsid w:val="00BA47EB"/>
    <w:rsid w:val="00BA519B"/>
    <w:rsid w:val="00BA662A"/>
    <w:rsid w:val="00BB2532"/>
    <w:rsid w:val="00BB3403"/>
    <w:rsid w:val="00BB50AE"/>
    <w:rsid w:val="00BB5310"/>
    <w:rsid w:val="00BB60E1"/>
    <w:rsid w:val="00BB6A93"/>
    <w:rsid w:val="00BB7B4E"/>
    <w:rsid w:val="00BC0239"/>
    <w:rsid w:val="00BC0AE7"/>
    <w:rsid w:val="00BC0B6B"/>
    <w:rsid w:val="00BC1E41"/>
    <w:rsid w:val="00BC2A7E"/>
    <w:rsid w:val="00BC2C6F"/>
    <w:rsid w:val="00BC2F9D"/>
    <w:rsid w:val="00BC35CA"/>
    <w:rsid w:val="00BC43B0"/>
    <w:rsid w:val="00BC5334"/>
    <w:rsid w:val="00BC5F30"/>
    <w:rsid w:val="00BC5F46"/>
    <w:rsid w:val="00BC6429"/>
    <w:rsid w:val="00BD08CE"/>
    <w:rsid w:val="00BD0F43"/>
    <w:rsid w:val="00BD29DD"/>
    <w:rsid w:val="00BD35AC"/>
    <w:rsid w:val="00BD38BB"/>
    <w:rsid w:val="00BD58E8"/>
    <w:rsid w:val="00BD69F3"/>
    <w:rsid w:val="00BD6BA9"/>
    <w:rsid w:val="00BD6FF4"/>
    <w:rsid w:val="00BD77BF"/>
    <w:rsid w:val="00BE083D"/>
    <w:rsid w:val="00BE15EF"/>
    <w:rsid w:val="00BE24ED"/>
    <w:rsid w:val="00BE356D"/>
    <w:rsid w:val="00BE5EDC"/>
    <w:rsid w:val="00BE6159"/>
    <w:rsid w:val="00BE6784"/>
    <w:rsid w:val="00BE6C63"/>
    <w:rsid w:val="00BF4547"/>
    <w:rsid w:val="00BF4A9B"/>
    <w:rsid w:val="00BF4B47"/>
    <w:rsid w:val="00BF5508"/>
    <w:rsid w:val="00C00AF7"/>
    <w:rsid w:val="00C03073"/>
    <w:rsid w:val="00C06B6B"/>
    <w:rsid w:val="00C075ED"/>
    <w:rsid w:val="00C101D9"/>
    <w:rsid w:val="00C10647"/>
    <w:rsid w:val="00C10E89"/>
    <w:rsid w:val="00C112F4"/>
    <w:rsid w:val="00C1221C"/>
    <w:rsid w:val="00C1279D"/>
    <w:rsid w:val="00C127EB"/>
    <w:rsid w:val="00C12992"/>
    <w:rsid w:val="00C144D5"/>
    <w:rsid w:val="00C148C0"/>
    <w:rsid w:val="00C1547F"/>
    <w:rsid w:val="00C15694"/>
    <w:rsid w:val="00C169BC"/>
    <w:rsid w:val="00C16D1D"/>
    <w:rsid w:val="00C21FCB"/>
    <w:rsid w:val="00C229E0"/>
    <w:rsid w:val="00C231EB"/>
    <w:rsid w:val="00C23208"/>
    <w:rsid w:val="00C23494"/>
    <w:rsid w:val="00C2376C"/>
    <w:rsid w:val="00C241F6"/>
    <w:rsid w:val="00C24FB5"/>
    <w:rsid w:val="00C2585A"/>
    <w:rsid w:val="00C27250"/>
    <w:rsid w:val="00C276E3"/>
    <w:rsid w:val="00C27F46"/>
    <w:rsid w:val="00C32655"/>
    <w:rsid w:val="00C3339E"/>
    <w:rsid w:val="00C336B4"/>
    <w:rsid w:val="00C34BB6"/>
    <w:rsid w:val="00C36334"/>
    <w:rsid w:val="00C36526"/>
    <w:rsid w:val="00C36CFE"/>
    <w:rsid w:val="00C370E4"/>
    <w:rsid w:val="00C376DA"/>
    <w:rsid w:val="00C37721"/>
    <w:rsid w:val="00C408D0"/>
    <w:rsid w:val="00C40971"/>
    <w:rsid w:val="00C40C05"/>
    <w:rsid w:val="00C415C0"/>
    <w:rsid w:val="00C42406"/>
    <w:rsid w:val="00C43F69"/>
    <w:rsid w:val="00C46073"/>
    <w:rsid w:val="00C46B7B"/>
    <w:rsid w:val="00C4726F"/>
    <w:rsid w:val="00C4734F"/>
    <w:rsid w:val="00C479B4"/>
    <w:rsid w:val="00C50085"/>
    <w:rsid w:val="00C50175"/>
    <w:rsid w:val="00C50A56"/>
    <w:rsid w:val="00C50C47"/>
    <w:rsid w:val="00C52014"/>
    <w:rsid w:val="00C521D0"/>
    <w:rsid w:val="00C52BD4"/>
    <w:rsid w:val="00C53D3C"/>
    <w:rsid w:val="00C53F83"/>
    <w:rsid w:val="00C5551D"/>
    <w:rsid w:val="00C55D85"/>
    <w:rsid w:val="00C566CF"/>
    <w:rsid w:val="00C567BF"/>
    <w:rsid w:val="00C56A77"/>
    <w:rsid w:val="00C57C28"/>
    <w:rsid w:val="00C57FF5"/>
    <w:rsid w:val="00C618F0"/>
    <w:rsid w:val="00C61A74"/>
    <w:rsid w:val="00C61FFF"/>
    <w:rsid w:val="00C63F30"/>
    <w:rsid w:val="00C64B00"/>
    <w:rsid w:val="00C64D14"/>
    <w:rsid w:val="00C674A8"/>
    <w:rsid w:val="00C701B4"/>
    <w:rsid w:val="00C704C5"/>
    <w:rsid w:val="00C721F6"/>
    <w:rsid w:val="00C72377"/>
    <w:rsid w:val="00C73F68"/>
    <w:rsid w:val="00C75DB1"/>
    <w:rsid w:val="00C75E19"/>
    <w:rsid w:val="00C77622"/>
    <w:rsid w:val="00C77F4D"/>
    <w:rsid w:val="00C80D09"/>
    <w:rsid w:val="00C82E0C"/>
    <w:rsid w:val="00C84048"/>
    <w:rsid w:val="00C84463"/>
    <w:rsid w:val="00C84FE6"/>
    <w:rsid w:val="00C85F7D"/>
    <w:rsid w:val="00C87ED1"/>
    <w:rsid w:val="00C91455"/>
    <w:rsid w:val="00C91482"/>
    <w:rsid w:val="00C91AFB"/>
    <w:rsid w:val="00C91EF5"/>
    <w:rsid w:val="00C92B9F"/>
    <w:rsid w:val="00C92D4B"/>
    <w:rsid w:val="00C94321"/>
    <w:rsid w:val="00C94797"/>
    <w:rsid w:val="00C957EC"/>
    <w:rsid w:val="00C960B8"/>
    <w:rsid w:val="00C97797"/>
    <w:rsid w:val="00CA201F"/>
    <w:rsid w:val="00CA2DE8"/>
    <w:rsid w:val="00CA3F77"/>
    <w:rsid w:val="00CA400A"/>
    <w:rsid w:val="00CA4F09"/>
    <w:rsid w:val="00CA4F0D"/>
    <w:rsid w:val="00CA6944"/>
    <w:rsid w:val="00CB0BA9"/>
    <w:rsid w:val="00CB1035"/>
    <w:rsid w:val="00CB1286"/>
    <w:rsid w:val="00CB1BCC"/>
    <w:rsid w:val="00CB1C4C"/>
    <w:rsid w:val="00CB2057"/>
    <w:rsid w:val="00CB292F"/>
    <w:rsid w:val="00CB57B3"/>
    <w:rsid w:val="00CC2A19"/>
    <w:rsid w:val="00CC659B"/>
    <w:rsid w:val="00CC68BD"/>
    <w:rsid w:val="00CC6B2D"/>
    <w:rsid w:val="00CC6EC0"/>
    <w:rsid w:val="00CD0249"/>
    <w:rsid w:val="00CD20DA"/>
    <w:rsid w:val="00CD26F6"/>
    <w:rsid w:val="00CD351B"/>
    <w:rsid w:val="00CD3527"/>
    <w:rsid w:val="00CD4619"/>
    <w:rsid w:val="00CD6A3D"/>
    <w:rsid w:val="00CD7059"/>
    <w:rsid w:val="00CE085D"/>
    <w:rsid w:val="00CE0FBE"/>
    <w:rsid w:val="00CE119E"/>
    <w:rsid w:val="00CE1919"/>
    <w:rsid w:val="00CE2CC2"/>
    <w:rsid w:val="00CE657B"/>
    <w:rsid w:val="00CE74C8"/>
    <w:rsid w:val="00CF085C"/>
    <w:rsid w:val="00CF0C55"/>
    <w:rsid w:val="00CF1ED5"/>
    <w:rsid w:val="00CF21FF"/>
    <w:rsid w:val="00CF2363"/>
    <w:rsid w:val="00CF23CD"/>
    <w:rsid w:val="00CF262E"/>
    <w:rsid w:val="00CF54E6"/>
    <w:rsid w:val="00CF6E60"/>
    <w:rsid w:val="00CF71AD"/>
    <w:rsid w:val="00CF7F8B"/>
    <w:rsid w:val="00D009D7"/>
    <w:rsid w:val="00D0110E"/>
    <w:rsid w:val="00D01E3F"/>
    <w:rsid w:val="00D01F8A"/>
    <w:rsid w:val="00D020AC"/>
    <w:rsid w:val="00D05C32"/>
    <w:rsid w:val="00D062FC"/>
    <w:rsid w:val="00D06C11"/>
    <w:rsid w:val="00D077EA"/>
    <w:rsid w:val="00D07B93"/>
    <w:rsid w:val="00D11A0B"/>
    <w:rsid w:val="00D12E0D"/>
    <w:rsid w:val="00D132CA"/>
    <w:rsid w:val="00D13850"/>
    <w:rsid w:val="00D16015"/>
    <w:rsid w:val="00D1785C"/>
    <w:rsid w:val="00D20005"/>
    <w:rsid w:val="00D212DE"/>
    <w:rsid w:val="00D22976"/>
    <w:rsid w:val="00D23604"/>
    <w:rsid w:val="00D23A7B"/>
    <w:rsid w:val="00D240CA"/>
    <w:rsid w:val="00D269E0"/>
    <w:rsid w:val="00D274BA"/>
    <w:rsid w:val="00D32E85"/>
    <w:rsid w:val="00D35376"/>
    <w:rsid w:val="00D353B0"/>
    <w:rsid w:val="00D36B21"/>
    <w:rsid w:val="00D377A5"/>
    <w:rsid w:val="00D40B6B"/>
    <w:rsid w:val="00D41430"/>
    <w:rsid w:val="00D41D56"/>
    <w:rsid w:val="00D41E64"/>
    <w:rsid w:val="00D43430"/>
    <w:rsid w:val="00D443E2"/>
    <w:rsid w:val="00D45961"/>
    <w:rsid w:val="00D4688F"/>
    <w:rsid w:val="00D46E62"/>
    <w:rsid w:val="00D4714E"/>
    <w:rsid w:val="00D475EB"/>
    <w:rsid w:val="00D47EFE"/>
    <w:rsid w:val="00D50D6A"/>
    <w:rsid w:val="00D511F2"/>
    <w:rsid w:val="00D52F0B"/>
    <w:rsid w:val="00D5332B"/>
    <w:rsid w:val="00D535F8"/>
    <w:rsid w:val="00D53698"/>
    <w:rsid w:val="00D53B75"/>
    <w:rsid w:val="00D60511"/>
    <w:rsid w:val="00D60C1C"/>
    <w:rsid w:val="00D628FA"/>
    <w:rsid w:val="00D62A54"/>
    <w:rsid w:val="00D62B29"/>
    <w:rsid w:val="00D63EE9"/>
    <w:rsid w:val="00D65581"/>
    <w:rsid w:val="00D65DAA"/>
    <w:rsid w:val="00D673D5"/>
    <w:rsid w:val="00D70745"/>
    <w:rsid w:val="00D71319"/>
    <w:rsid w:val="00D71CE4"/>
    <w:rsid w:val="00D720DB"/>
    <w:rsid w:val="00D73375"/>
    <w:rsid w:val="00D7476F"/>
    <w:rsid w:val="00D74D86"/>
    <w:rsid w:val="00D7511D"/>
    <w:rsid w:val="00D775AD"/>
    <w:rsid w:val="00D775F3"/>
    <w:rsid w:val="00D81597"/>
    <w:rsid w:val="00D8199E"/>
    <w:rsid w:val="00D81F9B"/>
    <w:rsid w:val="00D828F1"/>
    <w:rsid w:val="00D82EE9"/>
    <w:rsid w:val="00D845FF"/>
    <w:rsid w:val="00D858C3"/>
    <w:rsid w:val="00D91868"/>
    <w:rsid w:val="00D929BE"/>
    <w:rsid w:val="00D9368D"/>
    <w:rsid w:val="00D93C0B"/>
    <w:rsid w:val="00D93DD8"/>
    <w:rsid w:val="00D93E9A"/>
    <w:rsid w:val="00D94A73"/>
    <w:rsid w:val="00D953E6"/>
    <w:rsid w:val="00D95B88"/>
    <w:rsid w:val="00D95DEE"/>
    <w:rsid w:val="00D96871"/>
    <w:rsid w:val="00D97254"/>
    <w:rsid w:val="00D97397"/>
    <w:rsid w:val="00D97A49"/>
    <w:rsid w:val="00DA1F20"/>
    <w:rsid w:val="00DA3BFA"/>
    <w:rsid w:val="00DA3C89"/>
    <w:rsid w:val="00DA4C57"/>
    <w:rsid w:val="00DA4D3D"/>
    <w:rsid w:val="00DA5065"/>
    <w:rsid w:val="00DA6468"/>
    <w:rsid w:val="00DA7103"/>
    <w:rsid w:val="00DA76C8"/>
    <w:rsid w:val="00DA7811"/>
    <w:rsid w:val="00DB0159"/>
    <w:rsid w:val="00DB071D"/>
    <w:rsid w:val="00DB0B30"/>
    <w:rsid w:val="00DB2A65"/>
    <w:rsid w:val="00DB3E84"/>
    <w:rsid w:val="00DB4880"/>
    <w:rsid w:val="00DC1172"/>
    <w:rsid w:val="00DC197C"/>
    <w:rsid w:val="00DC22B0"/>
    <w:rsid w:val="00DC31BC"/>
    <w:rsid w:val="00DC42DA"/>
    <w:rsid w:val="00DC4492"/>
    <w:rsid w:val="00DC7021"/>
    <w:rsid w:val="00DD0D1E"/>
    <w:rsid w:val="00DD2808"/>
    <w:rsid w:val="00DD3AD1"/>
    <w:rsid w:val="00DD4F34"/>
    <w:rsid w:val="00DD544C"/>
    <w:rsid w:val="00DD63C3"/>
    <w:rsid w:val="00DD7439"/>
    <w:rsid w:val="00DD7F9B"/>
    <w:rsid w:val="00DE0680"/>
    <w:rsid w:val="00DE0C84"/>
    <w:rsid w:val="00DE174A"/>
    <w:rsid w:val="00DE1986"/>
    <w:rsid w:val="00DE265B"/>
    <w:rsid w:val="00DE324E"/>
    <w:rsid w:val="00DE36C5"/>
    <w:rsid w:val="00DE6843"/>
    <w:rsid w:val="00DF1E90"/>
    <w:rsid w:val="00DF20BA"/>
    <w:rsid w:val="00DF20FA"/>
    <w:rsid w:val="00DF3B05"/>
    <w:rsid w:val="00DF58A4"/>
    <w:rsid w:val="00DF68F6"/>
    <w:rsid w:val="00DF7848"/>
    <w:rsid w:val="00E00A5F"/>
    <w:rsid w:val="00E01DDF"/>
    <w:rsid w:val="00E02AFC"/>
    <w:rsid w:val="00E03B8A"/>
    <w:rsid w:val="00E049B9"/>
    <w:rsid w:val="00E04A12"/>
    <w:rsid w:val="00E05BD8"/>
    <w:rsid w:val="00E05DCF"/>
    <w:rsid w:val="00E05E43"/>
    <w:rsid w:val="00E0730F"/>
    <w:rsid w:val="00E077CC"/>
    <w:rsid w:val="00E10925"/>
    <w:rsid w:val="00E1123A"/>
    <w:rsid w:val="00E1405C"/>
    <w:rsid w:val="00E14B6F"/>
    <w:rsid w:val="00E14F88"/>
    <w:rsid w:val="00E15010"/>
    <w:rsid w:val="00E162C0"/>
    <w:rsid w:val="00E1682F"/>
    <w:rsid w:val="00E209C1"/>
    <w:rsid w:val="00E220DC"/>
    <w:rsid w:val="00E227CA"/>
    <w:rsid w:val="00E236B8"/>
    <w:rsid w:val="00E23874"/>
    <w:rsid w:val="00E23DEA"/>
    <w:rsid w:val="00E24657"/>
    <w:rsid w:val="00E250C2"/>
    <w:rsid w:val="00E25A43"/>
    <w:rsid w:val="00E25BAE"/>
    <w:rsid w:val="00E2709B"/>
    <w:rsid w:val="00E2770B"/>
    <w:rsid w:val="00E27F4C"/>
    <w:rsid w:val="00E309C3"/>
    <w:rsid w:val="00E30CE0"/>
    <w:rsid w:val="00E33AB8"/>
    <w:rsid w:val="00E34E2A"/>
    <w:rsid w:val="00E369AB"/>
    <w:rsid w:val="00E40157"/>
    <w:rsid w:val="00E4036F"/>
    <w:rsid w:val="00E41A3C"/>
    <w:rsid w:val="00E41EEA"/>
    <w:rsid w:val="00E42A0E"/>
    <w:rsid w:val="00E45A1F"/>
    <w:rsid w:val="00E465F3"/>
    <w:rsid w:val="00E46EF7"/>
    <w:rsid w:val="00E474C8"/>
    <w:rsid w:val="00E47B61"/>
    <w:rsid w:val="00E50EB4"/>
    <w:rsid w:val="00E51CB2"/>
    <w:rsid w:val="00E51EF7"/>
    <w:rsid w:val="00E5238E"/>
    <w:rsid w:val="00E52492"/>
    <w:rsid w:val="00E52727"/>
    <w:rsid w:val="00E537ED"/>
    <w:rsid w:val="00E53B17"/>
    <w:rsid w:val="00E54174"/>
    <w:rsid w:val="00E5452A"/>
    <w:rsid w:val="00E56C79"/>
    <w:rsid w:val="00E56D53"/>
    <w:rsid w:val="00E57167"/>
    <w:rsid w:val="00E6148A"/>
    <w:rsid w:val="00E6367D"/>
    <w:rsid w:val="00E649AF"/>
    <w:rsid w:val="00E651C9"/>
    <w:rsid w:val="00E66145"/>
    <w:rsid w:val="00E66CAE"/>
    <w:rsid w:val="00E670A8"/>
    <w:rsid w:val="00E6776F"/>
    <w:rsid w:val="00E70D44"/>
    <w:rsid w:val="00E71D50"/>
    <w:rsid w:val="00E7439E"/>
    <w:rsid w:val="00E74CC7"/>
    <w:rsid w:val="00E74D63"/>
    <w:rsid w:val="00E75132"/>
    <w:rsid w:val="00E767DA"/>
    <w:rsid w:val="00E7708F"/>
    <w:rsid w:val="00E77E6F"/>
    <w:rsid w:val="00E8071C"/>
    <w:rsid w:val="00E80FCF"/>
    <w:rsid w:val="00E811DB"/>
    <w:rsid w:val="00E84717"/>
    <w:rsid w:val="00E8473C"/>
    <w:rsid w:val="00E84CE2"/>
    <w:rsid w:val="00E8525C"/>
    <w:rsid w:val="00E85A31"/>
    <w:rsid w:val="00E8600D"/>
    <w:rsid w:val="00E86E7B"/>
    <w:rsid w:val="00E915D2"/>
    <w:rsid w:val="00E91E16"/>
    <w:rsid w:val="00E9273B"/>
    <w:rsid w:val="00E927C7"/>
    <w:rsid w:val="00E933D3"/>
    <w:rsid w:val="00E946D0"/>
    <w:rsid w:val="00E95221"/>
    <w:rsid w:val="00E9576E"/>
    <w:rsid w:val="00E95B4C"/>
    <w:rsid w:val="00E95D8B"/>
    <w:rsid w:val="00E95F83"/>
    <w:rsid w:val="00E964B5"/>
    <w:rsid w:val="00E966F3"/>
    <w:rsid w:val="00E96E64"/>
    <w:rsid w:val="00EA05DE"/>
    <w:rsid w:val="00EA0722"/>
    <w:rsid w:val="00EA0CD6"/>
    <w:rsid w:val="00EA121D"/>
    <w:rsid w:val="00EA1D76"/>
    <w:rsid w:val="00EA3F7B"/>
    <w:rsid w:val="00EA617E"/>
    <w:rsid w:val="00EA7790"/>
    <w:rsid w:val="00EA7986"/>
    <w:rsid w:val="00EB1C26"/>
    <w:rsid w:val="00EB31E1"/>
    <w:rsid w:val="00EB3B03"/>
    <w:rsid w:val="00EB3BF9"/>
    <w:rsid w:val="00EB4719"/>
    <w:rsid w:val="00EB4DD4"/>
    <w:rsid w:val="00EB4FA3"/>
    <w:rsid w:val="00EB5E7E"/>
    <w:rsid w:val="00EB67D8"/>
    <w:rsid w:val="00EB6AAE"/>
    <w:rsid w:val="00EB6EDE"/>
    <w:rsid w:val="00EB700E"/>
    <w:rsid w:val="00EB796A"/>
    <w:rsid w:val="00EB7EA9"/>
    <w:rsid w:val="00EC1211"/>
    <w:rsid w:val="00EC19DC"/>
    <w:rsid w:val="00EC21BF"/>
    <w:rsid w:val="00EC2385"/>
    <w:rsid w:val="00EC24DB"/>
    <w:rsid w:val="00EC281A"/>
    <w:rsid w:val="00EC2921"/>
    <w:rsid w:val="00EC4B89"/>
    <w:rsid w:val="00EC4F21"/>
    <w:rsid w:val="00EC590C"/>
    <w:rsid w:val="00EC5B4F"/>
    <w:rsid w:val="00ED0F9D"/>
    <w:rsid w:val="00ED4165"/>
    <w:rsid w:val="00ED42FF"/>
    <w:rsid w:val="00ED6105"/>
    <w:rsid w:val="00ED638D"/>
    <w:rsid w:val="00ED7AD9"/>
    <w:rsid w:val="00EE1752"/>
    <w:rsid w:val="00EE229B"/>
    <w:rsid w:val="00EE28D2"/>
    <w:rsid w:val="00EE3263"/>
    <w:rsid w:val="00EE37DF"/>
    <w:rsid w:val="00EE44CA"/>
    <w:rsid w:val="00EE4B08"/>
    <w:rsid w:val="00EE581E"/>
    <w:rsid w:val="00EE5DBF"/>
    <w:rsid w:val="00EE7175"/>
    <w:rsid w:val="00EF0660"/>
    <w:rsid w:val="00EF0FAF"/>
    <w:rsid w:val="00EF2736"/>
    <w:rsid w:val="00EF3680"/>
    <w:rsid w:val="00EF6D09"/>
    <w:rsid w:val="00EF6E56"/>
    <w:rsid w:val="00F00065"/>
    <w:rsid w:val="00F01BA0"/>
    <w:rsid w:val="00F02272"/>
    <w:rsid w:val="00F025FD"/>
    <w:rsid w:val="00F03074"/>
    <w:rsid w:val="00F055F9"/>
    <w:rsid w:val="00F05E3E"/>
    <w:rsid w:val="00F0692C"/>
    <w:rsid w:val="00F06976"/>
    <w:rsid w:val="00F07310"/>
    <w:rsid w:val="00F07AFB"/>
    <w:rsid w:val="00F07DB7"/>
    <w:rsid w:val="00F10856"/>
    <w:rsid w:val="00F11BF7"/>
    <w:rsid w:val="00F11ECB"/>
    <w:rsid w:val="00F126AB"/>
    <w:rsid w:val="00F12B7C"/>
    <w:rsid w:val="00F12C85"/>
    <w:rsid w:val="00F13783"/>
    <w:rsid w:val="00F15D1D"/>
    <w:rsid w:val="00F177DE"/>
    <w:rsid w:val="00F177F3"/>
    <w:rsid w:val="00F2266D"/>
    <w:rsid w:val="00F23C0D"/>
    <w:rsid w:val="00F24F67"/>
    <w:rsid w:val="00F25F29"/>
    <w:rsid w:val="00F26261"/>
    <w:rsid w:val="00F2674C"/>
    <w:rsid w:val="00F3084A"/>
    <w:rsid w:val="00F30F32"/>
    <w:rsid w:val="00F31D00"/>
    <w:rsid w:val="00F32A9A"/>
    <w:rsid w:val="00F32CD5"/>
    <w:rsid w:val="00F34727"/>
    <w:rsid w:val="00F35331"/>
    <w:rsid w:val="00F355FC"/>
    <w:rsid w:val="00F360C1"/>
    <w:rsid w:val="00F36A4F"/>
    <w:rsid w:val="00F36E99"/>
    <w:rsid w:val="00F37382"/>
    <w:rsid w:val="00F415DE"/>
    <w:rsid w:val="00F41D18"/>
    <w:rsid w:val="00F442B9"/>
    <w:rsid w:val="00F4434C"/>
    <w:rsid w:val="00F44533"/>
    <w:rsid w:val="00F46B23"/>
    <w:rsid w:val="00F46E93"/>
    <w:rsid w:val="00F47762"/>
    <w:rsid w:val="00F4782C"/>
    <w:rsid w:val="00F479E3"/>
    <w:rsid w:val="00F47BBD"/>
    <w:rsid w:val="00F47D96"/>
    <w:rsid w:val="00F50D2E"/>
    <w:rsid w:val="00F5141B"/>
    <w:rsid w:val="00F52285"/>
    <w:rsid w:val="00F52872"/>
    <w:rsid w:val="00F532DB"/>
    <w:rsid w:val="00F53DCB"/>
    <w:rsid w:val="00F5457A"/>
    <w:rsid w:val="00F54A6F"/>
    <w:rsid w:val="00F54B79"/>
    <w:rsid w:val="00F555B7"/>
    <w:rsid w:val="00F57638"/>
    <w:rsid w:val="00F604B9"/>
    <w:rsid w:val="00F605ED"/>
    <w:rsid w:val="00F61FCC"/>
    <w:rsid w:val="00F6275A"/>
    <w:rsid w:val="00F629F8"/>
    <w:rsid w:val="00F642AC"/>
    <w:rsid w:val="00F64CFF"/>
    <w:rsid w:val="00F6594B"/>
    <w:rsid w:val="00F674F7"/>
    <w:rsid w:val="00F676EC"/>
    <w:rsid w:val="00F7074A"/>
    <w:rsid w:val="00F725BE"/>
    <w:rsid w:val="00F734CA"/>
    <w:rsid w:val="00F73627"/>
    <w:rsid w:val="00F73EBE"/>
    <w:rsid w:val="00F74570"/>
    <w:rsid w:val="00F74841"/>
    <w:rsid w:val="00F75E21"/>
    <w:rsid w:val="00F76716"/>
    <w:rsid w:val="00F772BF"/>
    <w:rsid w:val="00F779DF"/>
    <w:rsid w:val="00F80AA6"/>
    <w:rsid w:val="00F82FFF"/>
    <w:rsid w:val="00F836D3"/>
    <w:rsid w:val="00F837DC"/>
    <w:rsid w:val="00F848DE"/>
    <w:rsid w:val="00F85273"/>
    <w:rsid w:val="00F85609"/>
    <w:rsid w:val="00F85A26"/>
    <w:rsid w:val="00F8632F"/>
    <w:rsid w:val="00F86792"/>
    <w:rsid w:val="00F869BD"/>
    <w:rsid w:val="00F9086B"/>
    <w:rsid w:val="00F91053"/>
    <w:rsid w:val="00F915BB"/>
    <w:rsid w:val="00F91D93"/>
    <w:rsid w:val="00F937C1"/>
    <w:rsid w:val="00F93924"/>
    <w:rsid w:val="00F95459"/>
    <w:rsid w:val="00F95791"/>
    <w:rsid w:val="00F95CD6"/>
    <w:rsid w:val="00F97445"/>
    <w:rsid w:val="00F978C8"/>
    <w:rsid w:val="00FA0512"/>
    <w:rsid w:val="00FA09EE"/>
    <w:rsid w:val="00FA2E4A"/>
    <w:rsid w:val="00FA696D"/>
    <w:rsid w:val="00FB129C"/>
    <w:rsid w:val="00FB338C"/>
    <w:rsid w:val="00FB3BE8"/>
    <w:rsid w:val="00FB58A3"/>
    <w:rsid w:val="00FB6FA6"/>
    <w:rsid w:val="00FC0665"/>
    <w:rsid w:val="00FC0B68"/>
    <w:rsid w:val="00FC0E66"/>
    <w:rsid w:val="00FC1D13"/>
    <w:rsid w:val="00FC1F22"/>
    <w:rsid w:val="00FC1F5C"/>
    <w:rsid w:val="00FC24CF"/>
    <w:rsid w:val="00FC336A"/>
    <w:rsid w:val="00FC350E"/>
    <w:rsid w:val="00FC3A36"/>
    <w:rsid w:val="00FC3A8B"/>
    <w:rsid w:val="00FC5355"/>
    <w:rsid w:val="00FC641B"/>
    <w:rsid w:val="00FC725B"/>
    <w:rsid w:val="00FC74E9"/>
    <w:rsid w:val="00FC75E2"/>
    <w:rsid w:val="00FD14E9"/>
    <w:rsid w:val="00FD186F"/>
    <w:rsid w:val="00FD1D4B"/>
    <w:rsid w:val="00FD2462"/>
    <w:rsid w:val="00FD2801"/>
    <w:rsid w:val="00FD2A4F"/>
    <w:rsid w:val="00FD2B06"/>
    <w:rsid w:val="00FD2C30"/>
    <w:rsid w:val="00FD6327"/>
    <w:rsid w:val="00FD66DC"/>
    <w:rsid w:val="00FD7ED4"/>
    <w:rsid w:val="00FE32E5"/>
    <w:rsid w:val="00FE3C75"/>
    <w:rsid w:val="00FE4C72"/>
    <w:rsid w:val="00FE5E44"/>
    <w:rsid w:val="00FE6165"/>
    <w:rsid w:val="00FE70A6"/>
    <w:rsid w:val="00FF0A80"/>
    <w:rsid w:val="00FF13DA"/>
    <w:rsid w:val="00FF2615"/>
    <w:rsid w:val="00FF3024"/>
    <w:rsid w:val="00FF6D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DCB8454"/>
  <w15:chartTrackingRefBased/>
  <w15:docId w15:val="{21A249F1-92C4-4F05-A7D6-9A70FCC703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GB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A402F5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link w:val="40"/>
    <w:uiPriority w:val="9"/>
    <w:qFormat/>
    <w:rsid w:val="00F555B7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40">
    <w:name w:val="标题 4 字符"/>
    <w:basedOn w:val="a0"/>
    <w:link w:val="4"/>
    <w:uiPriority w:val="9"/>
    <w:rsid w:val="00F555B7"/>
    <w:rPr>
      <w:rFonts w:ascii="Times New Roman" w:eastAsia="Times New Roman" w:hAnsi="Times New Roman" w:cs="Times New Roman"/>
      <w:b/>
      <w:bCs/>
      <w:kern w:val="0"/>
      <w:sz w:val="24"/>
      <w:szCs w:val="24"/>
    </w:rPr>
  </w:style>
  <w:style w:type="character" w:styleId="a3">
    <w:name w:val="annotation reference"/>
    <w:basedOn w:val="a0"/>
    <w:uiPriority w:val="99"/>
    <w:semiHidden/>
    <w:unhideWhenUsed/>
    <w:rsid w:val="00257404"/>
    <w:rPr>
      <w:sz w:val="16"/>
      <w:szCs w:val="16"/>
    </w:rPr>
  </w:style>
  <w:style w:type="paragraph" w:styleId="a4">
    <w:name w:val="annotation text"/>
    <w:basedOn w:val="a"/>
    <w:link w:val="a5"/>
    <w:uiPriority w:val="99"/>
    <w:unhideWhenUsed/>
    <w:rsid w:val="00257404"/>
    <w:pPr>
      <w:spacing w:line="240" w:lineRule="auto"/>
    </w:pPr>
    <w:rPr>
      <w:sz w:val="20"/>
      <w:szCs w:val="20"/>
    </w:rPr>
  </w:style>
  <w:style w:type="character" w:customStyle="1" w:styleId="a5">
    <w:name w:val="批注文字 字符"/>
    <w:basedOn w:val="a0"/>
    <w:link w:val="a4"/>
    <w:uiPriority w:val="99"/>
    <w:rsid w:val="00257404"/>
    <w:rPr>
      <w:sz w:val="20"/>
      <w:szCs w:val="20"/>
    </w:rPr>
  </w:style>
  <w:style w:type="paragraph" w:styleId="a6">
    <w:name w:val="annotation subject"/>
    <w:basedOn w:val="a4"/>
    <w:next w:val="a4"/>
    <w:link w:val="a7"/>
    <w:uiPriority w:val="99"/>
    <w:semiHidden/>
    <w:unhideWhenUsed/>
    <w:rsid w:val="00257404"/>
    <w:rPr>
      <w:b/>
      <w:bCs/>
    </w:rPr>
  </w:style>
  <w:style w:type="character" w:customStyle="1" w:styleId="a7">
    <w:name w:val="批注主题 字符"/>
    <w:basedOn w:val="a5"/>
    <w:link w:val="a6"/>
    <w:uiPriority w:val="99"/>
    <w:semiHidden/>
    <w:rsid w:val="00257404"/>
    <w:rPr>
      <w:b/>
      <w:bCs/>
      <w:sz w:val="20"/>
      <w:szCs w:val="20"/>
    </w:rPr>
  </w:style>
  <w:style w:type="character" w:customStyle="1" w:styleId="iccontrolchattime">
    <w:name w:val="ic_control_chattime"/>
    <w:basedOn w:val="a0"/>
    <w:rsid w:val="00181515"/>
  </w:style>
  <w:style w:type="character" w:customStyle="1" w:styleId="iccontrolchatcontent">
    <w:name w:val="ic_control_chatcontent"/>
    <w:basedOn w:val="a0"/>
    <w:rsid w:val="00181515"/>
  </w:style>
  <w:style w:type="character" w:styleId="a8">
    <w:name w:val="Hyperlink"/>
    <w:basedOn w:val="a0"/>
    <w:uiPriority w:val="99"/>
    <w:unhideWhenUsed/>
    <w:rsid w:val="00936DB0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936DB0"/>
    <w:rPr>
      <w:color w:val="605E5C"/>
      <w:shd w:val="clear" w:color="auto" w:fill="E1DFDD"/>
    </w:rPr>
  </w:style>
  <w:style w:type="paragraph" w:styleId="aa">
    <w:name w:val="header"/>
    <w:basedOn w:val="a"/>
    <w:link w:val="ab"/>
    <w:uiPriority w:val="99"/>
    <w:unhideWhenUsed/>
    <w:rsid w:val="001150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b">
    <w:name w:val="页眉 字符"/>
    <w:basedOn w:val="a0"/>
    <w:link w:val="aa"/>
    <w:uiPriority w:val="99"/>
    <w:rsid w:val="00115070"/>
  </w:style>
  <w:style w:type="paragraph" w:styleId="ac">
    <w:name w:val="footer"/>
    <w:basedOn w:val="a"/>
    <w:link w:val="ad"/>
    <w:uiPriority w:val="99"/>
    <w:unhideWhenUsed/>
    <w:rsid w:val="001150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d">
    <w:name w:val="页脚 字符"/>
    <w:basedOn w:val="a0"/>
    <w:link w:val="ac"/>
    <w:uiPriority w:val="99"/>
    <w:rsid w:val="00115070"/>
  </w:style>
  <w:style w:type="table" w:styleId="ae">
    <w:name w:val="Table Grid"/>
    <w:basedOn w:val="a1"/>
    <w:uiPriority w:val="39"/>
    <w:rsid w:val="007F3A8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4727D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727D3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4727D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4727D3"/>
    <w:rPr>
      <w:rFonts w:ascii="Calibri" w:hAnsi="Calibri" w:cs="Calibri"/>
      <w:noProof/>
    </w:rPr>
  </w:style>
  <w:style w:type="paragraph" w:styleId="af">
    <w:name w:val="Revision"/>
    <w:hidden/>
    <w:uiPriority w:val="99"/>
    <w:semiHidden/>
    <w:rsid w:val="00824168"/>
    <w:pPr>
      <w:spacing w:after="0" w:line="240" w:lineRule="auto"/>
    </w:pPr>
  </w:style>
  <w:style w:type="character" w:customStyle="1" w:styleId="30">
    <w:name w:val="标题 3 字符"/>
    <w:basedOn w:val="a0"/>
    <w:link w:val="3"/>
    <w:uiPriority w:val="9"/>
    <w:semiHidden/>
    <w:rsid w:val="00A402F5"/>
    <w:rPr>
      <w:b/>
      <w:bCs/>
      <w:sz w:val="32"/>
      <w:szCs w:val="32"/>
    </w:rPr>
  </w:style>
  <w:style w:type="paragraph" w:styleId="af0">
    <w:name w:val="Normal (Web)"/>
    <w:basedOn w:val="a"/>
    <w:uiPriority w:val="99"/>
    <w:semiHidden/>
    <w:unhideWhenUsed/>
    <w:rsid w:val="00EC24DB"/>
    <w:pPr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:szCs w:val="24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006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246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24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78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836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Hongyi.Sun@soton.ac.uk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s3n22\OneDrive%20-%20University%20of%20Southampton\Desktop\sem-phd2\Paper%202_SEM_20250627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activity xmlns="af9427b7-7869-4f25-b4ee-6981bb3c6b61" xsi:nil="true"/>
    <_ip_UnifiedCompliancePolicyProperties xmlns="http://schemas.microsoft.com/sharepoint/v3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592AB5487E57348B71F34C01127831F" ma:contentTypeVersion="18" ma:contentTypeDescription="Create a new document." ma:contentTypeScope="" ma:versionID="95a6ce4ecbd396af34d6326157010f07">
  <xsd:schema xmlns:xsd="http://www.w3.org/2001/XMLSchema" xmlns:xs="http://www.w3.org/2001/XMLSchema" xmlns:p="http://schemas.microsoft.com/office/2006/metadata/properties" xmlns:ns1="http://schemas.microsoft.com/sharepoint/v3" xmlns:ns3="af9427b7-7869-4f25-b4ee-6981bb3c6b61" xmlns:ns4="c6b15a08-a4c3-43fc-99e2-0398eaef1412" targetNamespace="http://schemas.microsoft.com/office/2006/metadata/properties" ma:root="true" ma:fieldsID="004449ffa54c92a628109d54e31a4723" ns1:_="" ns3:_="" ns4:_="">
    <xsd:import namespace="http://schemas.microsoft.com/sharepoint/v3"/>
    <xsd:import namespace="af9427b7-7869-4f25-b4ee-6981bb3c6b61"/>
    <xsd:import namespace="c6b15a08-a4c3-43fc-99e2-0398eaef141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_activity" minOccurs="0"/>
                <xsd:element ref="ns3:MediaServiceDateTaken" minOccurs="0"/>
                <xsd:element ref="ns3:MediaLengthInSeconds" minOccurs="0"/>
                <xsd:element ref="ns3:MediaServiceOCR" minOccurs="0"/>
                <xsd:element ref="ns3:MediaServiceObjectDetectorVersions" minOccurs="0"/>
                <xsd:element ref="ns3:MediaServiceSystemTags" minOccurs="0"/>
                <xsd:element ref="ns3:MediaServiceLocation" minOccurs="0"/>
                <xsd:element ref="ns3:MediaServiceSearchProperties" minOccurs="0"/>
                <xsd:element ref="ns1:_ip_UnifiedCompliancePolicyProperties" minOccurs="0"/>
                <xsd:element ref="ns1:_ip_UnifiedCompliancePolicyUIAc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24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25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f9427b7-7869-4f25-b4ee-6981bb3c6b6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_activity" ma:index="16" nillable="true" ma:displayName="_activity" ma:hidden="true" ma:internalName="_activity">
      <xsd:simpleType>
        <xsd:restriction base="dms:Note"/>
      </xsd:simple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18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ObjectDetectorVersions" ma:index="20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ystemTags" ma:index="21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Location" ma:index="22" nillable="true" ma:displayName="Location" ma:description="" ma:indexed="true" ma:internalName="MediaServiceLocation" ma:readOnly="true">
      <xsd:simpleType>
        <xsd:restriction base="dms:Text"/>
      </xsd:simpleType>
    </xsd:element>
    <xsd:element name="MediaServiceSearchProperties" ma:index="23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6b15a08-a4c3-43fc-99e2-0398eaef1412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11ADA02-E7C3-47D3-B651-0859D393F39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4F5FF26-9981-4DC7-B9FD-C7BF64A78B5C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  <ds:schemaRef ds:uri="af9427b7-7869-4f25-b4ee-6981bb3c6b61"/>
  </ds:schemaRefs>
</ds:datastoreItem>
</file>

<file path=customXml/itemProps3.xml><?xml version="1.0" encoding="utf-8"?>
<ds:datastoreItem xmlns:ds="http://schemas.openxmlformats.org/officeDocument/2006/customXml" ds:itemID="{BFDE7AAA-8C56-4AA6-A5DD-73A4D6E6058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CD12948-BAE6-416A-8622-65B633A5049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af9427b7-7869-4f25-b4ee-6981bb3c6b61"/>
    <ds:schemaRef ds:uri="c6b15a08-a4c3-43fc-99e2-0398eaef141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hs3n22\OneDrive - University of Southampton\Desktop\sem-phd2\Paper 2_SEM_20250627.dotx</Template>
  <TotalTime>3</TotalTime>
  <Pages>20</Pages>
  <Words>12645</Words>
  <Characters>72080</Characters>
  <Application>Microsoft Office Word</Application>
  <DocSecurity>0</DocSecurity>
  <Lines>600</Lines>
  <Paragraphs>1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556</CharactersWithSpaces>
  <SharedDoc>false</SharedDoc>
  <HLinks>
    <vt:vector size="48" baseType="variant">
      <vt:variant>
        <vt:i4>393219</vt:i4>
      </vt:variant>
      <vt:variant>
        <vt:i4>21</vt:i4>
      </vt:variant>
      <vt:variant>
        <vt:i4>0</vt:i4>
      </vt:variant>
      <vt:variant>
        <vt:i4>5</vt:i4>
      </vt:variant>
      <vt:variant>
        <vt:lpwstr>https://doi.org/10.1093/eurheartj/ehab413</vt:lpwstr>
      </vt:variant>
      <vt:variant>
        <vt:lpwstr/>
      </vt:variant>
      <vt:variant>
        <vt:i4>6094850</vt:i4>
      </vt:variant>
      <vt:variant>
        <vt:i4>18</vt:i4>
      </vt:variant>
      <vt:variant>
        <vt:i4>0</vt:i4>
      </vt:variant>
      <vt:variant>
        <vt:i4>5</vt:i4>
      </vt:variant>
      <vt:variant>
        <vt:lpwstr>https://doi.org/10.1016/j.tem.2015.10.004</vt:lpwstr>
      </vt:variant>
      <vt:variant>
        <vt:lpwstr/>
      </vt:variant>
      <vt:variant>
        <vt:i4>524302</vt:i4>
      </vt:variant>
      <vt:variant>
        <vt:i4>15</vt:i4>
      </vt:variant>
      <vt:variant>
        <vt:i4>0</vt:i4>
      </vt:variant>
      <vt:variant>
        <vt:i4>5</vt:i4>
      </vt:variant>
      <vt:variant>
        <vt:lpwstr>https://doi.org/10.1016/S0140-6736(04)17018-9</vt:lpwstr>
      </vt:variant>
      <vt:variant>
        <vt:lpwstr/>
      </vt:variant>
      <vt:variant>
        <vt:i4>8061047</vt:i4>
      </vt:variant>
      <vt:variant>
        <vt:i4>12</vt:i4>
      </vt:variant>
      <vt:variant>
        <vt:i4>0</vt:i4>
      </vt:variant>
      <vt:variant>
        <vt:i4>5</vt:i4>
      </vt:variant>
      <vt:variant>
        <vt:lpwstr>https://psycnet.apa.org/doi/10.1037/hea0000208</vt:lpwstr>
      </vt:variant>
      <vt:variant>
        <vt:lpwstr/>
      </vt:variant>
      <vt:variant>
        <vt:i4>8061047</vt:i4>
      </vt:variant>
      <vt:variant>
        <vt:i4>9</vt:i4>
      </vt:variant>
      <vt:variant>
        <vt:i4>0</vt:i4>
      </vt:variant>
      <vt:variant>
        <vt:i4>5</vt:i4>
      </vt:variant>
      <vt:variant>
        <vt:lpwstr>https://psycnet.apa.org/doi/10.1037/hea0000208</vt:lpwstr>
      </vt:variant>
      <vt:variant>
        <vt:lpwstr/>
      </vt:variant>
      <vt:variant>
        <vt:i4>2883636</vt:i4>
      </vt:variant>
      <vt:variant>
        <vt:i4>6</vt:i4>
      </vt:variant>
      <vt:variant>
        <vt:i4>0</vt:i4>
      </vt:variant>
      <vt:variant>
        <vt:i4>5</vt:i4>
      </vt:variant>
      <vt:variant>
        <vt:lpwstr>https://doi.org/10.1016/j.cjca.2020.06.023</vt:lpwstr>
      </vt:variant>
      <vt:variant>
        <vt:lpwstr/>
      </vt:variant>
      <vt:variant>
        <vt:i4>1638429</vt:i4>
      </vt:variant>
      <vt:variant>
        <vt:i4>3</vt:i4>
      </vt:variant>
      <vt:variant>
        <vt:i4>0</vt:i4>
      </vt:variant>
      <vt:variant>
        <vt:i4>5</vt:i4>
      </vt:variant>
      <vt:variant>
        <vt:lpwstr>https://doi.org/10.1176/appi.ajp.20220951</vt:lpwstr>
      </vt:variant>
      <vt:variant>
        <vt:lpwstr/>
      </vt:variant>
      <vt:variant>
        <vt:i4>1769489</vt:i4>
      </vt:variant>
      <vt:variant>
        <vt:i4>0</vt:i4>
      </vt:variant>
      <vt:variant>
        <vt:i4>0</vt:i4>
      </vt:variant>
      <vt:variant>
        <vt:i4>5</vt:i4>
      </vt:variant>
      <vt:variant>
        <vt:lpwstr>https://doi.org/10.1176/appi.ajp.20240370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thor</dc:creator>
  <cp:keywords/>
  <dc:description/>
  <cp:lastModifiedBy>Hongyi Sun</cp:lastModifiedBy>
  <cp:revision>12</cp:revision>
  <cp:lastPrinted>2025-09-11T11:32:00Z</cp:lastPrinted>
  <dcterms:created xsi:type="dcterms:W3CDTF">2026-02-09T10:49:00Z</dcterms:created>
  <dcterms:modified xsi:type="dcterms:W3CDTF">2026-02-12T0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af82649-a0df-4aed-9829-1f86c6d0541a</vt:lpwstr>
  </property>
  <property fmtid="{D5CDD505-2E9C-101B-9397-08002B2CF9AE}" pid="3" name="ContentTypeId">
    <vt:lpwstr>0x010100C592AB5487E57348B71F34C01127831F</vt:lpwstr>
  </property>
</Properties>
</file>